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073" w:type="dxa"/>
        <w:tblInd w:w="-284" w:type="dxa"/>
        <w:tblBorders>
          <w:top w:val="single" w:sz="4" w:space="0" w:color="auto"/>
          <w:bottom w:val="single" w:sz="24" w:space="0" w:color="auto"/>
        </w:tblBorders>
        <w:tblLayout w:type="fixed"/>
        <w:tblLook w:val="04A0" w:firstRow="1" w:lastRow="0" w:firstColumn="1" w:lastColumn="0" w:noHBand="0" w:noVBand="1"/>
      </w:tblPr>
      <w:tblGrid>
        <w:gridCol w:w="1368"/>
        <w:gridCol w:w="6429"/>
        <w:gridCol w:w="1276"/>
      </w:tblGrid>
      <w:tr w:rsidR="00036C69" w:rsidRPr="00036C69" w14:paraId="56D6081E" w14:textId="77777777" w:rsidTr="00DD6ACB">
        <w:trPr>
          <w:trHeight w:hRule="exact" w:val="75"/>
        </w:trPr>
        <w:tc>
          <w:tcPr>
            <w:tcW w:w="1368" w:type="dxa"/>
            <w:vMerge w:val="restart"/>
            <w:tcBorders>
              <w:top w:val="nil"/>
              <w:bottom w:val="single" w:sz="24" w:space="0" w:color="auto"/>
            </w:tcBorders>
          </w:tcPr>
          <w:p w14:paraId="21B286FA" w14:textId="77777777" w:rsidR="00BD0066" w:rsidRPr="00036C69" w:rsidRDefault="00482A1C" w:rsidP="00165854">
            <w:pPr>
              <w:pStyle w:val="Title-article"/>
              <w:spacing w:after="120"/>
              <w:ind w:hanging="108"/>
              <w:jc w:val="left"/>
              <w:rPr>
                <w:rFonts w:ascii="Times New Roman" w:eastAsia="Batang" w:hAnsi="Times New Roman"/>
                <w:b w:val="0"/>
                <w:noProof/>
                <w:sz w:val="18"/>
                <w:szCs w:val="18"/>
                <w:lang w:eastAsia="en-US"/>
              </w:rPr>
            </w:pPr>
            <w:r w:rsidRPr="00036C69">
              <w:rPr>
                <w:rFonts w:ascii="Times New Roman" w:hAnsi="Times New Roman"/>
                <w:noProof/>
                <w:lang w:eastAsia="en-US"/>
              </w:rPr>
              <w:drawing>
                <wp:inline distT="0" distB="0" distL="0" distR="0" wp14:anchorId="68634CA8" wp14:editId="4480BF0B">
                  <wp:extent cx="740410" cy="1009650"/>
                  <wp:effectExtent l="0" t="0" r="2540" b="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a:extLst>
                              <a:ext uri="{28A0092B-C50C-407E-A947-70E740481C1C}">
                                <a14:useLocalDpi xmlns:a14="http://schemas.microsoft.com/office/drawing/2010/main" val="0"/>
                              </a:ext>
                            </a:extLst>
                          </a:blip>
                          <a:stretch>
                            <a:fillRect/>
                          </a:stretch>
                        </pic:blipFill>
                        <pic:spPr>
                          <a:xfrm>
                            <a:off x="0" y="0"/>
                            <a:ext cx="740410" cy="1009650"/>
                          </a:xfrm>
                          <a:prstGeom prst="rect">
                            <a:avLst/>
                          </a:prstGeom>
                        </pic:spPr>
                      </pic:pic>
                    </a:graphicData>
                  </a:graphic>
                </wp:inline>
              </w:drawing>
            </w:r>
          </w:p>
        </w:tc>
        <w:tc>
          <w:tcPr>
            <w:tcW w:w="6429" w:type="dxa"/>
            <w:tcBorders>
              <w:top w:val="single" w:sz="8" w:space="0" w:color="auto"/>
              <w:bottom w:val="nil"/>
            </w:tcBorders>
            <w:shd w:val="clear" w:color="auto" w:fill="F2F2F2" w:themeFill="background1" w:themeFillShade="F2"/>
            <w:vAlign w:val="center"/>
          </w:tcPr>
          <w:p w14:paraId="58F0EBC7" w14:textId="77777777" w:rsidR="00BD0066" w:rsidRPr="00036C69" w:rsidRDefault="00BD0066" w:rsidP="00165854">
            <w:pPr>
              <w:pStyle w:val="Title-article"/>
              <w:spacing w:after="0"/>
              <w:jc w:val="left"/>
              <w:rPr>
                <w:rFonts w:ascii="Times New Roman" w:eastAsia="Batang" w:hAnsi="Times New Roman"/>
                <w:b w:val="0"/>
                <w:sz w:val="12"/>
                <w:szCs w:val="12"/>
              </w:rPr>
            </w:pPr>
          </w:p>
        </w:tc>
        <w:tc>
          <w:tcPr>
            <w:tcW w:w="1276" w:type="dxa"/>
            <w:vMerge w:val="restart"/>
            <w:tcBorders>
              <w:top w:val="nil"/>
              <w:bottom w:val="single" w:sz="24" w:space="0" w:color="auto"/>
            </w:tcBorders>
          </w:tcPr>
          <w:p w14:paraId="2D920BA8" w14:textId="77777777" w:rsidR="00BD0066" w:rsidRPr="00036C69" w:rsidRDefault="00BD0066" w:rsidP="00165854">
            <w:pPr>
              <w:pStyle w:val="Title-article"/>
              <w:ind w:right="-108"/>
              <w:jc w:val="right"/>
              <w:rPr>
                <w:rFonts w:ascii="Times New Roman" w:hAnsi="Times New Roman"/>
                <w:noProof/>
              </w:rPr>
            </w:pPr>
          </w:p>
        </w:tc>
      </w:tr>
      <w:tr w:rsidR="00036C69" w:rsidRPr="00036C69" w14:paraId="74A36989" w14:textId="77777777" w:rsidTr="00DD6ACB">
        <w:trPr>
          <w:trHeight w:val="1463"/>
        </w:trPr>
        <w:tc>
          <w:tcPr>
            <w:tcW w:w="1368" w:type="dxa"/>
            <w:vMerge/>
            <w:tcBorders>
              <w:top w:val="nil"/>
              <w:bottom w:val="single" w:sz="24" w:space="0" w:color="auto"/>
            </w:tcBorders>
          </w:tcPr>
          <w:p w14:paraId="6C0249CD" w14:textId="77777777" w:rsidR="00BD0066" w:rsidRPr="00036C69" w:rsidRDefault="00BD0066" w:rsidP="00165854">
            <w:pPr>
              <w:pStyle w:val="Title-article"/>
              <w:spacing w:after="120"/>
              <w:jc w:val="left"/>
              <w:rPr>
                <w:rFonts w:ascii="Times New Roman" w:eastAsia="Batang" w:hAnsi="Times New Roman"/>
                <w:b w:val="0"/>
                <w:sz w:val="18"/>
                <w:szCs w:val="18"/>
              </w:rPr>
            </w:pPr>
          </w:p>
        </w:tc>
        <w:tc>
          <w:tcPr>
            <w:tcW w:w="6429" w:type="dxa"/>
            <w:tcBorders>
              <w:top w:val="nil"/>
              <w:bottom w:val="nil"/>
            </w:tcBorders>
            <w:shd w:val="clear" w:color="auto" w:fill="F2F2F2" w:themeFill="background1" w:themeFillShade="F2"/>
            <w:vAlign w:val="center"/>
          </w:tcPr>
          <w:p w14:paraId="2ED634AF" w14:textId="77777777" w:rsidR="008E789B" w:rsidRPr="00036C69" w:rsidRDefault="00AB522C" w:rsidP="00165854">
            <w:pPr>
              <w:pStyle w:val="Title-article"/>
              <w:spacing w:after="0"/>
              <w:ind w:right="-108" w:hanging="58"/>
              <w:jc w:val="center"/>
              <w:rPr>
                <w:rFonts w:ascii="Times New Roman" w:eastAsia="Batang" w:hAnsi="Times New Roman"/>
                <w:b w:val="0"/>
                <w:sz w:val="44"/>
                <w:szCs w:val="44"/>
              </w:rPr>
            </w:pPr>
            <w:r w:rsidRPr="00036C69">
              <w:rPr>
                <w:rFonts w:ascii="Times New Roman" w:eastAsia="Batang" w:hAnsi="Times New Roman"/>
                <w:b w:val="0"/>
                <w:sz w:val="44"/>
                <w:szCs w:val="44"/>
              </w:rPr>
              <w:t>Journal of Educational Sciences</w:t>
            </w:r>
          </w:p>
          <w:p w14:paraId="6AAFF71C" w14:textId="77777777" w:rsidR="0097498C" w:rsidRPr="00036C69" w:rsidRDefault="0085542A" w:rsidP="00165854">
            <w:pPr>
              <w:jc w:val="center"/>
              <w:rPr>
                <w:rFonts w:ascii="Times New Roman" w:hAnsi="Times New Roman"/>
              </w:rPr>
            </w:pPr>
            <w:r w:rsidRPr="00036C69">
              <w:rPr>
                <w:rFonts w:ascii="Times New Roman" w:hAnsi="Times New Roman"/>
              </w:rPr>
              <w:t>Journal homepage</w:t>
            </w:r>
            <w:r w:rsidR="00BD0066" w:rsidRPr="00036C69">
              <w:rPr>
                <w:rFonts w:ascii="Times New Roman" w:hAnsi="Times New Roman"/>
              </w:rPr>
              <w:t xml:space="preserve">: </w:t>
            </w:r>
            <w:hyperlink r:id="rId9" w:history="1">
              <w:r w:rsidR="00DA7B3C" w:rsidRPr="00036C69">
                <w:rPr>
                  <w:rStyle w:val="Hyperlink"/>
                  <w:rFonts w:ascii="Times New Roman" w:hAnsi="Times New Roman"/>
                  <w:color w:val="auto"/>
                </w:rPr>
                <w:t>https://</w:t>
              </w:r>
              <w:r w:rsidR="00DA7B3C" w:rsidRPr="00036C69">
                <w:rPr>
                  <w:rStyle w:val="Hyperlink"/>
                  <w:rFonts w:ascii="Times New Roman" w:hAnsi="Times New Roman"/>
                  <w:color w:val="auto"/>
                  <w:lang w:val="id-ID"/>
                </w:rPr>
                <w:t>jes.</w:t>
              </w:r>
              <w:r w:rsidR="00DA7B3C" w:rsidRPr="00036C69">
                <w:rPr>
                  <w:rStyle w:val="Hyperlink"/>
                  <w:rFonts w:ascii="Times New Roman" w:hAnsi="Times New Roman"/>
                  <w:color w:val="auto"/>
                </w:rPr>
                <w:t>ejournal.unri.ac.id/</w:t>
              </w:r>
              <w:proofErr w:type="spellStart"/>
              <w:r w:rsidR="00DA7B3C" w:rsidRPr="00036C69">
                <w:rPr>
                  <w:rStyle w:val="Hyperlink"/>
                  <w:rFonts w:ascii="Times New Roman" w:hAnsi="Times New Roman"/>
                  <w:color w:val="auto"/>
                </w:rPr>
                <w:t>index.php</w:t>
              </w:r>
              <w:proofErr w:type="spellEnd"/>
              <w:r w:rsidR="00DA7B3C" w:rsidRPr="00036C69">
                <w:rPr>
                  <w:rStyle w:val="Hyperlink"/>
                  <w:rFonts w:ascii="Times New Roman" w:hAnsi="Times New Roman"/>
                  <w:color w:val="auto"/>
                </w:rPr>
                <w:t>/JES</w:t>
              </w:r>
            </w:hyperlink>
          </w:p>
        </w:tc>
        <w:tc>
          <w:tcPr>
            <w:tcW w:w="1276" w:type="dxa"/>
            <w:vMerge/>
            <w:tcBorders>
              <w:top w:val="nil"/>
              <w:bottom w:val="single" w:sz="24" w:space="0" w:color="auto"/>
            </w:tcBorders>
          </w:tcPr>
          <w:p w14:paraId="7BA7EFB2" w14:textId="77777777" w:rsidR="00BD0066" w:rsidRPr="00036C69" w:rsidRDefault="00BD0066" w:rsidP="00165854">
            <w:pPr>
              <w:pStyle w:val="Title-article"/>
              <w:spacing w:after="0"/>
              <w:jc w:val="right"/>
              <w:rPr>
                <w:rFonts w:ascii="Times New Roman" w:eastAsia="Batang" w:hAnsi="Times New Roman"/>
                <w:b w:val="0"/>
                <w:sz w:val="18"/>
                <w:szCs w:val="18"/>
              </w:rPr>
            </w:pPr>
          </w:p>
        </w:tc>
      </w:tr>
      <w:tr w:rsidR="00036C69" w:rsidRPr="00036C69" w14:paraId="175A0B13" w14:textId="77777777" w:rsidTr="00FE0449">
        <w:trPr>
          <w:trHeight w:hRule="exact" w:val="75"/>
        </w:trPr>
        <w:tc>
          <w:tcPr>
            <w:tcW w:w="1368" w:type="dxa"/>
            <w:vMerge/>
            <w:tcBorders>
              <w:top w:val="nil"/>
              <w:bottom w:val="single" w:sz="24" w:space="0" w:color="auto"/>
            </w:tcBorders>
          </w:tcPr>
          <w:p w14:paraId="3C149FEF" w14:textId="77777777" w:rsidR="00BD0066" w:rsidRPr="00036C69" w:rsidRDefault="00BD0066" w:rsidP="00165854">
            <w:pPr>
              <w:pStyle w:val="Title-article"/>
              <w:spacing w:after="120"/>
              <w:jc w:val="left"/>
              <w:rPr>
                <w:rFonts w:ascii="Times New Roman" w:eastAsia="Batang" w:hAnsi="Times New Roman"/>
                <w:b w:val="0"/>
                <w:noProof/>
                <w:sz w:val="18"/>
                <w:szCs w:val="18"/>
                <w:lang w:eastAsia="en-US"/>
              </w:rPr>
            </w:pPr>
          </w:p>
        </w:tc>
        <w:tc>
          <w:tcPr>
            <w:tcW w:w="6429" w:type="dxa"/>
            <w:tcBorders>
              <w:top w:val="nil"/>
              <w:bottom w:val="single" w:sz="24" w:space="0" w:color="auto"/>
            </w:tcBorders>
            <w:vAlign w:val="center"/>
          </w:tcPr>
          <w:p w14:paraId="7E4874B4" w14:textId="77777777" w:rsidR="00BD0066" w:rsidRPr="00036C69" w:rsidRDefault="00BD0066" w:rsidP="00165854">
            <w:pPr>
              <w:pStyle w:val="Title-article"/>
              <w:spacing w:after="0"/>
              <w:rPr>
                <w:rFonts w:ascii="Times New Roman" w:eastAsia="Batang" w:hAnsi="Times New Roman"/>
                <w:b w:val="0"/>
                <w:sz w:val="24"/>
                <w:szCs w:val="24"/>
              </w:rPr>
            </w:pPr>
          </w:p>
        </w:tc>
        <w:tc>
          <w:tcPr>
            <w:tcW w:w="1276" w:type="dxa"/>
            <w:vMerge/>
            <w:tcBorders>
              <w:top w:val="nil"/>
              <w:bottom w:val="single" w:sz="24" w:space="0" w:color="auto"/>
            </w:tcBorders>
          </w:tcPr>
          <w:p w14:paraId="3CB21846" w14:textId="77777777" w:rsidR="00BD0066" w:rsidRPr="00036C69" w:rsidRDefault="00BD0066" w:rsidP="00165854">
            <w:pPr>
              <w:pStyle w:val="Title-article"/>
              <w:spacing w:after="0"/>
              <w:jc w:val="right"/>
              <w:rPr>
                <w:rFonts w:ascii="Times New Roman" w:hAnsi="Times New Roman"/>
                <w:noProof/>
              </w:rPr>
            </w:pPr>
          </w:p>
        </w:tc>
      </w:tr>
    </w:tbl>
    <w:p w14:paraId="7467A2FA" w14:textId="03A58B3B" w:rsidR="003B1391" w:rsidRPr="00017ECF" w:rsidRDefault="00126E37" w:rsidP="00C01BEB">
      <w:pPr>
        <w:pStyle w:val="Title-article"/>
        <w:tabs>
          <w:tab w:val="left" w:pos="7695"/>
        </w:tabs>
        <w:spacing w:before="240" w:after="120"/>
        <w:ind w:left="-284" w:right="-142"/>
        <w:jc w:val="left"/>
        <w:rPr>
          <w:rFonts w:ascii="Times New Roman" w:hAnsi="Times New Roman"/>
          <w:noProof/>
          <w:sz w:val="32"/>
          <w:szCs w:val="32"/>
          <w:lang w:eastAsia="en-US"/>
        </w:rPr>
      </w:pPr>
      <w:r w:rsidRPr="00036C69">
        <w:rPr>
          <w:rFonts w:ascii="Times New Roman" w:hAnsi="Times New Roman"/>
          <w:noProof/>
          <w:sz w:val="32"/>
          <w:szCs w:val="32"/>
          <w:lang w:eastAsia="en-US"/>
        </w:rPr>
        <mc:AlternateContent>
          <mc:Choice Requires="wps">
            <w:drawing>
              <wp:anchor distT="0" distB="0" distL="114300" distR="114300" simplePos="0" relativeHeight="251638272" behindDoc="0" locked="0" layoutInCell="1" allowOverlap="1" wp14:anchorId="1DF76B98" wp14:editId="7B85C8AD">
                <wp:simplePos x="0" y="0"/>
                <wp:positionH relativeFrom="column">
                  <wp:posOffset>4889500</wp:posOffset>
                </wp:positionH>
                <wp:positionV relativeFrom="paragraph">
                  <wp:posOffset>-1102360</wp:posOffset>
                </wp:positionV>
                <wp:extent cx="652866" cy="1011350"/>
                <wp:effectExtent l="0" t="0" r="13970" b="17780"/>
                <wp:wrapNone/>
                <wp:docPr id="29" name="Text Box 29"/>
                <wp:cNvGraphicFramePr/>
                <a:graphic xmlns:a="http://schemas.openxmlformats.org/drawingml/2006/main">
                  <a:graphicData uri="http://schemas.microsoft.com/office/word/2010/wordprocessingShape">
                    <wps:wsp>
                      <wps:cNvSpPr txBox="1"/>
                      <wps:spPr>
                        <a:xfrm>
                          <a:off x="0" y="0"/>
                          <a:ext cx="652866" cy="1011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0C2A32" w14:textId="77777777" w:rsidR="000256DB" w:rsidRPr="00F60256" w:rsidRDefault="000256DB" w:rsidP="006136A3">
                            <w:pPr>
                              <w:spacing w:line="192" w:lineRule="auto"/>
                              <w:jc w:val="center"/>
                              <w:rPr>
                                <w:rFonts w:asciiTheme="minorHAnsi" w:hAnsiTheme="minorHAnsi"/>
                                <w:sz w:val="12"/>
                                <w:szCs w:val="12"/>
                              </w:rPr>
                            </w:pPr>
                          </w:p>
                          <w:p w14:paraId="38BBAC70" w14:textId="77777777" w:rsidR="000256DB" w:rsidRDefault="000256DB" w:rsidP="006136A3">
                            <w:pPr>
                              <w:spacing w:line="192" w:lineRule="auto"/>
                              <w:jc w:val="center"/>
                              <w:rPr>
                                <w:rFonts w:asciiTheme="minorHAnsi" w:hAnsiTheme="minorHAnsi"/>
                                <w:sz w:val="15"/>
                                <w:szCs w:val="15"/>
                              </w:rPr>
                            </w:pPr>
                            <w:r>
                              <w:rPr>
                                <w:rFonts w:asciiTheme="minorHAnsi" w:hAnsiTheme="minorHAnsi"/>
                                <w:noProof/>
                                <w:sz w:val="15"/>
                                <w:szCs w:val="15"/>
                                <w:lang w:eastAsia="en-US"/>
                              </w:rPr>
                              <w:drawing>
                                <wp:inline distT="0" distB="0" distL="0" distR="0" wp14:anchorId="63AAE44D" wp14:editId="2E0553D6">
                                  <wp:extent cx="463550" cy="360045"/>
                                  <wp:effectExtent l="0" t="0" r="0" b="1905"/>
                                  <wp:docPr id="930467550" name="Picture 930467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ES.jpg"/>
                                          <pic:cNvPicPr/>
                                        </pic:nvPicPr>
                                        <pic:blipFill>
                                          <a:blip r:embed="rId10">
                                            <a:extLst>
                                              <a:ext uri="{28A0092B-C50C-407E-A947-70E740481C1C}">
                                                <a14:useLocalDpi xmlns:a14="http://schemas.microsoft.com/office/drawing/2010/main" val="0"/>
                                              </a:ext>
                                            </a:extLst>
                                          </a:blip>
                                          <a:stretch>
                                            <a:fillRect/>
                                          </a:stretch>
                                        </pic:blipFill>
                                        <pic:spPr>
                                          <a:xfrm>
                                            <a:off x="0" y="0"/>
                                            <a:ext cx="463550" cy="360045"/>
                                          </a:xfrm>
                                          <a:prstGeom prst="rect">
                                            <a:avLst/>
                                          </a:prstGeom>
                                        </pic:spPr>
                                      </pic:pic>
                                    </a:graphicData>
                                  </a:graphic>
                                </wp:inline>
                              </w:drawing>
                            </w:r>
                          </w:p>
                          <w:p w14:paraId="12D30A39" w14:textId="77777777" w:rsidR="000256DB" w:rsidRPr="00F60256" w:rsidRDefault="000256DB" w:rsidP="006136A3">
                            <w:pPr>
                              <w:spacing w:line="192" w:lineRule="auto"/>
                              <w:jc w:val="center"/>
                              <w:rPr>
                                <w:rFonts w:asciiTheme="minorHAnsi" w:hAnsiTheme="minorHAnsi"/>
                                <w:sz w:val="8"/>
                                <w:szCs w:val="8"/>
                              </w:rPr>
                            </w:pPr>
                          </w:p>
                          <w:p w14:paraId="453BF5C3" w14:textId="77777777" w:rsidR="000256DB" w:rsidRPr="00C80D2F" w:rsidRDefault="000256DB" w:rsidP="006136A3">
                            <w:pPr>
                              <w:spacing w:line="192" w:lineRule="auto"/>
                              <w:jc w:val="center"/>
                              <w:rPr>
                                <w:rFonts w:asciiTheme="minorHAnsi" w:hAnsiTheme="minorHAnsi"/>
                                <w:sz w:val="15"/>
                                <w:szCs w:val="15"/>
                              </w:rPr>
                            </w:pPr>
                            <w:r w:rsidRPr="00C80D2F">
                              <w:rPr>
                                <w:rFonts w:asciiTheme="minorHAnsi" w:hAnsiTheme="minorHAnsi"/>
                                <w:sz w:val="15"/>
                                <w:szCs w:val="15"/>
                              </w:rPr>
                              <w:t>P-ISSN</w:t>
                            </w:r>
                          </w:p>
                          <w:p w14:paraId="28501781" w14:textId="77777777" w:rsidR="000256DB" w:rsidRPr="00C80D2F" w:rsidRDefault="000256DB" w:rsidP="006136A3">
                            <w:pPr>
                              <w:spacing w:line="192" w:lineRule="auto"/>
                              <w:jc w:val="center"/>
                              <w:rPr>
                                <w:rFonts w:asciiTheme="minorHAnsi" w:hAnsiTheme="minorHAnsi"/>
                                <w:sz w:val="15"/>
                                <w:szCs w:val="15"/>
                              </w:rPr>
                            </w:pPr>
                            <w:r w:rsidRPr="00C80D2F">
                              <w:rPr>
                                <w:rFonts w:asciiTheme="minorHAnsi" w:hAnsiTheme="minorHAnsi"/>
                                <w:sz w:val="15"/>
                                <w:szCs w:val="15"/>
                              </w:rPr>
                              <w:t>2581-1657</w:t>
                            </w:r>
                          </w:p>
                          <w:p w14:paraId="23A2654A" w14:textId="77777777" w:rsidR="000256DB" w:rsidRPr="00F60256" w:rsidRDefault="000256DB" w:rsidP="006136A3">
                            <w:pPr>
                              <w:spacing w:line="192" w:lineRule="auto"/>
                              <w:jc w:val="center"/>
                              <w:rPr>
                                <w:rFonts w:asciiTheme="minorHAnsi" w:hAnsiTheme="minorHAnsi"/>
                                <w:sz w:val="10"/>
                                <w:szCs w:val="10"/>
                              </w:rPr>
                            </w:pPr>
                          </w:p>
                          <w:p w14:paraId="28148EEB" w14:textId="77777777" w:rsidR="000256DB" w:rsidRPr="00C80D2F" w:rsidRDefault="000256DB" w:rsidP="006136A3">
                            <w:pPr>
                              <w:spacing w:line="192" w:lineRule="auto"/>
                              <w:jc w:val="center"/>
                              <w:rPr>
                                <w:rFonts w:asciiTheme="minorHAnsi" w:hAnsiTheme="minorHAnsi"/>
                                <w:sz w:val="15"/>
                                <w:szCs w:val="15"/>
                              </w:rPr>
                            </w:pPr>
                            <w:r w:rsidRPr="00C80D2F">
                              <w:rPr>
                                <w:rFonts w:asciiTheme="minorHAnsi" w:hAnsiTheme="minorHAnsi"/>
                                <w:sz w:val="15"/>
                                <w:szCs w:val="15"/>
                              </w:rPr>
                              <w:t>E-ISSN</w:t>
                            </w:r>
                          </w:p>
                          <w:p w14:paraId="37BB8857" w14:textId="77777777" w:rsidR="000256DB" w:rsidRPr="00C80D2F" w:rsidRDefault="000256DB" w:rsidP="006136A3">
                            <w:pPr>
                              <w:spacing w:line="192" w:lineRule="auto"/>
                              <w:jc w:val="center"/>
                              <w:rPr>
                                <w:rFonts w:asciiTheme="minorHAnsi" w:hAnsiTheme="minorHAnsi"/>
                                <w:sz w:val="15"/>
                                <w:szCs w:val="15"/>
                              </w:rPr>
                            </w:pPr>
                            <w:r w:rsidRPr="00C80D2F">
                              <w:rPr>
                                <w:rFonts w:asciiTheme="minorHAnsi" w:hAnsiTheme="minorHAnsi"/>
                                <w:sz w:val="15"/>
                                <w:szCs w:val="15"/>
                              </w:rPr>
                              <w:t>2581-2203</w:t>
                            </w:r>
                          </w:p>
                          <w:p w14:paraId="306A4993" w14:textId="77777777" w:rsidR="000256DB" w:rsidRPr="00C80D2F" w:rsidRDefault="000256DB" w:rsidP="00126E37">
                            <w:pPr>
                              <w:spacing w:line="192" w:lineRule="auto"/>
                              <w:jc w:val="center"/>
                              <w:rPr>
                                <w:rFonts w:asciiTheme="minorHAnsi" w:hAnsiTheme="minorHAnsi"/>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DF76B98" id="_x0000_t202" coordsize="21600,21600" o:spt="202" path="m,l,21600r21600,l21600,xe">
                <v:stroke joinstyle="miter"/>
                <v:path gradientshapeok="t" o:connecttype="rect"/>
              </v:shapetype>
              <v:shape id="Text Box 29" o:spid="_x0000_s1026" type="#_x0000_t202" style="position:absolute;left:0;text-align:left;margin-left:385pt;margin-top:-86.8pt;width:51.4pt;height:79.65pt;z-index:25163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" fillcolor="white [3201]" strokeweight=".5pt">
                <v:textbox>
                  <w:txbxContent>
                    <w:p w14:paraId="470C2A32" w14:textId="77777777" w:rsidR="000256DB" w:rsidRPr="00F60256" w:rsidRDefault="000256DB" w:rsidP="006136A3">
                      <w:pPr>
                        <w:spacing w:line="192" w:lineRule="auto"/>
                        <w:jc w:val="center"/>
                        <w:rPr>
                          <w:rFonts w:asciiTheme="minorHAnsi" w:hAnsiTheme="minorHAnsi"/>
                          <w:sz w:val="12"/>
                          <w:szCs w:val="12"/>
                        </w:rPr>
                      </w:pPr>
                    </w:p>
                    <w:p w14:paraId="38BBAC70" w14:textId="77777777" w:rsidR="000256DB" w:rsidRDefault="000256DB" w:rsidP="006136A3">
                      <w:pPr>
                        <w:spacing w:line="192" w:lineRule="auto"/>
                        <w:jc w:val="center"/>
                        <w:rPr>
                          <w:rFonts w:asciiTheme="minorHAnsi" w:hAnsiTheme="minorHAnsi"/>
                          <w:sz w:val="15"/>
                          <w:szCs w:val="15"/>
                        </w:rPr>
                      </w:pPr>
                      <w:r>
                        <w:rPr>
                          <w:rFonts w:asciiTheme="minorHAnsi" w:hAnsiTheme="minorHAnsi"/>
                          <w:noProof/>
                          <w:sz w:val="15"/>
                          <w:szCs w:val="15"/>
                          <w:lang w:eastAsia="en-US"/>
                        </w:rPr>
                        <w:drawing>
                          <wp:inline distT="0" distB="0" distL="0" distR="0" wp14:anchorId="63AAE44D" wp14:editId="2E0553D6">
                            <wp:extent cx="463550" cy="360045"/>
                            <wp:effectExtent l="0" t="0" r="0" b="1905"/>
                            <wp:docPr id="930467550" name="Picture 930467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ES.jpg"/>
                                    <pic:cNvPicPr/>
                                  </pic:nvPicPr>
                                  <pic:blipFill>
                                    <a:blip r:embed="rId10">
                                      <a:extLst>
                                        <a:ext uri="{28A0092B-C50C-407E-A947-70E740481C1C}">
                                          <a14:useLocalDpi xmlns:a14="http://schemas.microsoft.com/office/drawing/2010/main" val="0"/>
                                        </a:ext>
                                      </a:extLst>
                                    </a:blip>
                                    <a:stretch>
                                      <a:fillRect/>
                                    </a:stretch>
                                  </pic:blipFill>
                                  <pic:spPr>
                                    <a:xfrm>
                                      <a:off x="0" y="0"/>
                                      <a:ext cx="463550" cy="360045"/>
                                    </a:xfrm>
                                    <a:prstGeom prst="rect">
                                      <a:avLst/>
                                    </a:prstGeom>
                                  </pic:spPr>
                                </pic:pic>
                              </a:graphicData>
                            </a:graphic>
                          </wp:inline>
                        </w:drawing>
                      </w:r>
                    </w:p>
                    <w:p w14:paraId="12D30A39" w14:textId="77777777" w:rsidR="000256DB" w:rsidRPr="00F60256" w:rsidRDefault="000256DB" w:rsidP="006136A3">
                      <w:pPr>
                        <w:spacing w:line="192" w:lineRule="auto"/>
                        <w:jc w:val="center"/>
                        <w:rPr>
                          <w:rFonts w:asciiTheme="minorHAnsi" w:hAnsiTheme="minorHAnsi"/>
                          <w:sz w:val="8"/>
                          <w:szCs w:val="8"/>
                        </w:rPr>
                      </w:pPr>
                    </w:p>
                    <w:p w14:paraId="453BF5C3" w14:textId="77777777" w:rsidR="000256DB" w:rsidRPr="00C80D2F" w:rsidRDefault="000256DB" w:rsidP="006136A3">
                      <w:pPr>
                        <w:spacing w:line="192" w:lineRule="auto"/>
                        <w:jc w:val="center"/>
                        <w:rPr>
                          <w:rFonts w:asciiTheme="minorHAnsi" w:hAnsiTheme="minorHAnsi"/>
                          <w:sz w:val="15"/>
                          <w:szCs w:val="15"/>
                        </w:rPr>
                      </w:pPr>
                      <w:r w:rsidRPr="00C80D2F">
                        <w:rPr>
                          <w:rFonts w:asciiTheme="minorHAnsi" w:hAnsiTheme="minorHAnsi"/>
                          <w:sz w:val="15"/>
                          <w:szCs w:val="15"/>
                        </w:rPr>
                        <w:t>P-ISSN</w:t>
                      </w:r>
                    </w:p>
                    <w:p w14:paraId="28501781" w14:textId="77777777" w:rsidR="000256DB" w:rsidRPr="00C80D2F" w:rsidRDefault="000256DB" w:rsidP="006136A3">
                      <w:pPr>
                        <w:spacing w:line="192" w:lineRule="auto"/>
                        <w:jc w:val="center"/>
                        <w:rPr>
                          <w:rFonts w:asciiTheme="minorHAnsi" w:hAnsiTheme="minorHAnsi"/>
                          <w:sz w:val="15"/>
                          <w:szCs w:val="15"/>
                        </w:rPr>
                      </w:pPr>
                      <w:r w:rsidRPr="00C80D2F">
                        <w:rPr>
                          <w:rFonts w:asciiTheme="minorHAnsi" w:hAnsiTheme="minorHAnsi"/>
                          <w:sz w:val="15"/>
                          <w:szCs w:val="15"/>
                        </w:rPr>
                        <w:t>2581-1657</w:t>
                      </w:r>
                    </w:p>
                    <w:p w14:paraId="23A2654A" w14:textId="77777777" w:rsidR="000256DB" w:rsidRPr="00F60256" w:rsidRDefault="000256DB" w:rsidP="006136A3">
                      <w:pPr>
                        <w:spacing w:line="192" w:lineRule="auto"/>
                        <w:jc w:val="center"/>
                        <w:rPr>
                          <w:rFonts w:asciiTheme="minorHAnsi" w:hAnsiTheme="minorHAnsi"/>
                          <w:sz w:val="10"/>
                          <w:szCs w:val="10"/>
                        </w:rPr>
                      </w:pPr>
                    </w:p>
                    <w:p w14:paraId="28148EEB" w14:textId="77777777" w:rsidR="000256DB" w:rsidRPr="00C80D2F" w:rsidRDefault="000256DB" w:rsidP="006136A3">
                      <w:pPr>
                        <w:spacing w:line="192" w:lineRule="auto"/>
                        <w:jc w:val="center"/>
                        <w:rPr>
                          <w:rFonts w:asciiTheme="minorHAnsi" w:hAnsiTheme="minorHAnsi"/>
                          <w:sz w:val="15"/>
                          <w:szCs w:val="15"/>
                        </w:rPr>
                      </w:pPr>
                      <w:r w:rsidRPr="00C80D2F">
                        <w:rPr>
                          <w:rFonts w:asciiTheme="minorHAnsi" w:hAnsiTheme="minorHAnsi"/>
                          <w:sz w:val="15"/>
                          <w:szCs w:val="15"/>
                        </w:rPr>
                        <w:t>E-ISSN</w:t>
                      </w:r>
                    </w:p>
                    <w:p w14:paraId="37BB8857" w14:textId="77777777" w:rsidR="000256DB" w:rsidRPr="00C80D2F" w:rsidRDefault="000256DB" w:rsidP="006136A3">
                      <w:pPr>
                        <w:spacing w:line="192" w:lineRule="auto"/>
                        <w:jc w:val="center"/>
                        <w:rPr>
                          <w:rFonts w:asciiTheme="minorHAnsi" w:hAnsiTheme="minorHAnsi"/>
                          <w:sz w:val="15"/>
                          <w:szCs w:val="15"/>
                        </w:rPr>
                      </w:pPr>
                      <w:r w:rsidRPr="00C80D2F">
                        <w:rPr>
                          <w:rFonts w:asciiTheme="minorHAnsi" w:hAnsiTheme="minorHAnsi"/>
                          <w:sz w:val="15"/>
                          <w:szCs w:val="15"/>
                        </w:rPr>
                        <w:t>2581-2203</w:t>
                      </w:r>
                    </w:p>
                    <w:p w14:paraId="306A4993" w14:textId="77777777" w:rsidR="000256DB" w:rsidRPr="00C80D2F" w:rsidRDefault="000256DB" w:rsidP="00126E37">
                      <w:pPr>
                        <w:spacing w:line="192" w:lineRule="auto"/>
                        <w:jc w:val="center"/>
                        <w:rPr>
                          <w:rFonts w:asciiTheme="minorHAnsi" w:hAnsiTheme="minorHAnsi"/>
                          <w:sz w:val="15"/>
                          <w:szCs w:val="15"/>
                        </w:rPr>
                      </w:pPr>
                    </w:p>
                  </w:txbxContent>
                </v:textbox>
              </v:shape>
            </w:pict>
          </mc:Fallback>
        </mc:AlternateContent>
      </w:r>
      <w:r w:rsidR="00281F08" w:rsidRPr="00281F08">
        <w:rPr>
          <w:rFonts w:ascii="Times New Roman" w:hAnsi="Times New Roman"/>
          <w:noProof/>
          <w:sz w:val="32"/>
          <w:szCs w:val="32"/>
          <w:lang w:eastAsia="en-US"/>
        </w:rPr>
        <w:t>The Influence of Principal Leadership, Work Motivation, and Work Discipline on Teacher Performance: A Quantitative Study in Elementary Schools of Bulakamba District, Brebes Regency</w:t>
      </w:r>
      <w:r w:rsidR="00B97C3E" w:rsidRPr="00036C69">
        <w:rPr>
          <w:rFonts w:ascii="Times New Roman" w:hAnsi="Times New Roman"/>
          <w:noProof/>
          <w:sz w:val="32"/>
          <w:szCs w:val="32"/>
          <w:lang w:val="id-ID" w:eastAsia="id-ID"/>
        </w:rPr>
        <w:tab/>
      </w:r>
    </w:p>
    <w:p w14:paraId="541C93E8" w14:textId="77777777" w:rsidR="00281F08" w:rsidRDefault="00281F08" w:rsidP="00281F08">
      <w:pPr>
        <w:tabs>
          <w:tab w:val="left" w:pos="4350"/>
          <w:tab w:val="left" w:pos="5445"/>
        </w:tabs>
        <w:ind w:left="284"/>
        <w:jc w:val="left"/>
        <w:rPr>
          <w:rFonts w:ascii="Times New Roman" w:eastAsia="Times New Roman" w:hAnsi="Times New Roman"/>
          <w:b/>
        </w:rPr>
      </w:pPr>
      <w:r>
        <w:rPr>
          <w:rFonts w:ascii="Times New Roman" w:eastAsia="Times New Roman" w:hAnsi="Times New Roman"/>
          <w:b/>
        </w:rPr>
        <w:t xml:space="preserve">Cahyo Nurohman*, </w:t>
      </w:r>
      <w:proofErr w:type="spellStart"/>
      <w:r>
        <w:rPr>
          <w:rFonts w:ascii="Times New Roman" w:eastAsia="Times New Roman" w:hAnsi="Times New Roman"/>
          <w:b/>
        </w:rPr>
        <w:t>Nurkolis</w:t>
      </w:r>
      <w:proofErr w:type="spellEnd"/>
      <w:r>
        <w:rPr>
          <w:rFonts w:ascii="Times New Roman" w:eastAsia="Times New Roman" w:hAnsi="Times New Roman"/>
          <w:b/>
        </w:rPr>
        <w:t xml:space="preserve">, Widya </w:t>
      </w:r>
      <w:proofErr w:type="spellStart"/>
      <w:r>
        <w:rPr>
          <w:rFonts w:ascii="Times New Roman" w:eastAsia="Times New Roman" w:hAnsi="Times New Roman"/>
          <w:b/>
        </w:rPr>
        <w:t>Kusumaningsih</w:t>
      </w:r>
      <w:proofErr w:type="spellEnd"/>
    </w:p>
    <w:p w14:paraId="3EEEA5D6" w14:textId="31D78FC0" w:rsidR="009C3028" w:rsidRPr="00850FC4" w:rsidRDefault="00281F08" w:rsidP="00281F08">
      <w:pPr>
        <w:spacing w:after="120"/>
        <w:ind w:left="284"/>
        <w:jc w:val="left"/>
        <w:rPr>
          <w:rFonts w:ascii="Times New Roman" w:hAnsi="Times New Roman"/>
          <w:i/>
          <w:sz w:val="12"/>
          <w:szCs w:val="20"/>
          <w:lang w:val="en-ID"/>
        </w:rPr>
      </w:pPr>
      <w:proofErr w:type="spellStart"/>
      <w:r>
        <w:rPr>
          <w:rFonts w:ascii="Times New Roman" w:eastAsia="Times New Roman" w:hAnsi="Times New Roman"/>
          <w:i/>
          <w:sz w:val="16"/>
          <w:szCs w:val="16"/>
        </w:rPr>
        <w:t>Manajemen</w:t>
      </w:r>
      <w:proofErr w:type="spellEnd"/>
      <w:r>
        <w:rPr>
          <w:rFonts w:ascii="Times New Roman" w:eastAsia="Times New Roman" w:hAnsi="Times New Roman"/>
          <w:i/>
          <w:sz w:val="16"/>
          <w:szCs w:val="16"/>
        </w:rPr>
        <w:t xml:space="preserve"> Pendidikan, Universitas </w:t>
      </w:r>
      <w:proofErr w:type="spellStart"/>
      <w:r>
        <w:rPr>
          <w:rFonts w:ascii="Times New Roman" w:eastAsia="Times New Roman" w:hAnsi="Times New Roman"/>
          <w:i/>
          <w:sz w:val="16"/>
          <w:szCs w:val="16"/>
        </w:rPr>
        <w:t>Persatuan</w:t>
      </w:r>
      <w:proofErr w:type="spellEnd"/>
      <w:r>
        <w:rPr>
          <w:rFonts w:ascii="Times New Roman" w:eastAsia="Times New Roman" w:hAnsi="Times New Roman"/>
          <w:i/>
          <w:sz w:val="16"/>
          <w:szCs w:val="16"/>
        </w:rPr>
        <w:t xml:space="preserve"> Guru Republik Indonesia, Semarang, 50232, Indonesia</w:t>
      </w:r>
    </w:p>
    <w:tbl>
      <w:tblPr>
        <w:tblW w:w="9272" w:type="dxa"/>
        <w:tblInd w:w="-284" w:type="dxa"/>
        <w:tblCellMar>
          <w:top w:w="57" w:type="dxa"/>
          <w:left w:w="57" w:type="dxa"/>
          <w:bottom w:w="57" w:type="dxa"/>
          <w:right w:w="57" w:type="dxa"/>
        </w:tblCellMar>
        <w:tblLook w:val="01E0" w:firstRow="1" w:lastRow="1" w:firstColumn="1" w:lastColumn="1" w:noHBand="0" w:noVBand="0"/>
      </w:tblPr>
      <w:tblGrid>
        <w:gridCol w:w="3581"/>
        <w:gridCol w:w="304"/>
        <w:gridCol w:w="5387"/>
      </w:tblGrid>
      <w:tr w:rsidR="00036C69" w:rsidRPr="00036C69" w14:paraId="7C1876F0" w14:textId="77777777" w:rsidTr="00FB264F">
        <w:tc>
          <w:tcPr>
            <w:tcW w:w="3581" w:type="dxa"/>
            <w:tcBorders>
              <w:top w:val="single" w:sz="4" w:space="0" w:color="auto"/>
              <w:bottom w:val="single" w:sz="4" w:space="0" w:color="auto"/>
            </w:tcBorders>
          </w:tcPr>
          <w:p w14:paraId="2D2C171A" w14:textId="77777777" w:rsidR="00395E7B" w:rsidRPr="00036C69" w:rsidRDefault="00954F9D" w:rsidP="00165854">
            <w:pPr>
              <w:spacing w:before="120" w:after="120"/>
              <w:rPr>
                <w:rFonts w:ascii="Times New Roman" w:hAnsi="Times New Roman"/>
                <w:b/>
                <w:szCs w:val="20"/>
              </w:rPr>
            </w:pPr>
            <w:r w:rsidRPr="00036C69">
              <w:rPr>
                <w:rFonts w:ascii="Times New Roman" w:hAnsi="Times New Roman"/>
                <w:b/>
                <w:szCs w:val="20"/>
              </w:rPr>
              <w:t>ARTICLE INFO</w:t>
            </w:r>
          </w:p>
        </w:tc>
        <w:tc>
          <w:tcPr>
            <w:tcW w:w="304" w:type="dxa"/>
            <w:tcBorders>
              <w:top w:val="single" w:sz="4" w:space="0" w:color="auto"/>
            </w:tcBorders>
          </w:tcPr>
          <w:p w14:paraId="0F7F1917" w14:textId="77777777" w:rsidR="00395E7B" w:rsidRPr="00036C69" w:rsidRDefault="00395E7B" w:rsidP="00165854">
            <w:pPr>
              <w:spacing w:before="120" w:after="120"/>
              <w:jc w:val="center"/>
              <w:rPr>
                <w:rFonts w:ascii="Times New Roman" w:hAnsi="Times New Roman"/>
                <w:szCs w:val="20"/>
              </w:rPr>
            </w:pPr>
          </w:p>
        </w:tc>
        <w:tc>
          <w:tcPr>
            <w:tcW w:w="5387" w:type="dxa"/>
            <w:tcBorders>
              <w:top w:val="single" w:sz="4" w:space="0" w:color="auto"/>
              <w:bottom w:val="single" w:sz="4" w:space="0" w:color="auto"/>
            </w:tcBorders>
          </w:tcPr>
          <w:p w14:paraId="19F23643" w14:textId="77777777" w:rsidR="00395E7B" w:rsidRPr="00036C69" w:rsidRDefault="002166D5" w:rsidP="00165854">
            <w:pPr>
              <w:spacing w:before="120" w:after="120"/>
              <w:rPr>
                <w:rFonts w:ascii="Times New Roman" w:hAnsi="Times New Roman"/>
                <w:szCs w:val="20"/>
              </w:rPr>
            </w:pPr>
            <w:r w:rsidRPr="00036C69">
              <w:rPr>
                <w:rFonts w:ascii="Times New Roman" w:hAnsi="Times New Roman"/>
                <w:b/>
                <w:szCs w:val="20"/>
              </w:rPr>
              <w:t>A B S T R A C T</w:t>
            </w:r>
          </w:p>
        </w:tc>
      </w:tr>
      <w:tr w:rsidR="00036C69" w:rsidRPr="00036C69" w14:paraId="23F1AFBC" w14:textId="77777777" w:rsidTr="00FB264F">
        <w:trPr>
          <w:trHeight w:val="1374"/>
        </w:trPr>
        <w:tc>
          <w:tcPr>
            <w:tcW w:w="3581" w:type="dxa"/>
            <w:tcBorders>
              <w:top w:val="single" w:sz="4" w:space="0" w:color="auto"/>
              <w:bottom w:val="single" w:sz="4" w:space="0" w:color="auto"/>
            </w:tcBorders>
          </w:tcPr>
          <w:p w14:paraId="5197C3C8" w14:textId="77777777" w:rsidR="006735C9" w:rsidRPr="00036C69" w:rsidRDefault="006735C9" w:rsidP="00165854">
            <w:pPr>
              <w:spacing w:before="60" w:after="120"/>
              <w:rPr>
                <w:rFonts w:ascii="Times New Roman" w:eastAsia="Batang" w:hAnsi="Times New Roman"/>
                <w:iCs/>
                <w:sz w:val="18"/>
                <w:szCs w:val="18"/>
              </w:rPr>
            </w:pPr>
            <w:r w:rsidRPr="00036C69">
              <w:rPr>
                <w:rFonts w:ascii="Times New Roman" w:eastAsia="Batang" w:hAnsi="Times New Roman"/>
                <w:i/>
                <w:iCs/>
                <w:sz w:val="18"/>
                <w:szCs w:val="18"/>
              </w:rPr>
              <w:t>Article history</w:t>
            </w:r>
            <w:r w:rsidRPr="00036C69">
              <w:rPr>
                <w:rFonts w:ascii="Times New Roman" w:eastAsia="Batang" w:hAnsi="Times New Roman"/>
                <w:iCs/>
                <w:sz w:val="18"/>
                <w:szCs w:val="18"/>
              </w:rPr>
              <w:t>:</w:t>
            </w:r>
          </w:p>
          <w:p w14:paraId="72970EB4" w14:textId="4243FA58" w:rsidR="00171C28" w:rsidRPr="00036C69" w:rsidRDefault="00171C28" w:rsidP="00171C28">
            <w:pPr>
              <w:jc w:val="left"/>
              <w:rPr>
                <w:rFonts w:ascii="Times New Roman" w:eastAsia="Times New Roman" w:hAnsi="Times New Roman"/>
                <w:sz w:val="18"/>
                <w:szCs w:val="18"/>
              </w:rPr>
            </w:pPr>
            <w:r w:rsidRPr="00036C69">
              <w:rPr>
                <w:rFonts w:ascii="Times New Roman" w:eastAsia="Times New Roman" w:hAnsi="Times New Roman"/>
                <w:sz w:val="18"/>
                <w:szCs w:val="18"/>
              </w:rPr>
              <w:t xml:space="preserve">Received: </w:t>
            </w:r>
            <w:r w:rsidR="00A86C0B">
              <w:rPr>
                <w:rFonts w:ascii="Times New Roman" w:eastAsia="Times New Roman" w:hAnsi="Times New Roman"/>
                <w:sz w:val="18"/>
                <w:szCs w:val="18"/>
              </w:rPr>
              <w:t>2</w:t>
            </w:r>
            <w:r w:rsidR="00850FC4">
              <w:rPr>
                <w:rFonts w:ascii="Times New Roman" w:eastAsia="Times New Roman" w:hAnsi="Times New Roman"/>
                <w:sz w:val="18"/>
                <w:szCs w:val="18"/>
              </w:rPr>
              <w:t>7</w:t>
            </w:r>
            <w:r w:rsidR="001E1A0F">
              <w:rPr>
                <w:rFonts w:ascii="Times New Roman" w:eastAsia="Times New Roman" w:hAnsi="Times New Roman"/>
                <w:sz w:val="18"/>
                <w:szCs w:val="18"/>
              </w:rPr>
              <w:t xml:space="preserve"> </w:t>
            </w:r>
            <w:r w:rsidR="009F5309">
              <w:rPr>
                <w:rFonts w:ascii="Times New Roman" w:eastAsia="Times New Roman" w:hAnsi="Times New Roman"/>
                <w:sz w:val="18"/>
                <w:szCs w:val="18"/>
              </w:rPr>
              <w:t>Sept</w:t>
            </w:r>
            <w:r w:rsidRPr="00036C69">
              <w:rPr>
                <w:rFonts w:ascii="Times New Roman" w:eastAsia="Times New Roman" w:hAnsi="Times New Roman"/>
                <w:sz w:val="18"/>
                <w:szCs w:val="18"/>
              </w:rPr>
              <w:t xml:space="preserve"> 2025</w:t>
            </w:r>
          </w:p>
          <w:p w14:paraId="281C00E9" w14:textId="2D6D678A" w:rsidR="00171C28" w:rsidRPr="00036C69" w:rsidRDefault="00171C28" w:rsidP="00171C28">
            <w:pPr>
              <w:jc w:val="left"/>
              <w:rPr>
                <w:rFonts w:ascii="Times New Roman" w:eastAsia="Times New Roman" w:hAnsi="Times New Roman"/>
                <w:sz w:val="18"/>
                <w:szCs w:val="18"/>
              </w:rPr>
            </w:pPr>
            <w:r w:rsidRPr="00036C69">
              <w:rPr>
                <w:rFonts w:ascii="Times New Roman" w:eastAsia="Times New Roman" w:hAnsi="Times New Roman"/>
                <w:sz w:val="18"/>
                <w:szCs w:val="18"/>
              </w:rPr>
              <w:t xml:space="preserve">Revised: </w:t>
            </w:r>
            <w:r w:rsidR="004346C6">
              <w:rPr>
                <w:rFonts w:ascii="Times New Roman" w:eastAsia="Times New Roman" w:hAnsi="Times New Roman"/>
                <w:sz w:val="18"/>
                <w:szCs w:val="18"/>
              </w:rPr>
              <w:t>13</w:t>
            </w:r>
            <w:r w:rsidRPr="00036C69">
              <w:rPr>
                <w:rFonts w:ascii="Times New Roman" w:eastAsia="Times New Roman" w:hAnsi="Times New Roman"/>
                <w:sz w:val="18"/>
                <w:szCs w:val="18"/>
              </w:rPr>
              <w:t xml:space="preserve"> </w:t>
            </w:r>
            <w:r w:rsidR="009F5309">
              <w:rPr>
                <w:rFonts w:ascii="Times New Roman" w:eastAsia="Times New Roman" w:hAnsi="Times New Roman"/>
                <w:sz w:val="18"/>
                <w:szCs w:val="18"/>
              </w:rPr>
              <w:t>Oct</w:t>
            </w:r>
            <w:r w:rsidR="00426DE0" w:rsidRPr="00036C69">
              <w:rPr>
                <w:rFonts w:ascii="Times New Roman" w:eastAsia="Times New Roman" w:hAnsi="Times New Roman"/>
                <w:sz w:val="18"/>
                <w:szCs w:val="18"/>
              </w:rPr>
              <w:t xml:space="preserve"> </w:t>
            </w:r>
            <w:r w:rsidRPr="00036C69">
              <w:rPr>
                <w:rFonts w:ascii="Times New Roman" w:eastAsia="Times New Roman" w:hAnsi="Times New Roman"/>
                <w:sz w:val="18"/>
                <w:szCs w:val="18"/>
              </w:rPr>
              <w:t>2025</w:t>
            </w:r>
          </w:p>
          <w:p w14:paraId="555BA550" w14:textId="64882535" w:rsidR="00171C28" w:rsidRPr="00036C69" w:rsidRDefault="00171C28" w:rsidP="00171C28">
            <w:pPr>
              <w:jc w:val="left"/>
              <w:rPr>
                <w:rFonts w:ascii="Times New Roman" w:eastAsia="Times New Roman" w:hAnsi="Times New Roman"/>
                <w:sz w:val="18"/>
                <w:szCs w:val="18"/>
              </w:rPr>
            </w:pPr>
            <w:r w:rsidRPr="00036C69">
              <w:rPr>
                <w:rFonts w:ascii="Times New Roman" w:eastAsia="Times New Roman" w:hAnsi="Times New Roman"/>
                <w:sz w:val="18"/>
                <w:szCs w:val="18"/>
              </w:rPr>
              <w:t xml:space="preserve">Accepted: </w:t>
            </w:r>
            <w:r w:rsidR="009F5309">
              <w:rPr>
                <w:rFonts w:ascii="Times New Roman" w:eastAsia="Times New Roman" w:hAnsi="Times New Roman"/>
                <w:sz w:val="18"/>
                <w:szCs w:val="18"/>
              </w:rPr>
              <w:t>2</w:t>
            </w:r>
            <w:r w:rsidR="00281F08">
              <w:rPr>
                <w:rFonts w:ascii="Times New Roman" w:eastAsia="Times New Roman" w:hAnsi="Times New Roman"/>
                <w:sz w:val="18"/>
                <w:szCs w:val="18"/>
              </w:rPr>
              <w:t>7</w:t>
            </w:r>
            <w:r w:rsidRPr="00036C69">
              <w:rPr>
                <w:rFonts w:ascii="Times New Roman" w:eastAsia="Times New Roman" w:hAnsi="Times New Roman"/>
                <w:sz w:val="18"/>
                <w:szCs w:val="18"/>
              </w:rPr>
              <w:t xml:space="preserve"> </w:t>
            </w:r>
            <w:r w:rsidR="00EF2745">
              <w:rPr>
                <w:rFonts w:ascii="Times New Roman" w:eastAsia="Times New Roman" w:hAnsi="Times New Roman"/>
                <w:sz w:val="18"/>
                <w:szCs w:val="18"/>
              </w:rPr>
              <w:t>Oc</w:t>
            </w:r>
            <w:r w:rsidR="00DC6EFD" w:rsidRPr="00036C69">
              <w:rPr>
                <w:rFonts w:ascii="Times New Roman" w:eastAsia="Times New Roman" w:hAnsi="Times New Roman"/>
                <w:sz w:val="18"/>
                <w:szCs w:val="18"/>
              </w:rPr>
              <w:t>t</w:t>
            </w:r>
            <w:r w:rsidRPr="00036C69">
              <w:rPr>
                <w:rFonts w:ascii="Times New Roman" w:eastAsia="Times New Roman" w:hAnsi="Times New Roman"/>
                <w:sz w:val="18"/>
                <w:szCs w:val="18"/>
              </w:rPr>
              <w:t xml:space="preserve"> 2025</w:t>
            </w:r>
          </w:p>
          <w:p w14:paraId="7CFF0DB2" w14:textId="0D2225CD" w:rsidR="006735C9" w:rsidRPr="00036C69" w:rsidRDefault="00171C28" w:rsidP="00171C28">
            <w:pPr>
              <w:jc w:val="left"/>
              <w:rPr>
                <w:rFonts w:ascii="Times New Roman" w:eastAsia="Batang" w:hAnsi="Times New Roman"/>
                <w:iCs/>
                <w:sz w:val="18"/>
                <w:szCs w:val="18"/>
              </w:rPr>
            </w:pPr>
            <w:r w:rsidRPr="00036C69">
              <w:rPr>
                <w:rFonts w:ascii="Times New Roman" w:eastAsia="Times New Roman" w:hAnsi="Times New Roman"/>
                <w:sz w:val="18"/>
                <w:szCs w:val="18"/>
              </w:rPr>
              <w:t xml:space="preserve">Published online: </w:t>
            </w:r>
            <w:r w:rsidR="00850FC4">
              <w:rPr>
                <w:rFonts w:ascii="Times New Roman" w:eastAsia="Times New Roman" w:hAnsi="Times New Roman"/>
                <w:sz w:val="18"/>
                <w:szCs w:val="18"/>
              </w:rPr>
              <w:t>1</w:t>
            </w:r>
            <w:r w:rsidR="009F5309">
              <w:rPr>
                <w:rFonts w:ascii="Times New Roman" w:eastAsia="Times New Roman" w:hAnsi="Times New Roman"/>
                <w:sz w:val="18"/>
                <w:szCs w:val="18"/>
              </w:rPr>
              <w:t>5</w:t>
            </w:r>
            <w:r w:rsidRPr="00036C69">
              <w:rPr>
                <w:rFonts w:ascii="Times New Roman" w:eastAsia="Times New Roman" w:hAnsi="Times New Roman"/>
                <w:sz w:val="18"/>
                <w:szCs w:val="18"/>
              </w:rPr>
              <w:t xml:space="preserve"> </w:t>
            </w:r>
            <w:r w:rsidR="009F5309">
              <w:rPr>
                <w:rFonts w:ascii="Times New Roman" w:eastAsia="Times New Roman" w:hAnsi="Times New Roman"/>
                <w:sz w:val="18"/>
                <w:szCs w:val="18"/>
              </w:rPr>
              <w:t>Nov</w:t>
            </w:r>
            <w:r w:rsidRPr="00036C69">
              <w:rPr>
                <w:rFonts w:ascii="Times New Roman" w:eastAsia="Times New Roman" w:hAnsi="Times New Roman"/>
                <w:sz w:val="18"/>
                <w:szCs w:val="18"/>
              </w:rPr>
              <w:t xml:space="preserve"> 2025</w:t>
            </w:r>
          </w:p>
        </w:tc>
        <w:tc>
          <w:tcPr>
            <w:tcW w:w="304" w:type="dxa"/>
            <w:vMerge w:val="restart"/>
          </w:tcPr>
          <w:p w14:paraId="5FBD6770" w14:textId="77777777" w:rsidR="006735C9" w:rsidRPr="00036C69" w:rsidRDefault="006735C9" w:rsidP="00165854">
            <w:pPr>
              <w:contextualSpacing/>
              <w:jc w:val="center"/>
              <w:rPr>
                <w:rFonts w:ascii="Times New Roman" w:hAnsi="Times New Roman"/>
                <w:bCs/>
                <w:caps/>
                <w:szCs w:val="20"/>
              </w:rPr>
            </w:pPr>
          </w:p>
        </w:tc>
        <w:tc>
          <w:tcPr>
            <w:tcW w:w="5387" w:type="dxa"/>
            <w:vMerge w:val="restart"/>
            <w:tcBorders>
              <w:top w:val="single" w:sz="4" w:space="0" w:color="auto"/>
            </w:tcBorders>
          </w:tcPr>
          <w:p w14:paraId="03E28414" w14:textId="4681F8EB" w:rsidR="00C7016F" w:rsidRPr="00850E94" w:rsidRDefault="00281F08" w:rsidP="00007487">
            <w:pPr>
              <w:rPr>
                <w:rFonts w:ascii="Times New Roman" w:eastAsia="Times New Roman" w:hAnsi="Times New Roman"/>
                <w:sz w:val="22"/>
                <w:szCs w:val="22"/>
                <w:lang w:val="en-ID" w:eastAsia="id-ID"/>
              </w:rPr>
            </w:pPr>
            <w:r w:rsidRPr="00281F08">
              <w:rPr>
                <w:rFonts w:ascii="Times New Roman" w:eastAsia="Cambria" w:hAnsi="Times New Roman"/>
                <w:color w:val="000000"/>
                <w:sz w:val="22"/>
                <w:szCs w:val="22"/>
              </w:rPr>
              <w:t xml:space="preserve">This study examines the influence of principal leadership, work motivation, and work discipline on the performance of elementary school teachers in </w:t>
            </w:r>
            <w:proofErr w:type="spellStart"/>
            <w:r w:rsidRPr="00281F08">
              <w:rPr>
                <w:rFonts w:ascii="Times New Roman" w:eastAsia="Cambria" w:hAnsi="Times New Roman"/>
                <w:color w:val="000000"/>
                <w:sz w:val="22"/>
                <w:szCs w:val="22"/>
              </w:rPr>
              <w:t>Bulakamba</w:t>
            </w:r>
            <w:proofErr w:type="spellEnd"/>
            <w:r w:rsidRPr="00281F08">
              <w:rPr>
                <w:rFonts w:ascii="Times New Roman" w:eastAsia="Cambria" w:hAnsi="Times New Roman"/>
                <w:color w:val="000000"/>
                <w:sz w:val="22"/>
                <w:szCs w:val="22"/>
              </w:rPr>
              <w:t xml:space="preserve"> District, Brebes Regency. Using a quantitative approach with an associative correlational design, the research involved 384 teachers with 196 selected as samples through simple random sampling. Data were collected using a Likert-scale questionnaire and analyzed with multiple linear regression. The results reveal that, partially, principal leadership has the strongest effect on teacher performance with a contribution of 89.6%, followed by work discipline at 43.8% and work motivation at 34.6%. Simultaneously, the three variables contribute 91.1% to teacher performance, indicating a very strong combined effect, while the remaining 8.9% is explained by other factors outside the model. These findings emphasize that teacher performance improvement requires strong leadership, high motivation, and consistent discipline. The novelty of this study lies in integrating these three variables into a single model in the context of elementary schools in rural areas</w:t>
            </w:r>
            <w:r w:rsidR="00850FC4" w:rsidRPr="00850FC4">
              <w:rPr>
                <w:rFonts w:ascii="Times New Roman" w:eastAsia="Cambria" w:hAnsi="Times New Roman"/>
                <w:color w:val="000000"/>
                <w:sz w:val="22"/>
                <w:szCs w:val="22"/>
              </w:rPr>
              <w:t>.</w:t>
            </w:r>
          </w:p>
        </w:tc>
      </w:tr>
      <w:tr w:rsidR="00036C69" w:rsidRPr="00036C69" w14:paraId="534EA9A8" w14:textId="77777777" w:rsidTr="00A15EFB">
        <w:trPr>
          <w:trHeight w:val="931"/>
        </w:trPr>
        <w:tc>
          <w:tcPr>
            <w:tcW w:w="3581" w:type="dxa"/>
            <w:tcBorders>
              <w:top w:val="single" w:sz="4" w:space="0" w:color="auto"/>
              <w:bottom w:val="single" w:sz="4" w:space="0" w:color="auto"/>
            </w:tcBorders>
          </w:tcPr>
          <w:p w14:paraId="09EF892E" w14:textId="7032A3C9" w:rsidR="006735C9" w:rsidRPr="00036C69" w:rsidRDefault="006735C9" w:rsidP="00165854">
            <w:pPr>
              <w:spacing w:before="60" w:after="120"/>
              <w:rPr>
                <w:rFonts w:ascii="Times New Roman" w:eastAsia="Batang" w:hAnsi="Times New Roman"/>
                <w:i/>
                <w:sz w:val="18"/>
                <w:szCs w:val="18"/>
                <w:lang w:val="en-ID"/>
              </w:rPr>
            </w:pPr>
            <w:r w:rsidRPr="00036C69">
              <w:rPr>
                <w:rFonts w:ascii="Times New Roman" w:eastAsia="Batang" w:hAnsi="Times New Roman"/>
                <w:bCs/>
                <w:i/>
                <w:sz w:val="18"/>
                <w:szCs w:val="18"/>
                <w:lang w:val="id-ID"/>
              </w:rPr>
              <w:t>Keywords</w:t>
            </w:r>
            <w:r w:rsidR="0079676D" w:rsidRPr="00036C69">
              <w:rPr>
                <w:rFonts w:ascii="Times New Roman" w:eastAsia="Batang" w:hAnsi="Times New Roman"/>
                <w:bCs/>
                <w:i/>
                <w:sz w:val="18"/>
                <w:szCs w:val="18"/>
                <w:lang w:val="id-ID"/>
              </w:rPr>
              <w:t>:</w:t>
            </w:r>
          </w:p>
          <w:p w14:paraId="36E81B49" w14:textId="77777777" w:rsidR="00281F08" w:rsidRPr="00281F08" w:rsidRDefault="00281F08" w:rsidP="00281F08">
            <w:pPr>
              <w:contextualSpacing/>
              <w:jc w:val="left"/>
              <w:rPr>
                <w:rFonts w:ascii="Times New Roman" w:eastAsia="Times New Roman" w:hAnsi="Times New Roman"/>
                <w:sz w:val="18"/>
                <w:szCs w:val="22"/>
                <w:lang w:val="en-ID"/>
              </w:rPr>
            </w:pPr>
            <w:r w:rsidRPr="00281F08">
              <w:rPr>
                <w:rFonts w:ascii="Times New Roman" w:eastAsia="Times New Roman" w:hAnsi="Times New Roman"/>
                <w:sz w:val="18"/>
                <w:szCs w:val="22"/>
                <w:lang w:val="en-ID"/>
              </w:rPr>
              <w:t xml:space="preserve">Principal leadership, </w:t>
            </w:r>
          </w:p>
          <w:p w14:paraId="016B98EA" w14:textId="77777777" w:rsidR="00281F08" w:rsidRPr="00281F08" w:rsidRDefault="00281F08" w:rsidP="00281F08">
            <w:pPr>
              <w:contextualSpacing/>
              <w:jc w:val="left"/>
              <w:rPr>
                <w:rFonts w:ascii="Times New Roman" w:eastAsia="Times New Roman" w:hAnsi="Times New Roman"/>
                <w:sz w:val="18"/>
                <w:szCs w:val="22"/>
                <w:lang w:val="en-ID"/>
              </w:rPr>
            </w:pPr>
            <w:r w:rsidRPr="00281F08">
              <w:rPr>
                <w:rFonts w:ascii="Times New Roman" w:eastAsia="Times New Roman" w:hAnsi="Times New Roman"/>
                <w:sz w:val="18"/>
                <w:szCs w:val="22"/>
                <w:lang w:val="en-ID"/>
              </w:rPr>
              <w:t xml:space="preserve">Work motivation, </w:t>
            </w:r>
          </w:p>
          <w:p w14:paraId="17D5F0DF" w14:textId="77777777" w:rsidR="00281F08" w:rsidRPr="00281F08" w:rsidRDefault="00281F08" w:rsidP="00281F08">
            <w:pPr>
              <w:contextualSpacing/>
              <w:jc w:val="left"/>
              <w:rPr>
                <w:rFonts w:ascii="Times New Roman" w:eastAsia="Times New Roman" w:hAnsi="Times New Roman"/>
                <w:sz w:val="18"/>
                <w:szCs w:val="22"/>
                <w:lang w:val="en-ID"/>
              </w:rPr>
            </w:pPr>
            <w:r w:rsidRPr="00281F08">
              <w:rPr>
                <w:rFonts w:ascii="Times New Roman" w:eastAsia="Times New Roman" w:hAnsi="Times New Roman"/>
                <w:sz w:val="18"/>
                <w:szCs w:val="22"/>
                <w:lang w:val="en-ID"/>
              </w:rPr>
              <w:t xml:space="preserve">Work discipline, </w:t>
            </w:r>
          </w:p>
          <w:p w14:paraId="058666C5" w14:textId="77777777" w:rsidR="00281F08" w:rsidRPr="00281F08" w:rsidRDefault="00281F08" w:rsidP="00281F08">
            <w:pPr>
              <w:contextualSpacing/>
              <w:jc w:val="left"/>
              <w:rPr>
                <w:rFonts w:ascii="Times New Roman" w:eastAsia="Times New Roman" w:hAnsi="Times New Roman"/>
                <w:sz w:val="18"/>
                <w:szCs w:val="22"/>
                <w:lang w:val="en-ID"/>
              </w:rPr>
            </w:pPr>
            <w:r w:rsidRPr="00281F08">
              <w:rPr>
                <w:rFonts w:ascii="Times New Roman" w:eastAsia="Times New Roman" w:hAnsi="Times New Roman"/>
                <w:sz w:val="18"/>
                <w:szCs w:val="22"/>
                <w:lang w:val="en-ID"/>
              </w:rPr>
              <w:t>Teacher performance,</w:t>
            </w:r>
          </w:p>
          <w:p w14:paraId="0E43B596" w14:textId="102144AF" w:rsidR="001042E2" w:rsidRPr="002569F1" w:rsidRDefault="00281F08" w:rsidP="00281F08">
            <w:pPr>
              <w:contextualSpacing/>
              <w:jc w:val="left"/>
              <w:rPr>
                <w:rFonts w:ascii="Times New Roman" w:eastAsia="Times New Roman" w:hAnsi="Times New Roman"/>
                <w:sz w:val="18"/>
                <w:szCs w:val="22"/>
              </w:rPr>
            </w:pPr>
            <w:r w:rsidRPr="00281F08">
              <w:rPr>
                <w:rFonts w:ascii="Times New Roman" w:eastAsia="Times New Roman" w:hAnsi="Times New Roman"/>
                <w:sz w:val="18"/>
                <w:szCs w:val="22"/>
                <w:lang w:val="en-ID"/>
              </w:rPr>
              <w:t>Elementary school</w:t>
            </w:r>
          </w:p>
        </w:tc>
        <w:tc>
          <w:tcPr>
            <w:tcW w:w="304" w:type="dxa"/>
            <w:vMerge/>
          </w:tcPr>
          <w:p w14:paraId="4056C356" w14:textId="77777777" w:rsidR="006735C9" w:rsidRPr="00036C69" w:rsidRDefault="006735C9" w:rsidP="00165854">
            <w:pPr>
              <w:contextualSpacing/>
              <w:jc w:val="center"/>
              <w:rPr>
                <w:rFonts w:ascii="Times New Roman" w:hAnsi="Times New Roman"/>
                <w:bCs/>
                <w:caps/>
                <w:szCs w:val="20"/>
                <w:lang w:val="en-ID"/>
              </w:rPr>
            </w:pPr>
          </w:p>
        </w:tc>
        <w:tc>
          <w:tcPr>
            <w:tcW w:w="5387" w:type="dxa"/>
            <w:vMerge/>
            <w:tcBorders>
              <w:top w:val="single" w:sz="4" w:space="0" w:color="auto"/>
            </w:tcBorders>
          </w:tcPr>
          <w:p w14:paraId="5B908BC3" w14:textId="77777777" w:rsidR="006735C9" w:rsidRPr="00036C69" w:rsidRDefault="006735C9" w:rsidP="00165854">
            <w:pPr>
              <w:contextualSpacing/>
              <w:rPr>
                <w:rFonts w:ascii="Times New Roman" w:eastAsia="Times New Roman" w:hAnsi="Times New Roman"/>
                <w:sz w:val="22"/>
                <w:szCs w:val="22"/>
                <w:lang w:val="en-ID" w:eastAsia="en-US"/>
              </w:rPr>
            </w:pPr>
          </w:p>
        </w:tc>
      </w:tr>
      <w:tr w:rsidR="00036C69" w:rsidRPr="00036C69" w14:paraId="7B7BF615" w14:textId="77777777" w:rsidTr="001F2F62">
        <w:trPr>
          <w:trHeight w:val="1413"/>
        </w:trPr>
        <w:tc>
          <w:tcPr>
            <w:tcW w:w="3581" w:type="dxa"/>
            <w:tcBorders>
              <w:top w:val="single" w:sz="4" w:space="0" w:color="auto"/>
              <w:bottom w:val="single" w:sz="4" w:space="0" w:color="auto"/>
            </w:tcBorders>
          </w:tcPr>
          <w:p w14:paraId="1D315DAF" w14:textId="400035EE" w:rsidR="00C7016F" w:rsidRPr="00036C69" w:rsidRDefault="00C7016F" w:rsidP="00165854">
            <w:pPr>
              <w:pStyle w:val="FootnoteText"/>
              <w:tabs>
                <w:tab w:val="left" w:pos="2385"/>
              </w:tabs>
              <w:spacing w:after="120"/>
              <w:rPr>
                <w:rFonts w:ascii="Times New Roman" w:hAnsi="Times New Roman"/>
                <w:i/>
                <w:iCs/>
                <w:sz w:val="18"/>
                <w:szCs w:val="18"/>
              </w:rPr>
            </w:pPr>
            <w:r w:rsidRPr="00036C69">
              <w:rPr>
                <w:rStyle w:val="FootnoteReference"/>
                <w:i/>
                <w:iCs/>
              </w:rPr>
              <w:sym w:font="Symbol" w:char="F02A"/>
            </w:r>
            <w:r w:rsidRPr="00036C69">
              <w:rPr>
                <w:rFonts w:ascii="Times New Roman" w:hAnsi="Times New Roman"/>
                <w:i/>
                <w:iCs/>
                <w:sz w:val="18"/>
                <w:szCs w:val="18"/>
              </w:rPr>
              <w:t xml:space="preserve"> Corresponding author:</w:t>
            </w:r>
            <w:r w:rsidRPr="00036C69">
              <w:rPr>
                <w:rFonts w:ascii="Times New Roman" w:eastAsia="MS Mincho" w:hAnsi="Times New Roman"/>
                <w:sz w:val="18"/>
                <w:szCs w:val="18"/>
                <w:lang w:val="en-ID" w:eastAsia="ar-SA"/>
              </w:rPr>
              <w:tab/>
            </w:r>
          </w:p>
          <w:p w14:paraId="09E3D12D" w14:textId="490DBB1D" w:rsidR="00C7016F" w:rsidRPr="00281F08" w:rsidRDefault="000734D4" w:rsidP="00165854">
            <w:pPr>
              <w:contextualSpacing/>
              <w:jc w:val="left"/>
              <w:rPr>
                <w:rFonts w:ascii="Times New Roman" w:hAnsi="Times New Roman"/>
                <w:sz w:val="18"/>
                <w:szCs w:val="18"/>
                <w:lang w:val="it-IT"/>
              </w:rPr>
            </w:pPr>
            <w:r w:rsidRPr="00281F08">
              <w:rPr>
                <w:rFonts w:ascii="Times New Roman" w:hAnsi="Times New Roman"/>
                <w:sz w:val="18"/>
                <w:szCs w:val="18"/>
                <w:lang w:val="it-IT"/>
              </w:rPr>
              <w:t>E-mail:</w:t>
            </w:r>
            <w:r w:rsidR="004E5A43" w:rsidRPr="00281F08">
              <w:rPr>
                <w:rFonts w:ascii="Times New Roman" w:hAnsi="Times New Roman"/>
                <w:sz w:val="18"/>
                <w:szCs w:val="18"/>
                <w:lang w:val="it-IT"/>
              </w:rPr>
              <w:t xml:space="preserve"> </w:t>
            </w:r>
            <w:r w:rsidR="00281F08" w:rsidRPr="00281F08">
              <w:rPr>
                <w:rFonts w:ascii="Times New Roman" w:eastAsia="Times New Roman" w:hAnsi="Times New Roman"/>
                <w:sz w:val="18"/>
                <w:szCs w:val="18"/>
                <w:lang w:val="it-IT"/>
              </w:rPr>
              <w:t>cahyonurohman85@gmail.com</w:t>
            </w:r>
          </w:p>
          <w:p w14:paraId="3B4AD280" w14:textId="77777777" w:rsidR="00C7016F" w:rsidRPr="00036C69" w:rsidRDefault="00C7016F" w:rsidP="00165854">
            <w:pPr>
              <w:contextualSpacing/>
              <w:jc w:val="left"/>
              <w:rPr>
                <w:rFonts w:ascii="Times New Roman" w:hAnsi="Times New Roman"/>
                <w:sz w:val="18"/>
                <w:szCs w:val="18"/>
                <w:lang w:val="id-ID"/>
              </w:rPr>
            </w:pPr>
          </w:p>
          <w:p w14:paraId="310BB5E4" w14:textId="14D21B07" w:rsidR="00C7016F" w:rsidRPr="00036C69" w:rsidRDefault="00C7016F" w:rsidP="00165854">
            <w:pPr>
              <w:spacing w:after="120"/>
              <w:contextualSpacing/>
              <w:jc w:val="left"/>
              <w:rPr>
                <w:rFonts w:ascii="Times New Roman" w:hAnsi="Times New Roman"/>
                <w:i/>
                <w:iCs/>
                <w:sz w:val="18"/>
                <w:szCs w:val="18"/>
                <w:lang w:val="id-ID"/>
              </w:rPr>
            </w:pPr>
            <w:r w:rsidRPr="00036C69">
              <w:rPr>
                <w:rFonts w:ascii="Times New Roman" w:hAnsi="Times New Roman"/>
                <w:i/>
                <w:iCs/>
                <w:sz w:val="18"/>
                <w:szCs w:val="18"/>
                <w:lang w:val="id-ID"/>
              </w:rPr>
              <w:t>Article Doi:</w:t>
            </w:r>
          </w:p>
          <w:p w14:paraId="17C2A9DA" w14:textId="77777777" w:rsidR="00C7016F" w:rsidRPr="00036C69" w:rsidRDefault="00C7016F" w:rsidP="00165854">
            <w:pPr>
              <w:contextualSpacing/>
              <w:jc w:val="left"/>
              <w:rPr>
                <w:rFonts w:ascii="Times New Roman" w:hAnsi="Times New Roman"/>
                <w:sz w:val="12"/>
                <w:szCs w:val="12"/>
                <w:lang w:val="en-ID"/>
              </w:rPr>
            </w:pPr>
          </w:p>
          <w:p w14:paraId="09F96765" w14:textId="39BBDEC1" w:rsidR="00C7016F" w:rsidRPr="00036C69" w:rsidRDefault="00D70300" w:rsidP="00165854">
            <w:pPr>
              <w:contextualSpacing/>
              <w:jc w:val="left"/>
              <w:rPr>
                <w:lang w:val="en-ID"/>
              </w:rPr>
            </w:pPr>
            <w:hyperlink r:id="rId11" w:history="1">
              <w:r w:rsidR="00C7016F" w:rsidRPr="00D70300">
                <w:rPr>
                  <w:rStyle w:val="Hyperlink"/>
                  <w:rFonts w:ascii="Times New Roman" w:hAnsi="Times New Roman"/>
                  <w:sz w:val="18"/>
                  <w:szCs w:val="18"/>
                  <w:lang w:val="en-ID"/>
                </w:rPr>
                <w:t>https://doi.org/10.31258/jes.9.</w:t>
              </w:r>
              <w:r w:rsidR="009F5309" w:rsidRPr="00D70300">
                <w:rPr>
                  <w:rStyle w:val="Hyperlink"/>
                  <w:rFonts w:ascii="Times New Roman" w:hAnsi="Times New Roman"/>
                  <w:sz w:val="18"/>
                  <w:szCs w:val="18"/>
                  <w:lang w:val="en-ID"/>
                </w:rPr>
                <w:t>6</w:t>
              </w:r>
              <w:r w:rsidR="00C7016F" w:rsidRPr="00D70300">
                <w:rPr>
                  <w:rStyle w:val="Hyperlink"/>
                  <w:rFonts w:ascii="Times New Roman" w:hAnsi="Times New Roman"/>
                  <w:sz w:val="18"/>
                  <w:szCs w:val="18"/>
                  <w:lang w:val="en-ID"/>
                </w:rPr>
                <w:t>.p.</w:t>
              </w:r>
              <w:r w:rsidR="008E2791" w:rsidRPr="00D70300">
                <w:rPr>
                  <w:rStyle w:val="Hyperlink"/>
                  <w:rFonts w:ascii="Times New Roman" w:hAnsi="Times New Roman"/>
                  <w:sz w:val="18"/>
                  <w:szCs w:val="18"/>
                  <w:lang w:val="en-ID"/>
                </w:rPr>
                <w:t>5</w:t>
              </w:r>
              <w:r w:rsidR="003C171A" w:rsidRPr="00D70300">
                <w:rPr>
                  <w:rStyle w:val="Hyperlink"/>
                  <w:rFonts w:ascii="Times New Roman" w:hAnsi="Times New Roman"/>
                  <w:sz w:val="18"/>
                  <w:szCs w:val="18"/>
                  <w:lang w:val="en-ID"/>
                </w:rPr>
                <w:t>6</w:t>
              </w:r>
              <w:r w:rsidRPr="00D70300">
                <w:rPr>
                  <w:rStyle w:val="Hyperlink"/>
                  <w:rFonts w:ascii="Times New Roman" w:hAnsi="Times New Roman"/>
                  <w:sz w:val="18"/>
                  <w:szCs w:val="18"/>
                  <w:lang w:val="en-ID"/>
                </w:rPr>
                <w:t>97</w:t>
              </w:r>
              <w:r w:rsidR="00277643" w:rsidRPr="00D70300">
                <w:rPr>
                  <w:rStyle w:val="Hyperlink"/>
                  <w:rFonts w:ascii="Times New Roman" w:hAnsi="Times New Roman"/>
                  <w:sz w:val="18"/>
                  <w:szCs w:val="18"/>
                  <w:lang w:val="en-ID"/>
                </w:rPr>
                <w:t>-</w:t>
              </w:r>
              <w:r w:rsidR="00DE0056" w:rsidRPr="00D70300">
                <w:rPr>
                  <w:rStyle w:val="Hyperlink"/>
                  <w:rFonts w:ascii="Times New Roman" w:hAnsi="Times New Roman"/>
                  <w:sz w:val="18"/>
                  <w:szCs w:val="18"/>
                  <w:lang w:val="en-ID"/>
                </w:rPr>
                <w:t>5</w:t>
              </w:r>
              <w:r w:rsidRPr="00D70300">
                <w:rPr>
                  <w:rStyle w:val="Hyperlink"/>
                  <w:rFonts w:ascii="Times New Roman" w:hAnsi="Times New Roman"/>
                  <w:sz w:val="18"/>
                  <w:szCs w:val="18"/>
                  <w:lang w:val="en-ID"/>
                </w:rPr>
                <w:t>707</w:t>
              </w:r>
            </w:hyperlink>
          </w:p>
          <w:p w14:paraId="37BB7C99" w14:textId="6636BBB2" w:rsidR="00C7016F" w:rsidRPr="00036C69" w:rsidRDefault="00C7016F" w:rsidP="00165854">
            <w:pPr>
              <w:contextualSpacing/>
              <w:jc w:val="left"/>
              <w:rPr>
                <w:rFonts w:ascii="Times New Roman" w:hAnsi="Times New Roman"/>
                <w:sz w:val="18"/>
                <w:szCs w:val="18"/>
                <w:lang w:val="en-ID"/>
              </w:rPr>
            </w:pPr>
          </w:p>
        </w:tc>
        <w:tc>
          <w:tcPr>
            <w:tcW w:w="304" w:type="dxa"/>
            <w:vMerge/>
          </w:tcPr>
          <w:p w14:paraId="2EA7C8DC" w14:textId="77777777" w:rsidR="00C7016F" w:rsidRPr="00036C69" w:rsidRDefault="00C7016F" w:rsidP="00165854">
            <w:pPr>
              <w:contextualSpacing/>
              <w:jc w:val="center"/>
              <w:rPr>
                <w:rFonts w:ascii="Times New Roman" w:hAnsi="Times New Roman"/>
                <w:bCs/>
                <w:caps/>
                <w:szCs w:val="20"/>
                <w:lang w:val="en-ID"/>
              </w:rPr>
            </w:pPr>
          </w:p>
        </w:tc>
        <w:tc>
          <w:tcPr>
            <w:tcW w:w="5387" w:type="dxa"/>
            <w:vMerge/>
            <w:tcBorders>
              <w:top w:val="single" w:sz="4" w:space="0" w:color="auto"/>
            </w:tcBorders>
          </w:tcPr>
          <w:p w14:paraId="75D15A23" w14:textId="77777777" w:rsidR="00C7016F" w:rsidRPr="00036C69" w:rsidRDefault="00C7016F" w:rsidP="00165854">
            <w:pPr>
              <w:contextualSpacing/>
              <w:rPr>
                <w:rFonts w:ascii="Times New Roman" w:eastAsia="Times New Roman" w:hAnsi="Times New Roman"/>
                <w:sz w:val="22"/>
                <w:szCs w:val="22"/>
                <w:lang w:val="en-ID" w:eastAsia="en-US"/>
              </w:rPr>
            </w:pPr>
          </w:p>
        </w:tc>
      </w:tr>
      <w:tr w:rsidR="00036C69" w:rsidRPr="00036C69" w14:paraId="17C2FAEB" w14:textId="77777777" w:rsidTr="002D1FC2">
        <w:trPr>
          <w:trHeight w:val="1326"/>
        </w:trPr>
        <w:tc>
          <w:tcPr>
            <w:tcW w:w="3581" w:type="dxa"/>
            <w:tcBorders>
              <w:top w:val="single" w:sz="4" w:space="0" w:color="auto"/>
            </w:tcBorders>
          </w:tcPr>
          <w:p w14:paraId="52FE7944" w14:textId="793407AA" w:rsidR="00C7016F" w:rsidRPr="00036C69" w:rsidRDefault="00C7016F" w:rsidP="00165854">
            <w:pPr>
              <w:spacing w:before="60"/>
              <w:rPr>
                <w:rFonts w:ascii="Times New Roman" w:eastAsia="Times New Roman" w:hAnsi="Times New Roman"/>
                <w:i/>
                <w:iCs/>
                <w:sz w:val="18"/>
                <w:szCs w:val="18"/>
                <w:lang w:eastAsia="en-US"/>
              </w:rPr>
            </w:pPr>
            <w:r w:rsidRPr="00036C69">
              <w:rPr>
                <w:rFonts w:ascii="Times New Roman" w:eastAsia="Times New Roman" w:hAnsi="Times New Roman"/>
                <w:i/>
                <w:iCs/>
                <w:sz w:val="18"/>
                <w:szCs w:val="18"/>
                <w:lang w:eastAsia="en-US"/>
              </w:rPr>
              <w:t xml:space="preserve">This is an open access article under the </w:t>
            </w:r>
            <w:hyperlink r:id="rId12" w:history="1">
              <w:r w:rsidRPr="00036C69">
                <w:rPr>
                  <w:rStyle w:val="Hyperlink"/>
                  <w:rFonts w:ascii="Times New Roman" w:eastAsia="Times New Roman" w:hAnsi="Times New Roman"/>
                  <w:i/>
                  <w:iCs/>
                  <w:color w:val="auto"/>
                  <w:sz w:val="18"/>
                  <w:szCs w:val="18"/>
                  <w:lang w:eastAsia="en-US"/>
                </w:rPr>
                <w:t>CC BY-SA</w:t>
              </w:r>
            </w:hyperlink>
            <w:r w:rsidRPr="00036C69">
              <w:rPr>
                <w:rFonts w:ascii="Times New Roman" w:eastAsia="Times New Roman" w:hAnsi="Times New Roman"/>
                <w:i/>
                <w:iCs/>
                <w:sz w:val="18"/>
                <w:szCs w:val="18"/>
                <w:lang w:eastAsia="en-US"/>
              </w:rPr>
              <w:t xml:space="preserve"> license.</w:t>
            </w:r>
          </w:p>
          <w:p w14:paraId="48FC7229" w14:textId="077F14FA" w:rsidR="00C7016F" w:rsidRPr="00036C69" w:rsidRDefault="00C7016F" w:rsidP="00165854">
            <w:pPr>
              <w:rPr>
                <w:rFonts w:ascii="Times New Roman" w:eastAsia="Batang" w:hAnsi="Times New Roman"/>
                <w:sz w:val="18"/>
                <w:szCs w:val="18"/>
              </w:rPr>
            </w:pPr>
            <w:r w:rsidRPr="00036C69">
              <w:rPr>
                <w:rFonts w:ascii="Times New Roman" w:eastAsia="Times New Roman" w:hAnsi="Times New Roman"/>
                <w:noProof/>
                <w:sz w:val="22"/>
                <w:szCs w:val="22"/>
                <w:lang w:eastAsia="en-US"/>
              </w:rPr>
              <w:drawing>
                <wp:anchor distT="0" distB="0" distL="114300" distR="114300" simplePos="0" relativeHeight="251644416" behindDoc="0" locked="0" layoutInCell="1" allowOverlap="1" wp14:anchorId="3154642F" wp14:editId="368ED6DB">
                  <wp:simplePos x="0" y="0"/>
                  <wp:positionH relativeFrom="column">
                    <wp:posOffset>2540</wp:posOffset>
                  </wp:positionH>
                  <wp:positionV relativeFrom="paragraph">
                    <wp:posOffset>112395</wp:posOffset>
                  </wp:positionV>
                  <wp:extent cx="838200" cy="295275"/>
                  <wp:effectExtent l="0" t="0" r="0" b="9525"/>
                  <wp:wrapNone/>
                  <wp:docPr id="8376181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4" w:type="dxa"/>
            <w:vMerge/>
          </w:tcPr>
          <w:p w14:paraId="17B45ED9" w14:textId="77777777" w:rsidR="006735C9" w:rsidRPr="00036C69" w:rsidRDefault="006735C9" w:rsidP="00165854">
            <w:pPr>
              <w:contextualSpacing/>
              <w:jc w:val="center"/>
              <w:rPr>
                <w:rFonts w:ascii="Times New Roman" w:hAnsi="Times New Roman"/>
                <w:b/>
                <w:bCs/>
                <w:caps/>
                <w:sz w:val="18"/>
                <w:szCs w:val="18"/>
                <w:lang w:val="en-ID"/>
              </w:rPr>
            </w:pPr>
          </w:p>
        </w:tc>
        <w:tc>
          <w:tcPr>
            <w:tcW w:w="5387" w:type="dxa"/>
            <w:vMerge/>
          </w:tcPr>
          <w:p w14:paraId="7DA75709" w14:textId="77777777" w:rsidR="006735C9" w:rsidRPr="00036C69" w:rsidRDefault="006735C9" w:rsidP="00165854">
            <w:pPr>
              <w:contextualSpacing/>
              <w:jc w:val="center"/>
              <w:rPr>
                <w:rFonts w:ascii="Times New Roman" w:eastAsia="Batang" w:hAnsi="Times New Roman"/>
                <w:b/>
                <w:sz w:val="18"/>
                <w:szCs w:val="18"/>
                <w:lang w:val="en-ID"/>
              </w:rPr>
            </w:pPr>
          </w:p>
        </w:tc>
      </w:tr>
      <w:tr w:rsidR="00036C69" w:rsidRPr="00036C69" w14:paraId="74BB0840" w14:textId="77777777" w:rsidTr="008F3A5D">
        <w:trPr>
          <w:trHeight w:val="13"/>
        </w:trPr>
        <w:tc>
          <w:tcPr>
            <w:tcW w:w="9272" w:type="dxa"/>
            <w:gridSpan w:val="3"/>
            <w:tcBorders>
              <w:top w:val="single" w:sz="4" w:space="0" w:color="auto"/>
            </w:tcBorders>
          </w:tcPr>
          <w:p w14:paraId="449A7659" w14:textId="77777777" w:rsidR="006735C9" w:rsidRPr="00036C69" w:rsidRDefault="006735C9" w:rsidP="00165854">
            <w:pPr>
              <w:tabs>
                <w:tab w:val="left" w:pos="5025"/>
              </w:tabs>
              <w:contextualSpacing/>
              <w:jc w:val="left"/>
              <w:rPr>
                <w:rFonts w:ascii="Times New Roman" w:hAnsi="Times New Roman"/>
                <w:bCs/>
                <w:sz w:val="16"/>
                <w:szCs w:val="20"/>
                <w:lang w:val="id-ID"/>
              </w:rPr>
            </w:pPr>
          </w:p>
        </w:tc>
      </w:tr>
    </w:tbl>
    <w:p w14:paraId="463869DF" w14:textId="77777777" w:rsidR="002C3966" w:rsidRPr="00036C69" w:rsidRDefault="002C3966" w:rsidP="00165854">
      <w:pPr>
        <w:rPr>
          <w:rFonts w:ascii="Times New Roman" w:hAnsi="Times New Roman"/>
          <w:b/>
          <w:bCs/>
          <w:caps/>
          <w:sz w:val="22"/>
          <w:szCs w:val="22"/>
          <w:lang w:val="en-ID"/>
        </w:rPr>
        <w:sectPr w:rsidR="002C3966" w:rsidRPr="00036C69" w:rsidSect="00281F08">
          <w:headerReference w:type="even" r:id="rId14"/>
          <w:headerReference w:type="default" r:id="rId15"/>
          <w:footerReference w:type="even" r:id="rId16"/>
          <w:footerReference w:type="default" r:id="rId17"/>
          <w:headerReference w:type="first" r:id="rId18"/>
          <w:footerReference w:type="first" r:id="rId19"/>
          <w:footnotePr>
            <w:pos w:val="beneathText"/>
            <w:numRestart w:val="eachPage"/>
          </w:footnotePr>
          <w:type w:val="continuous"/>
          <w:pgSz w:w="11907" w:h="16840" w:code="9"/>
          <w:pgMar w:top="1418" w:right="1701" w:bottom="1134" w:left="1701" w:header="1021" w:footer="851" w:gutter="0"/>
          <w:pgNumType w:start="5697"/>
          <w:cols w:space="340"/>
          <w:titlePg/>
          <w:docGrid w:linePitch="360"/>
        </w:sectPr>
      </w:pPr>
    </w:p>
    <w:p w14:paraId="3E177A1A" w14:textId="3AFB0E8C" w:rsidR="00991EB7" w:rsidRPr="003D027E" w:rsidRDefault="00D40A6F" w:rsidP="000022E5">
      <w:pPr>
        <w:pStyle w:val="ListParagraph"/>
        <w:numPr>
          <w:ilvl w:val="0"/>
          <w:numId w:val="3"/>
        </w:numPr>
        <w:tabs>
          <w:tab w:val="left" w:pos="426"/>
        </w:tabs>
        <w:ind w:left="426" w:hanging="426"/>
        <w:rPr>
          <w:rFonts w:ascii="Times New Roman" w:hAnsi="Times New Roman"/>
          <w:b/>
          <w:bCs/>
          <w:caps/>
          <w:sz w:val="24"/>
          <w:lang w:val="id-ID"/>
        </w:rPr>
      </w:pPr>
      <w:r w:rsidRPr="00036C69">
        <w:rPr>
          <w:rFonts w:ascii="Times New Roman" w:hAnsi="Times New Roman"/>
          <w:b/>
          <w:bCs/>
          <w:caps/>
          <w:sz w:val="24"/>
        </w:rPr>
        <w:t>I</w:t>
      </w:r>
      <w:r w:rsidRPr="00036C69">
        <w:rPr>
          <w:rFonts w:ascii="Times New Roman" w:hAnsi="Times New Roman"/>
          <w:b/>
          <w:bCs/>
          <w:sz w:val="24"/>
        </w:rPr>
        <w:t>ntroduction</w:t>
      </w:r>
    </w:p>
    <w:p w14:paraId="7327FE34" w14:textId="77777777" w:rsidR="003D027E" w:rsidRPr="007F76DB" w:rsidRDefault="003D027E" w:rsidP="003D027E">
      <w:pPr>
        <w:pStyle w:val="ListParagraph"/>
        <w:tabs>
          <w:tab w:val="left" w:pos="426"/>
        </w:tabs>
        <w:ind w:left="426"/>
        <w:rPr>
          <w:rFonts w:ascii="Times New Roman" w:hAnsi="Times New Roman"/>
          <w:b/>
          <w:bCs/>
          <w:caps/>
          <w:sz w:val="24"/>
          <w:lang w:val="id-ID"/>
        </w:rPr>
      </w:pPr>
    </w:p>
    <w:p w14:paraId="42ABADA5" w14:textId="77777777" w:rsidR="00281F08" w:rsidRPr="00474D8D" w:rsidRDefault="00281F08" w:rsidP="00281F08">
      <w:pPr>
        <w:pStyle w:val="IsiDaftarPustakaTDM"/>
        <w:numPr>
          <w:ilvl w:val="0"/>
          <w:numId w:val="0"/>
        </w:numPr>
        <w:spacing w:line="240" w:lineRule="auto"/>
        <w:ind w:left="6"/>
        <w:rPr>
          <w:sz w:val="24"/>
          <w:szCs w:val="24"/>
        </w:rPr>
      </w:pPr>
      <w:r w:rsidRPr="00474D8D">
        <w:rPr>
          <w:sz w:val="24"/>
          <w:szCs w:val="24"/>
        </w:rPr>
        <w:t xml:space="preserve">Education is the fundamental foundation for shaping high-quality and competitive human resources. The success of education is largely determined by the quality of teachers as the spearhead of learning implementation in elementary schools. Teachers not only serve as instructors but also as educators, mentors, and role models for students. Optimal teacher performance is reflected in their ability to plan, implement, and evaluate learning effectively. Supardi (2016) states that teacher performance refers to the activities carried out to implement and complete tasks and responsibilities in accordance with predetermined objectives. Similarly, </w:t>
      </w:r>
      <w:proofErr w:type="spellStart"/>
      <w:r w:rsidRPr="00474D8D">
        <w:rPr>
          <w:sz w:val="24"/>
          <w:szCs w:val="24"/>
        </w:rPr>
        <w:t>Saondi</w:t>
      </w:r>
      <w:proofErr w:type="spellEnd"/>
      <w:r w:rsidRPr="00474D8D">
        <w:rPr>
          <w:sz w:val="24"/>
          <w:szCs w:val="24"/>
        </w:rPr>
        <w:t xml:space="preserve"> and Suherman (2015) emphasize that teacher performance reflects the </w:t>
      </w:r>
      <w:r w:rsidRPr="00474D8D">
        <w:rPr>
          <w:sz w:val="24"/>
          <w:szCs w:val="24"/>
        </w:rPr>
        <w:lastRenderedPageBreak/>
        <w:t>extent to which tasks and responsibilities are carried out successfully and the ability to achieve established standards.</w:t>
      </w:r>
    </w:p>
    <w:p w14:paraId="4F317CF7" w14:textId="77777777" w:rsidR="00281F08" w:rsidRPr="00474D8D" w:rsidRDefault="00281F08" w:rsidP="00281F08">
      <w:pPr>
        <w:pStyle w:val="IsiDaftarPustakaTDM"/>
        <w:numPr>
          <w:ilvl w:val="0"/>
          <w:numId w:val="0"/>
        </w:numPr>
        <w:spacing w:line="240" w:lineRule="auto"/>
        <w:ind w:left="6"/>
        <w:rPr>
          <w:sz w:val="24"/>
          <w:szCs w:val="24"/>
        </w:rPr>
      </w:pPr>
    </w:p>
    <w:p w14:paraId="3893EA65" w14:textId="77777777" w:rsidR="00281F08" w:rsidRPr="00474D8D" w:rsidRDefault="00281F08" w:rsidP="00281F08">
      <w:pPr>
        <w:pStyle w:val="IsiDaftarPustakaTDM"/>
        <w:numPr>
          <w:ilvl w:val="0"/>
          <w:numId w:val="0"/>
        </w:numPr>
        <w:spacing w:line="240" w:lineRule="auto"/>
        <w:ind w:left="6"/>
        <w:rPr>
          <w:sz w:val="24"/>
          <w:szCs w:val="24"/>
        </w:rPr>
      </w:pPr>
      <w:r w:rsidRPr="00474D8D">
        <w:rPr>
          <w:sz w:val="24"/>
          <w:szCs w:val="24"/>
        </w:rPr>
        <w:t xml:space="preserve">Nevertheless, various studies indicate that many issues related to teacher performance persist in elementary schools. </w:t>
      </w:r>
      <w:proofErr w:type="spellStart"/>
      <w:r w:rsidRPr="00474D8D">
        <w:rPr>
          <w:sz w:val="24"/>
          <w:szCs w:val="24"/>
        </w:rPr>
        <w:t>Nurdiansyah</w:t>
      </w:r>
      <w:proofErr w:type="spellEnd"/>
      <w:r w:rsidRPr="00474D8D">
        <w:rPr>
          <w:sz w:val="24"/>
          <w:szCs w:val="24"/>
        </w:rPr>
        <w:t xml:space="preserve"> (2017) found that personality, discipline, welfare, and work climate strongly influence teacher performance. Setiawan (2022) further confirmed that teacher performance is influenced by principal leadership, work discipline, and work motivation. Likewise, Winarsih (2021) concluded that work motivation and discipline significantly affect the performance of elementary school teachers. Thus, improving teacher performance cannot be separated from both internal and external factors, particularly principal leadership, motivation, and work discipline.</w:t>
      </w:r>
    </w:p>
    <w:p w14:paraId="1D93F64A" w14:textId="77777777" w:rsidR="00281F08" w:rsidRPr="00474D8D" w:rsidRDefault="00281F08" w:rsidP="00281F08">
      <w:pPr>
        <w:pStyle w:val="IsiDaftarPustakaTDM"/>
        <w:numPr>
          <w:ilvl w:val="0"/>
          <w:numId w:val="0"/>
        </w:numPr>
        <w:spacing w:line="240" w:lineRule="auto"/>
        <w:ind w:left="6"/>
        <w:rPr>
          <w:sz w:val="24"/>
          <w:szCs w:val="24"/>
        </w:rPr>
      </w:pPr>
    </w:p>
    <w:p w14:paraId="505C474E" w14:textId="77777777" w:rsidR="00281F08" w:rsidRPr="00474D8D" w:rsidRDefault="00281F08" w:rsidP="00281F08">
      <w:pPr>
        <w:pStyle w:val="IsiDaftarPustakaTDM"/>
        <w:numPr>
          <w:ilvl w:val="0"/>
          <w:numId w:val="0"/>
        </w:numPr>
        <w:spacing w:line="240" w:lineRule="auto"/>
        <w:ind w:left="6"/>
        <w:rPr>
          <w:sz w:val="24"/>
          <w:szCs w:val="24"/>
        </w:rPr>
      </w:pPr>
      <w:r w:rsidRPr="00474D8D">
        <w:rPr>
          <w:sz w:val="24"/>
          <w:szCs w:val="24"/>
        </w:rPr>
        <w:t>The principal plays a strategic role in ensuring the quality of education. Effective principal leadership fosters a conducive work climate, provides direction and supervision, and serves as a role model for teachers. Fatimah (2022) emphasized that organizational culture and principal leadership significantly influence teacher performance. However, in practice, many principals are not yet optimal in guiding teachers, setting the school’s vision and mission, or creating a learning environment that supports effective teaching and learning.</w:t>
      </w:r>
    </w:p>
    <w:p w14:paraId="7F284DAE" w14:textId="77777777" w:rsidR="00281F08" w:rsidRPr="00474D8D" w:rsidRDefault="00281F08" w:rsidP="00281F08">
      <w:pPr>
        <w:pStyle w:val="IsiDaftarPustakaTDM"/>
        <w:numPr>
          <w:ilvl w:val="0"/>
          <w:numId w:val="0"/>
        </w:numPr>
        <w:spacing w:line="240" w:lineRule="auto"/>
        <w:ind w:left="6"/>
        <w:rPr>
          <w:sz w:val="24"/>
          <w:szCs w:val="24"/>
        </w:rPr>
      </w:pPr>
    </w:p>
    <w:p w14:paraId="4838FDF4" w14:textId="77777777" w:rsidR="00281F08" w:rsidRPr="00474D8D" w:rsidRDefault="00281F08" w:rsidP="00281F08">
      <w:pPr>
        <w:pStyle w:val="IsiDaftarPustakaTDM"/>
        <w:numPr>
          <w:ilvl w:val="0"/>
          <w:numId w:val="0"/>
        </w:numPr>
        <w:spacing w:line="240" w:lineRule="auto"/>
        <w:ind w:left="6"/>
        <w:rPr>
          <w:sz w:val="24"/>
          <w:szCs w:val="24"/>
        </w:rPr>
      </w:pPr>
      <w:r w:rsidRPr="00474D8D">
        <w:rPr>
          <w:sz w:val="24"/>
          <w:szCs w:val="24"/>
        </w:rPr>
        <w:t>In addition to leadership, teacher work motivation is also an essential factor. Teachers with high motivation tend to work with greater dedication, achievement orientation, and efforts to enhance their competencies. Yet, in many elementary schools, teacher motivation remains low due to limited recognition, restricted opportunities for professional development, and unsupportive policies. This situation is exacerbated by teachers who work merely to fulfill obligations without clear performance targets.</w:t>
      </w:r>
    </w:p>
    <w:p w14:paraId="4D73494A" w14:textId="77777777" w:rsidR="00281F08" w:rsidRPr="00474D8D" w:rsidRDefault="00281F08" w:rsidP="00281F08">
      <w:pPr>
        <w:pStyle w:val="IsiDaftarPustakaTDM"/>
        <w:numPr>
          <w:ilvl w:val="0"/>
          <w:numId w:val="0"/>
        </w:numPr>
        <w:spacing w:line="240" w:lineRule="auto"/>
        <w:ind w:left="6"/>
        <w:rPr>
          <w:sz w:val="24"/>
          <w:szCs w:val="24"/>
        </w:rPr>
      </w:pPr>
    </w:p>
    <w:p w14:paraId="5ACF78F1" w14:textId="77777777" w:rsidR="00281F08" w:rsidRPr="00474D8D" w:rsidRDefault="00281F08" w:rsidP="00281F08">
      <w:pPr>
        <w:pStyle w:val="IsiDaftarPustakaTDM"/>
        <w:numPr>
          <w:ilvl w:val="0"/>
          <w:numId w:val="0"/>
        </w:numPr>
        <w:spacing w:line="240" w:lineRule="auto"/>
        <w:ind w:left="6"/>
        <w:rPr>
          <w:sz w:val="24"/>
          <w:szCs w:val="24"/>
        </w:rPr>
      </w:pPr>
      <w:r w:rsidRPr="00474D8D">
        <w:rPr>
          <w:sz w:val="24"/>
          <w:szCs w:val="24"/>
        </w:rPr>
        <w:t xml:space="preserve">Another equally important factor is work discipline. Discipline reflects teachers’ responsibility to comply with regulations and carry out tasks consistently. Winarsih (2021) demonstrated that work discipline significantly affects teacher performance, in line with Turang, </w:t>
      </w:r>
      <w:proofErr w:type="spellStart"/>
      <w:r w:rsidRPr="00474D8D">
        <w:rPr>
          <w:sz w:val="24"/>
          <w:szCs w:val="24"/>
        </w:rPr>
        <w:t>Kindangen</w:t>
      </w:r>
      <w:proofErr w:type="spellEnd"/>
      <w:r w:rsidRPr="00474D8D">
        <w:rPr>
          <w:sz w:val="24"/>
          <w:szCs w:val="24"/>
        </w:rPr>
        <w:t xml:space="preserve">, and </w:t>
      </w:r>
      <w:proofErr w:type="spellStart"/>
      <w:r w:rsidRPr="00474D8D">
        <w:rPr>
          <w:sz w:val="24"/>
          <w:szCs w:val="24"/>
        </w:rPr>
        <w:t>Tumiwa</w:t>
      </w:r>
      <w:proofErr w:type="spellEnd"/>
      <w:r w:rsidRPr="00474D8D">
        <w:rPr>
          <w:sz w:val="24"/>
          <w:szCs w:val="24"/>
        </w:rPr>
        <w:t xml:space="preserve"> (2015), who argue that discipline is a crucial tool for reinforcing employee behavior. In reality, however, many elementary school teachers still lack discipline in preparing lesson plans, managing time, and conducting assessments.</w:t>
      </w:r>
    </w:p>
    <w:p w14:paraId="645FA651" w14:textId="77777777" w:rsidR="00281F08" w:rsidRPr="00474D8D" w:rsidRDefault="00281F08" w:rsidP="00281F08">
      <w:pPr>
        <w:pStyle w:val="IsiDaftarPustakaTDM"/>
        <w:numPr>
          <w:ilvl w:val="0"/>
          <w:numId w:val="0"/>
        </w:numPr>
        <w:spacing w:line="240" w:lineRule="auto"/>
        <w:ind w:left="6"/>
        <w:rPr>
          <w:sz w:val="24"/>
          <w:szCs w:val="24"/>
        </w:rPr>
      </w:pPr>
    </w:p>
    <w:p w14:paraId="447C596D" w14:textId="77777777" w:rsidR="00281F08" w:rsidRDefault="00281F08" w:rsidP="00281F08">
      <w:pPr>
        <w:pStyle w:val="IsiDaftarPustakaTDM"/>
        <w:numPr>
          <w:ilvl w:val="0"/>
          <w:numId w:val="0"/>
        </w:numPr>
        <w:spacing w:line="240" w:lineRule="auto"/>
        <w:ind w:left="6"/>
        <w:rPr>
          <w:sz w:val="24"/>
          <w:szCs w:val="24"/>
        </w:rPr>
      </w:pPr>
      <w:r w:rsidRPr="00474D8D">
        <w:rPr>
          <w:sz w:val="24"/>
          <w:szCs w:val="24"/>
        </w:rPr>
        <w:t xml:space="preserve">The condition of teacher performance in </w:t>
      </w:r>
      <w:proofErr w:type="spellStart"/>
      <w:r w:rsidRPr="00474D8D">
        <w:rPr>
          <w:sz w:val="24"/>
          <w:szCs w:val="24"/>
        </w:rPr>
        <w:t>Bulakamba</w:t>
      </w:r>
      <w:proofErr w:type="spellEnd"/>
      <w:r w:rsidRPr="00474D8D">
        <w:rPr>
          <w:sz w:val="24"/>
          <w:szCs w:val="24"/>
        </w:rPr>
        <w:t xml:space="preserve"> District, Brebes Regency, shows a similar pattern. Teacher Performance Assessment (PKG) data in 2024 revealed that most teachers were categorized as “B,” with dominant scores ranging from 42–50. This low performance is evident from the fact that many teachers have not independently developed lesson plans, applied innovative teaching models, or created assessment instruments tailored to students’ needs. Moreover, principal leadership still faces challenges in relational, organizational, and intellectual aspects, while teacher motivation for achievement remains relatively low due to limited recognition and career development opportunities.</w:t>
      </w:r>
    </w:p>
    <w:p w14:paraId="16B3C259" w14:textId="77777777" w:rsidR="00281F08" w:rsidRPr="00474D8D" w:rsidRDefault="00281F08" w:rsidP="00281F08">
      <w:pPr>
        <w:pStyle w:val="IsiDaftarPustakaTDM"/>
        <w:numPr>
          <w:ilvl w:val="0"/>
          <w:numId w:val="0"/>
        </w:numPr>
        <w:spacing w:line="240" w:lineRule="auto"/>
        <w:ind w:left="6"/>
        <w:rPr>
          <w:sz w:val="24"/>
          <w:szCs w:val="24"/>
        </w:rPr>
      </w:pPr>
    </w:p>
    <w:p w14:paraId="717F88EE" w14:textId="77777777" w:rsidR="00281F08" w:rsidRPr="00474D8D" w:rsidRDefault="00281F08" w:rsidP="00281F08">
      <w:pPr>
        <w:pStyle w:val="IsiDaftarPustakaTDM"/>
        <w:numPr>
          <w:ilvl w:val="0"/>
          <w:numId w:val="0"/>
        </w:numPr>
        <w:spacing w:line="240" w:lineRule="auto"/>
        <w:ind w:left="6"/>
        <w:rPr>
          <w:sz w:val="24"/>
          <w:szCs w:val="24"/>
        </w:rPr>
      </w:pPr>
      <w:r w:rsidRPr="00474D8D">
        <w:rPr>
          <w:sz w:val="24"/>
          <w:szCs w:val="24"/>
        </w:rPr>
        <w:lastRenderedPageBreak/>
        <w:t xml:space="preserve">Based on this background, this study is important to analyze the influence of principal leadership, work motivation, and work discipline on the performance of elementary school teachers in </w:t>
      </w:r>
      <w:proofErr w:type="spellStart"/>
      <w:r w:rsidRPr="00474D8D">
        <w:rPr>
          <w:sz w:val="24"/>
          <w:szCs w:val="24"/>
        </w:rPr>
        <w:t>Bulakamba</w:t>
      </w:r>
      <w:proofErr w:type="spellEnd"/>
      <w:r w:rsidRPr="00474D8D">
        <w:rPr>
          <w:sz w:val="24"/>
          <w:szCs w:val="24"/>
        </w:rPr>
        <w:t xml:space="preserve"> District, Brebes Regency. The findings of this study are expected to provide theoretical contributions to the development of educational management as well as practical contributions for principals, teachers, and the local Education Office in efforts to improve the quality of basic education.</w:t>
      </w:r>
    </w:p>
    <w:p w14:paraId="44B5069A" w14:textId="77777777" w:rsidR="00281F08" w:rsidRPr="00474D8D" w:rsidRDefault="00281F08" w:rsidP="00281F08">
      <w:pPr>
        <w:pStyle w:val="IsiDaftarPustakaTDM"/>
        <w:numPr>
          <w:ilvl w:val="0"/>
          <w:numId w:val="0"/>
        </w:numPr>
        <w:spacing w:line="240" w:lineRule="auto"/>
        <w:rPr>
          <w:sz w:val="24"/>
          <w:szCs w:val="24"/>
        </w:rPr>
      </w:pPr>
    </w:p>
    <w:p w14:paraId="6FCB0A66" w14:textId="77777777" w:rsidR="00281F08" w:rsidRPr="00281F08" w:rsidRDefault="00281F08" w:rsidP="00281F08">
      <w:pPr>
        <w:pStyle w:val="IsiDaftarPustakaTDM"/>
        <w:numPr>
          <w:ilvl w:val="0"/>
          <w:numId w:val="0"/>
        </w:numPr>
        <w:spacing w:line="240" w:lineRule="auto"/>
        <w:ind w:left="6"/>
        <w:rPr>
          <w:b/>
          <w:bCs/>
          <w:i/>
          <w:iCs/>
          <w:sz w:val="24"/>
          <w:szCs w:val="24"/>
        </w:rPr>
      </w:pPr>
      <w:r w:rsidRPr="00281F08">
        <w:rPr>
          <w:b/>
          <w:bCs/>
          <w:i/>
          <w:iCs/>
          <w:sz w:val="24"/>
          <w:szCs w:val="24"/>
        </w:rPr>
        <w:t>Teacher Performance</w:t>
      </w:r>
    </w:p>
    <w:p w14:paraId="5B5ADDB2" w14:textId="77777777" w:rsidR="00281F08" w:rsidRPr="00474D8D" w:rsidRDefault="00281F08" w:rsidP="00281F08">
      <w:pPr>
        <w:pStyle w:val="IsiDaftarPustakaTDM"/>
        <w:numPr>
          <w:ilvl w:val="0"/>
          <w:numId w:val="0"/>
        </w:numPr>
        <w:spacing w:line="240" w:lineRule="auto"/>
        <w:ind w:left="6"/>
        <w:rPr>
          <w:sz w:val="24"/>
          <w:szCs w:val="24"/>
        </w:rPr>
      </w:pPr>
    </w:p>
    <w:p w14:paraId="47F7CC35" w14:textId="77777777" w:rsidR="00281F08" w:rsidRPr="00474D8D" w:rsidRDefault="00281F08" w:rsidP="00281F08">
      <w:pPr>
        <w:pStyle w:val="IsiDaftarPustakaTDM"/>
        <w:numPr>
          <w:ilvl w:val="0"/>
          <w:numId w:val="0"/>
        </w:numPr>
        <w:spacing w:line="240" w:lineRule="auto"/>
        <w:ind w:left="6"/>
        <w:rPr>
          <w:sz w:val="24"/>
          <w:szCs w:val="24"/>
        </w:rPr>
      </w:pPr>
      <w:r w:rsidRPr="00474D8D">
        <w:rPr>
          <w:sz w:val="24"/>
          <w:szCs w:val="24"/>
        </w:rPr>
        <w:t xml:space="preserve">Teacher performance is one of the main factors that determine the quality of education in elementary schools. According to Supardi (2016), teacher performance refers to the activities undertaken to carry out and complete tasks and responsibilities in line with predetermined objectives. Similarly, </w:t>
      </w:r>
      <w:proofErr w:type="spellStart"/>
      <w:r w:rsidRPr="00474D8D">
        <w:rPr>
          <w:sz w:val="24"/>
          <w:szCs w:val="24"/>
        </w:rPr>
        <w:t>Saondi</w:t>
      </w:r>
      <w:proofErr w:type="spellEnd"/>
      <w:r w:rsidRPr="00474D8D">
        <w:rPr>
          <w:sz w:val="24"/>
          <w:szCs w:val="24"/>
        </w:rPr>
        <w:t xml:space="preserve"> and Suherman (2015) emphasize that teacher performance reflects the level of success in fulfilling tasks and responsibilities as well as the ability to achieve established goals. </w:t>
      </w:r>
      <w:proofErr w:type="spellStart"/>
      <w:r w:rsidRPr="00474D8D">
        <w:rPr>
          <w:sz w:val="24"/>
          <w:szCs w:val="24"/>
        </w:rPr>
        <w:t>Priansa</w:t>
      </w:r>
      <w:proofErr w:type="spellEnd"/>
      <w:r w:rsidRPr="00474D8D">
        <w:rPr>
          <w:sz w:val="24"/>
          <w:szCs w:val="24"/>
        </w:rPr>
        <w:t xml:space="preserve"> (2018) outlines three main dimensions of teacher performance indicators: (1) lesson planning, (2) implementation of the teaching and learning process, and (3) assessment and evaluation of learning. This is consistent with the view of Derrington &amp; Campbell in </w:t>
      </w:r>
      <w:proofErr w:type="spellStart"/>
      <w:r w:rsidRPr="00474D8D">
        <w:rPr>
          <w:sz w:val="24"/>
          <w:szCs w:val="24"/>
        </w:rPr>
        <w:t>Suwignyo</w:t>
      </w:r>
      <w:proofErr w:type="spellEnd"/>
      <w:r w:rsidRPr="00474D8D">
        <w:rPr>
          <w:sz w:val="24"/>
          <w:szCs w:val="24"/>
        </w:rPr>
        <w:t xml:space="preserve"> (2020), who highlight that teacher performance is measured through planning, implementation, and evaluation of learning. </w:t>
      </w:r>
      <w:proofErr w:type="spellStart"/>
      <w:r w:rsidRPr="00474D8D">
        <w:rPr>
          <w:sz w:val="24"/>
          <w:szCs w:val="24"/>
        </w:rPr>
        <w:t>Nurdiansyah</w:t>
      </w:r>
      <w:proofErr w:type="spellEnd"/>
      <w:r w:rsidRPr="00474D8D">
        <w:rPr>
          <w:sz w:val="24"/>
          <w:szCs w:val="24"/>
        </w:rPr>
        <w:t xml:space="preserve"> (2017) further notes that teacher performance is influenced by internal factors such as personality, discipline, and competence, as well as external factors including principal leadership, work climate, and facilities. These findings reinforce the notion that improving teacher performance cannot be separated from the quality of the work environment and leadership support.</w:t>
      </w:r>
    </w:p>
    <w:p w14:paraId="0861DF3B" w14:textId="77777777" w:rsidR="00281F08" w:rsidRPr="00474D8D" w:rsidRDefault="00281F08" w:rsidP="00281F08">
      <w:pPr>
        <w:pStyle w:val="IsiDaftarPustakaTDM"/>
        <w:numPr>
          <w:ilvl w:val="0"/>
          <w:numId w:val="0"/>
        </w:numPr>
        <w:spacing w:line="240" w:lineRule="auto"/>
        <w:ind w:left="6"/>
        <w:rPr>
          <w:sz w:val="24"/>
          <w:szCs w:val="24"/>
        </w:rPr>
      </w:pPr>
    </w:p>
    <w:p w14:paraId="2DBD82F9" w14:textId="77777777" w:rsidR="00281F08" w:rsidRPr="00281F08" w:rsidRDefault="00281F08" w:rsidP="00281F08">
      <w:pPr>
        <w:pStyle w:val="IsiDaftarPustakaTDM"/>
        <w:numPr>
          <w:ilvl w:val="0"/>
          <w:numId w:val="0"/>
        </w:numPr>
        <w:spacing w:line="240" w:lineRule="auto"/>
        <w:ind w:left="6"/>
        <w:rPr>
          <w:b/>
          <w:bCs/>
          <w:i/>
          <w:iCs/>
          <w:sz w:val="24"/>
          <w:szCs w:val="24"/>
        </w:rPr>
      </w:pPr>
      <w:r w:rsidRPr="00281F08">
        <w:rPr>
          <w:b/>
          <w:bCs/>
          <w:i/>
          <w:iCs/>
          <w:sz w:val="24"/>
          <w:szCs w:val="24"/>
        </w:rPr>
        <w:t>Principal Leadership</w:t>
      </w:r>
    </w:p>
    <w:p w14:paraId="5A564832" w14:textId="77777777" w:rsidR="00281F08" w:rsidRPr="00474D8D" w:rsidRDefault="00281F08" w:rsidP="00281F08">
      <w:pPr>
        <w:pStyle w:val="IsiDaftarPustakaTDM"/>
        <w:numPr>
          <w:ilvl w:val="0"/>
          <w:numId w:val="0"/>
        </w:numPr>
        <w:spacing w:line="240" w:lineRule="auto"/>
        <w:ind w:left="6"/>
        <w:rPr>
          <w:sz w:val="24"/>
          <w:szCs w:val="24"/>
        </w:rPr>
      </w:pPr>
    </w:p>
    <w:p w14:paraId="3B1C99C7" w14:textId="77777777" w:rsidR="00281F08" w:rsidRPr="00474D8D" w:rsidRDefault="00281F08" w:rsidP="00281F08">
      <w:pPr>
        <w:pStyle w:val="IsiDaftarPustakaTDM"/>
        <w:numPr>
          <w:ilvl w:val="0"/>
          <w:numId w:val="0"/>
        </w:numPr>
        <w:spacing w:line="240" w:lineRule="auto"/>
        <w:ind w:left="6"/>
        <w:rPr>
          <w:sz w:val="24"/>
          <w:szCs w:val="24"/>
        </w:rPr>
      </w:pPr>
      <w:r w:rsidRPr="00474D8D">
        <w:rPr>
          <w:sz w:val="24"/>
          <w:szCs w:val="24"/>
        </w:rPr>
        <w:t>Principal leadership plays a crucial role in shaping organizational culture and teacher performance. Fatimah (2022) found that organizational culture and principal leadership significantly affect the performance of elementary school teachers. Uray Iskandar (2021) also emphasized that effective principal leadership enhances teacher motivation and performance through continuous coaching and guidance. In addition, Sulastri (2016) revealed that principal leadership directly contributes to the quality of elementary schools through resource management, teacher development, and educational program improvement. Thus, principal leadership can be viewed as a strategic factor in achieving educational goals.</w:t>
      </w:r>
    </w:p>
    <w:p w14:paraId="53444B8C" w14:textId="77777777" w:rsidR="00281F08" w:rsidRPr="00474D8D" w:rsidRDefault="00281F08" w:rsidP="00281F08">
      <w:pPr>
        <w:pStyle w:val="IsiDaftarPustakaTDM"/>
        <w:numPr>
          <w:ilvl w:val="0"/>
          <w:numId w:val="0"/>
        </w:numPr>
        <w:spacing w:line="240" w:lineRule="auto"/>
        <w:ind w:left="6"/>
        <w:rPr>
          <w:sz w:val="24"/>
          <w:szCs w:val="24"/>
        </w:rPr>
      </w:pPr>
    </w:p>
    <w:p w14:paraId="7E13150B" w14:textId="77777777" w:rsidR="00281F08" w:rsidRPr="00281F08" w:rsidRDefault="00281F08" w:rsidP="00281F08">
      <w:pPr>
        <w:pStyle w:val="IsiDaftarPustakaTDM"/>
        <w:numPr>
          <w:ilvl w:val="0"/>
          <w:numId w:val="0"/>
        </w:numPr>
        <w:spacing w:line="240" w:lineRule="auto"/>
        <w:ind w:left="6"/>
        <w:rPr>
          <w:b/>
          <w:bCs/>
          <w:i/>
          <w:iCs/>
          <w:sz w:val="24"/>
          <w:szCs w:val="24"/>
        </w:rPr>
      </w:pPr>
      <w:r w:rsidRPr="00281F08">
        <w:rPr>
          <w:b/>
          <w:bCs/>
          <w:i/>
          <w:iCs/>
          <w:sz w:val="24"/>
          <w:szCs w:val="24"/>
        </w:rPr>
        <w:t>Work Motivation</w:t>
      </w:r>
    </w:p>
    <w:p w14:paraId="3D1B495F" w14:textId="77777777" w:rsidR="00281F08" w:rsidRPr="00474D8D" w:rsidRDefault="00281F08" w:rsidP="00281F08">
      <w:pPr>
        <w:pStyle w:val="IsiDaftarPustakaTDM"/>
        <w:numPr>
          <w:ilvl w:val="0"/>
          <w:numId w:val="0"/>
        </w:numPr>
        <w:spacing w:line="240" w:lineRule="auto"/>
        <w:ind w:left="6"/>
        <w:rPr>
          <w:sz w:val="24"/>
          <w:szCs w:val="24"/>
        </w:rPr>
      </w:pPr>
    </w:p>
    <w:p w14:paraId="5ADA9D73" w14:textId="77777777" w:rsidR="00281F08" w:rsidRPr="00474D8D" w:rsidRDefault="00281F08" w:rsidP="00281F08">
      <w:pPr>
        <w:pStyle w:val="IsiDaftarPustakaTDM"/>
        <w:numPr>
          <w:ilvl w:val="0"/>
          <w:numId w:val="0"/>
        </w:numPr>
        <w:spacing w:line="240" w:lineRule="auto"/>
        <w:ind w:left="6"/>
        <w:rPr>
          <w:sz w:val="24"/>
          <w:szCs w:val="24"/>
        </w:rPr>
      </w:pPr>
      <w:r w:rsidRPr="00474D8D">
        <w:rPr>
          <w:sz w:val="24"/>
          <w:szCs w:val="24"/>
        </w:rPr>
        <w:t xml:space="preserve">Work motivation is both an internal and external drive that encourages teachers to perform their tasks enthusiastically. Winarsih (2021) states that work motivation is directly related to the quality of teacher performance, where highly motivated teachers tend to demonstrate stronger dedication and professionalism. This is supported by Setiawan (2022), who showed that work motivation, alongside work discipline and principal leadership, significantly affects teacher performance in </w:t>
      </w:r>
      <w:r w:rsidRPr="00474D8D">
        <w:rPr>
          <w:sz w:val="24"/>
          <w:szCs w:val="24"/>
        </w:rPr>
        <w:lastRenderedPageBreak/>
        <w:t>secondary schools. These findings confirm that work motivation plays a critical role in improving teacher performance across different educational levels.</w:t>
      </w:r>
    </w:p>
    <w:p w14:paraId="0FD719C0" w14:textId="77777777" w:rsidR="00281F08" w:rsidRPr="00474D8D" w:rsidRDefault="00281F08" w:rsidP="00281F08">
      <w:pPr>
        <w:pStyle w:val="IsiDaftarPustakaTDM"/>
        <w:numPr>
          <w:ilvl w:val="0"/>
          <w:numId w:val="0"/>
        </w:numPr>
        <w:spacing w:line="240" w:lineRule="auto"/>
        <w:ind w:left="6"/>
        <w:rPr>
          <w:sz w:val="24"/>
          <w:szCs w:val="24"/>
        </w:rPr>
      </w:pPr>
    </w:p>
    <w:p w14:paraId="4A038D7A" w14:textId="77777777" w:rsidR="00281F08" w:rsidRPr="00281F08" w:rsidRDefault="00281F08" w:rsidP="00281F08">
      <w:pPr>
        <w:pStyle w:val="IsiDaftarPustakaTDM"/>
        <w:numPr>
          <w:ilvl w:val="0"/>
          <w:numId w:val="0"/>
        </w:numPr>
        <w:spacing w:line="240" w:lineRule="auto"/>
        <w:ind w:left="6"/>
        <w:rPr>
          <w:b/>
          <w:bCs/>
          <w:i/>
          <w:iCs/>
          <w:sz w:val="24"/>
          <w:szCs w:val="24"/>
        </w:rPr>
      </w:pPr>
      <w:r w:rsidRPr="00281F08">
        <w:rPr>
          <w:b/>
          <w:bCs/>
          <w:i/>
          <w:iCs/>
          <w:sz w:val="24"/>
          <w:szCs w:val="24"/>
        </w:rPr>
        <w:t>Work Discipline</w:t>
      </w:r>
    </w:p>
    <w:p w14:paraId="05575A0A" w14:textId="77777777" w:rsidR="00281F08" w:rsidRPr="00474D8D" w:rsidRDefault="00281F08" w:rsidP="00281F08">
      <w:pPr>
        <w:pStyle w:val="IsiDaftarPustakaTDM"/>
        <w:numPr>
          <w:ilvl w:val="0"/>
          <w:numId w:val="0"/>
        </w:numPr>
        <w:spacing w:line="240" w:lineRule="auto"/>
        <w:ind w:left="6"/>
        <w:rPr>
          <w:sz w:val="24"/>
          <w:szCs w:val="24"/>
        </w:rPr>
      </w:pPr>
    </w:p>
    <w:p w14:paraId="0325E783" w14:textId="77777777" w:rsidR="00281F08" w:rsidRPr="00474D8D" w:rsidRDefault="00281F08" w:rsidP="00281F08">
      <w:pPr>
        <w:pStyle w:val="IsiDaftarPustakaTDM"/>
        <w:numPr>
          <w:ilvl w:val="0"/>
          <w:numId w:val="0"/>
        </w:numPr>
        <w:spacing w:line="240" w:lineRule="auto"/>
        <w:ind w:left="6"/>
        <w:rPr>
          <w:sz w:val="24"/>
          <w:szCs w:val="24"/>
        </w:rPr>
      </w:pPr>
      <w:r w:rsidRPr="00474D8D">
        <w:rPr>
          <w:sz w:val="24"/>
          <w:szCs w:val="24"/>
        </w:rPr>
        <w:t xml:space="preserve">Work discipline refers to compliance and adherence to organizational rules and responsibilities. Turang, </w:t>
      </w:r>
      <w:proofErr w:type="spellStart"/>
      <w:r w:rsidRPr="00474D8D">
        <w:rPr>
          <w:sz w:val="24"/>
          <w:szCs w:val="24"/>
        </w:rPr>
        <w:t>Kindangen</w:t>
      </w:r>
      <w:proofErr w:type="spellEnd"/>
      <w:r w:rsidRPr="00474D8D">
        <w:rPr>
          <w:sz w:val="24"/>
          <w:szCs w:val="24"/>
        </w:rPr>
        <w:t xml:space="preserve">, &amp; </w:t>
      </w:r>
      <w:proofErr w:type="spellStart"/>
      <w:r w:rsidRPr="00474D8D">
        <w:rPr>
          <w:sz w:val="24"/>
          <w:szCs w:val="24"/>
        </w:rPr>
        <w:t>Tumiwa</w:t>
      </w:r>
      <w:proofErr w:type="spellEnd"/>
      <w:r w:rsidRPr="00474D8D">
        <w:rPr>
          <w:sz w:val="24"/>
          <w:szCs w:val="24"/>
        </w:rPr>
        <w:t xml:space="preserve"> (2015) state that work discipline is an important tool for strengthening employee behavior within a group or organization. Arika (2016) emphasizes that work discipline reflects respect, appreciation, and willingness to comply with prevailing regulations. Hamali (2016) adds that discipline develops internally within employees, motivating them to adapt to organizational values and rules. Furthermore, Wahyuni (2015) asserts that work discipline is a mindset that encourages individuals to consistently follow regulations and behave in accordance with established norms.</w:t>
      </w:r>
    </w:p>
    <w:p w14:paraId="602F30B4" w14:textId="77777777" w:rsidR="00281F08" w:rsidRPr="00A04E4B" w:rsidRDefault="00281F08" w:rsidP="00281F08">
      <w:pPr>
        <w:suppressAutoHyphens w:val="0"/>
        <w:rPr>
          <w:rFonts w:ascii="Times New Roman" w:eastAsia="Times New Roman" w:hAnsi="Times New Roman"/>
          <w:sz w:val="24"/>
          <w:lang w:val="en-ID" w:eastAsia="en-ID"/>
        </w:rPr>
      </w:pPr>
    </w:p>
    <w:p w14:paraId="0D6C585D" w14:textId="77777777" w:rsidR="00281F08" w:rsidRPr="00A04E4B" w:rsidRDefault="00281F08" w:rsidP="00281F08">
      <w:pPr>
        <w:tabs>
          <w:tab w:val="left" w:pos="2325"/>
        </w:tabs>
        <w:rPr>
          <w:rFonts w:ascii="Times New Roman" w:eastAsia="Times New Roman" w:hAnsi="Times New Roman"/>
          <w:sz w:val="24"/>
        </w:rPr>
      </w:pPr>
    </w:p>
    <w:p w14:paraId="1086B2A4" w14:textId="5557B9B9" w:rsidR="00281F08" w:rsidRPr="003B0FCA" w:rsidRDefault="00281F08" w:rsidP="00281F08">
      <w:pPr>
        <w:pStyle w:val="Heading1"/>
        <w:tabs>
          <w:tab w:val="num" w:pos="720"/>
        </w:tabs>
        <w:spacing w:after="240"/>
        <w:ind w:left="425" w:hanging="425"/>
        <w:rPr>
          <w:rFonts w:ascii="Times New Roman" w:hAnsi="Times New Roman"/>
          <w:sz w:val="24"/>
          <w:szCs w:val="24"/>
        </w:rPr>
      </w:pPr>
      <w:r>
        <w:rPr>
          <w:rFonts w:ascii="Times New Roman" w:hAnsi="Times New Roman"/>
          <w:sz w:val="24"/>
          <w:szCs w:val="24"/>
        </w:rPr>
        <w:t xml:space="preserve">2.  </w:t>
      </w:r>
      <w:r w:rsidRPr="003B0FCA">
        <w:rPr>
          <w:rFonts w:ascii="Times New Roman" w:hAnsi="Times New Roman"/>
          <w:sz w:val="24"/>
          <w:szCs w:val="24"/>
        </w:rPr>
        <w:t>Methodology</w:t>
      </w:r>
    </w:p>
    <w:p w14:paraId="1A8002AA" w14:textId="77777777" w:rsidR="00281F08" w:rsidRDefault="00281F08" w:rsidP="00281F08">
      <w:pPr>
        <w:pStyle w:val="NormalWeb"/>
        <w:spacing w:before="0" w:beforeAutospacing="0" w:after="0" w:afterAutospacing="0"/>
        <w:jc w:val="both"/>
        <w:rPr>
          <w:rFonts w:ascii="Times New Roman" w:hAnsi="Times New Roman" w:cs="Times New Roman"/>
        </w:rPr>
      </w:pPr>
      <w:r w:rsidRPr="00474D8D">
        <w:rPr>
          <w:rFonts w:ascii="Times New Roman" w:hAnsi="Times New Roman" w:cs="Times New Roman"/>
        </w:rPr>
        <w:t xml:space="preserve">This study employed a quantitative approach with a non-experimental design, namely research that examines facts as they exist in the field. According to </w:t>
      </w:r>
      <w:proofErr w:type="spellStart"/>
      <w:r w:rsidRPr="00474D8D">
        <w:rPr>
          <w:rFonts w:ascii="Times New Roman" w:hAnsi="Times New Roman" w:cs="Times New Roman"/>
        </w:rPr>
        <w:t>Hardani</w:t>
      </w:r>
      <w:proofErr w:type="spellEnd"/>
      <w:r w:rsidRPr="00474D8D">
        <w:rPr>
          <w:rFonts w:ascii="Times New Roman" w:hAnsi="Times New Roman" w:cs="Times New Roman"/>
        </w:rPr>
        <w:t xml:space="preserve"> et al. (2020), a quantitative approach is used to investigate specific populations or samples, generally applying random sampling techniques, and data analysis is statistical in nature with the aim of testing predetermined hypotheses. The type of this research is associative correlational research, which seeks to determine the relationship or influence between two or more variables. Specifically, this study analyzed the influence of principal leadership, work motivation, and work discipline on the performance of elementary school teachers in </w:t>
      </w:r>
      <w:proofErr w:type="spellStart"/>
      <w:r w:rsidRPr="00474D8D">
        <w:rPr>
          <w:rFonts w:ascii="Times New Roman" w:hAnsi="Times New Roman" w:cs="Times New Roman"/>
        </w:rPr>
        <w:t>Bulakamba</w:t>
      </w:r>
      <w:proofErr w:type="spellEnd"/>
      <w:r w:rsidRPr="00474D8D">
        <w:rPr>
          <w:rFonts w:ascii="Times New Roman" w:hAnsi="Times New Roman" w:cs="Times New Roman"/>
        </w:rPr>
        <w:t xml:space="preserve"> District, Brebes Regency.</w:t>
      </w:r>
    </w:p>
    <w:p w14:paraId="3BF2F95E" w14:textId="77777777" w:rsidR="00281F08" w:rsidRPr="00474D8D" w:rsidRDefault="00281F08" w:rsidP="00281F08">
      <w:pPr>
        <w:pStyle w:val="NormalWeb"/>
        <w:spacing w:before="0" w:beforeAutospacing="0" w:after="0" w:afterAutospacing="0"/>
        <w:jc w:val="both"/>
        <w:rPr>
          <w:rFonts w:ascii="Times New Roman" w:hAnsi="Times New Roman" w:cs="Times New Roman"/>
        </w:rPr>
      </w:pPr>
    </w:p>
    <w:p w14:paraId="73555B2B" w14:textId="77777777" w:rsidR="00281F08" w:rsidRDefault="00281F08" w:rsidP="00281F08">
      <w:pPr>
        <w:pStyle w:val="NormalWeb"/>
        <w:spacing w:before="0" w:beforeAutospacing="0" w:after="0" w:afterAutospacing="0"/>
        <w:jc w:val="both"/>
        <w:rPr>
          <w:rFonts w:ascii="Times New Roman" w:hAnsi="Times New Roman" w:cs="Times New Roman"/>
        </w:rPr>
      </w:pPr>
      <w:r w:rsidRPr="00474D8D">
        <w:rPr>
          <w:rFonts w:ascii="Times New Roman" w:hAnsi="Times New Roman" w:cs="Times New Roman"/>
        </w:rPr>
        <w:t xml:space="preserve">The study was conducted in 57 elementary schools in </w:t>
      </w:r>
      <w:proofErr w:type="spellStart"/>
      <w:r w:rsidRPr="00474D8D">
        <w:rPr>
          <w:rFonts w:ascii="Times New Roman" w:hAnsi="Times New Roman" w:cs="Times New Roman"/>
        </w:rPr>
        <w:t>Bulakamba</w:t>
      </w:r>
      <w:proofErr w:type="spellEnd"/>
      <w:r w:rsidRPr="00474D8D">
        <w:rPr>
          <w:rFonts w:ascii="Times New Roman" w:hAnsi="Times New Roman" w:cs="Times New Roman"/>
        </w:rPr>
        <w:t xml:space="preserve"> District, Brebes Regency, from March to August 2024.</w:t>
      </w:r>
      <w:r>
        <w:rPr>
          <w:rFonts w:ascii="Times New Roman" w:hAnsi="Times New Roman" w:cs="Times New Roman"/>
        </w:rPr>
        <w:t xml:space="preserve"> </w:t>
      </w:r>
      <w:r w:rsidRPr="00474D8D">
        <w:rPr>
          <w:rFonts w:ascii="Times New Roman" w:hAnsi="Times New Roman" w:cs="Times New Roman"/>
        </w:rPr>
        <w:t xml:space="preserve">The population of this study consisted of all elementary school teachers in </w:t>
      </w:r>
      <w:proofErr w:type="spellStart"/>
      <w:r w:rsidRPr="00474D8D">
        <w:rPr>
          <w:rFonts w:ascii="Times New Roman" w:hAnsi="Times New Roman" w:cs="Times New Roman"/>
        </w:rPr>
        <w:t>Bulakamba</w:t>
      </w:r>
      <w:proofErr w:type="spellEnd"/>
      <w:r w:rsidRPr="00474D8D">
        <w:rPr>
          <w:rFonts w:ascii="Times New Roman" w:hAnsi="Times New Roman" w:cs="Times New Roman"/>
        </w:rPr>
        <w:t xml:space="preserve"> District, Brebes Regency, totaling 384 teachers. The sample size was determined using the Slovin formula with a 5% margin of error, resulting in a sample of 196 teachers.</w:t>
      </w:r>
      <w:r>
        <w:rPr>
          <w:rFonts w:ascii="Times New Roman" w:hAnsi="Times New Roman" w:cs="Times New Roman"/>
        </w:rPr>
        <w:t xml:space="preserve"> </w:t>
      </w:r>
      <w:r w:rsidRPr="00474D8D">
        <w:rPr>
          <w:rFonts w:ascii="Times New Roman" w:hAnsi="Times New Roman" w:cs="Times New Roman"/>
        </w:rPr>
        <w:t>The sampling technique applied was simple random sampling, i.e., selecting samples randomly from the population without considering strata (</w:t>
      </w:r>
      <w:proofErr w:type="spellStart"/>
      <w:r w:rsidRPr="00474D8D">
        <w:rPr>
          <w:rFonts w:ascii="Times New Roman" w:hAnsi="Times New Roman" w:cs="Times New Roman"/>
        </w:rPr>
        <w:t>Sugiyono</w:t>
      </w:r>
      <w:proofErr w:type="spellEnd"/>
      <w:r w:rsidRPr="00474D8D">
        <w:rPr>
          <w:rFonts w:ascii="Times New Roman" w:hAnsi="Times New Roman" w:cs="Times New Roman"/>
        </w:rPr>
        <w:t>, 2015). With this method, each member of the population had an equal chance of being selected as part of the sample.</w:t>
      </w:r>
    </w:p>
    <w:p w14:paraId="2C978086" w14:textId="77777777" w:rsidR="00281F08" w:rsidRPr="00474D8D" w:rsidRDefault="00281F08" w:rsidP="00281F08">
      <w:pPr>
        <w:pStyle w:val="NormalWeb"/>
        <w:spacing w:before="0" w:beforeAutospacing="0" w:after="0" w:afterAutospacing="0"/>
        <w:jc w:val="both"/>
        <w:rPr>
          <w:rFonts w:ascii="Times New Roman" w:hAnsi="Times New Roman" w:cs="Times New Roman"/>
        </w:rPr>
      </w:pPr>
    </w:p>
    <w:p w14:paraId="4B2A70EB" w14:textId="77777777" w:rsidR="00281F08" w:rsidRDefault="00281F08" w:rsidP="00281F08">
      <w:pPr>
        <w:pStyle w:val="NormalWeb"/>
        <w:spacing w:before="0" w:beforeAutospacing="0" w:after="0" w:afterAutospacing="0"/>
        <w:jc w:val="both"/>
        <w:rPr>
          <w:rFonts w:ascii="Times New Roman" w:hAnsi="Times New Roman" w:cs="Times New Roman"/>
        </w:rPr>
      </w:pPr>
      <w:r w:rsidRPr="00474D8D">
        <w:rPr>
          <w:rFonts w:ascii="Times New Roman" w:hAnsi="Times New Roman" w:cs="Times New Roman"/>
        </w:rPr>
        <w:t>This study involved three independent variables</w:t>
      </w:r>
      <w:r>
        <w:rPr>
          <w:rFonts w:ascii="Times New Roman" w:hAnsi="Times New Roman" w:cs="Times New Roman"/>
        </w:rPr>
        <w:t xml:space="preserve"> </w:t>
      </w:r>
      <w:r w:rsidRPr="00474D8D">
        <w:rPr>
          <w:rFonts w:ascii="Times New Roman" w:hAnsi="Times New Roman" w:cs="Times New Roman"/>
        </w:rPr>
        <w:t>principal leadership (X1), work motivation (X2), and work discipline (X3)</w:t>
      </w:r>
      <w:r>
        <w:rPr>
          <w:rFonts w:ascii="Times New Roman" w:hAnsi="Times New Roman" w:cs="Times New Roman"/>
        </w:rPr>
        <w:t xml:space="preserve"> </w:t>
      </w:r>
      <w:r w:rsidRPr="00474D8D">
        <w:rPr>
          <w:rFonts w:ascii="Times New Roman" w:hAnsi="Times New Roman" w:cs="Times New Roman"/>
        </w:rPr>
        <w:t>and one dependent variable, teacher performance (Y).</w:t>
      </w:r>
      <w:r>
        <w:rPr>
          <w:rFonts w:ascii="Times New Roman" w:hAnsi="Times New Roman" w:cs="Times New Roman"/>
        </w:rPr>
        <w:t xml:space="preserve"> </w:t>
      </w:r>
      <w:r w:rsidRPr="00474D8D">
        <w:rPr>
          <w:rStyle w:val="Strong"/>
          <w:rFonts w:ascii="Times New Roman" w:hAnsi="Times New Roman" w:cs="Times New Roman"/>
          <w:b w:val="0"/>
          <w:bCs w:val="0"/>
        </w:rPr>
        <w:t>Principal Leadership (X1):</w:t>
      </w:r>
      <w:r w:rsidRPr="00474D8D">
        <w:rPr>
          <w:rFonts w:ascii="Times New Roman" w:hAnsi="Times New Roman" w:cs="Times New Roman"/>
        </w:rPr>
        <w:t xml:space="preserve"> the ability of principals to influence, mobilize, and direct teachers and education staff to achieve school goals (Sagala, 2018).</w:t>
      </w:r>
      <w:r>
        <w:rPr>
          <w:rFonts w:ascii="Times New Roman" w:hAnsi="Times New Roman" w:cs="Times New Roman"/>
        </w:rPr>
        <w:t xml:space="preserve"> </w:t>
      </w:r>
      <w:r w:rsidRPr="00474D8D">
        <w:rPr>
          <w:rStyle w:val="Strong"/>
          <w:rFonts w:ascii="Times New Roman" w:hAnsi="Times New Roman" w:cs="Times New Roman"/>
          <w:b w:val="0"/>
          <w:bCs w:val="0"/>
        </w:rPr>
        <w:t>Work Motivation (X2):</w:t>
      </w:r>
      <w:r w:rsidRPr="00474D8D">
        <w:rPr>
          <w:rFonts w:ascii="Times New Roman" w:hAnsi="Times New Roman" w:cs="Times New Roman"/>
        </w:rPr>
        <w:t xml:space="preserve"> internal and external drives that influence teachers’ work behavior to achieve maximum results, including intrinsic and extrinsic motivation (</w:t>
      </w:r>
      <w:proofErr w:type="spellStart"/>
      <w:r w:rsidRPr="00474D8D">
        <w:rPr>
          <w:rFonts w:ascii="Times New Roman" w:hAnsi="Times New Roman" w:cs="Times New Roman"/>
        </w:rPr>
        <w:t>Priansa</w:t>
      </w:r>
      <w:proofErr w:type="spellEnd"/>
      <w:r w:rsidRPr="00474D8D">
        <w:rPr>
          <w:rFonts w:ascii="Times New Roman" w:hAnsi="Times New Roman" w:cs="Times New Roman"/>
        </w:rPr>
        <w:t>, 2018).</w:t>
      </w:r>
      <w:r>
        <w:rPr>
          <w:rFonts w:ascii="Times New Roman" w:hAnsi="Times New Roman" w:cs="Times New Roman"/>
        </w:rPr>
        <w:t xml:space="preserve"> </w:t>
      </w:r>
      <w:r w:rsidRPr="00474D8D">
        <w:rPr>
          <w:rStyle w:val="Strong"/>
          <w:rFonts w:ascii="Times New Roman" w:hAnsi="Times New Roman" w:cs="Times New Roman"/>
          <w:b w:val="0"/>
          <w:bCs w:val="0"/>
        </w:rPr>
        <w:t>Work Discipline (X3):</w:t>
      </w:r>
      <w:r w:rsidRPr="00474D8D">
        <w:rPr>
          <w:rFonts w:ascii="Times New Roman" w:hAnsi="Times New Roman" w:cs="Times New Roman"/>
        </w:rPr>
        <w:t xml:space="preserve"> teachers’ willingness and awareness to comply with rules, manage time, and fulfill responsibilities in carrying out tasks (Wahyuni, 2015).</w:t>
      </w:r>
      <w:r>
        <w:rPr>
          <w:rFonts w:ascii="Times New Roman" w:hAnsi="Times New Roman" w:cs="Times New Roman"/>
        </w:rPr>
        <w:t xml:space="preserve"> </w:t>
      </w:r>
      <w:r w:rsidRPr="00474D8D">
        <w:rPr>
          <w:rStyle w:val="Strong"/>
          <w:rFonts w:ascii="Times New Roman" w:hAnsi="Times New Roman" w:cs="Times New Roman"/>
          <w:b w:val="0"/>
          <w:bCs w:val="0"/>
        </w:rPr>
        <w:t>Teacher Performance (Y):</w:t>
      </w:r>
      <w:r w:rsidRPr="00474D8D">
        <w:rPr>
          <w:rFonts w:ascii="Times New Roman" w:hAnsi="Times New Roman" w:cs="Times New Roman"/>
        </w:rPr>
        <w:t xml:space="preserve"> the outcomes achieved by </w:t>
      </w:r>
      <w:r w:rsidRPr="00474D8D">
        <w:rPr>
          <w:rFonts w:ascii="Times New Roman" w:hAnsi="Times New Roman" w:cs="Times New Roman"/>
        </w:rPr>
        <w:lastRenderedPageBreak/>
        <w:t>teachers in carrying out their main duties as educators, including lesson planning, implementation, and evaluation (Supardi, 2016).</w:t>
      </w:r>
    </w:p>
    <w:p w14:paraId="363AB1DA" w14:textId="77777777" w:rsidR="00281F08" w:rsidRPr="00474D8D" w:rsidRDefault="00281F08" w:rsidP="00281F08">
      <w:pPr>
        <w:pStyle w:val="NormalWeb"/>
        <w:spacing w:before="0" w:beforeAutospacing="0" w:after="0" w:afterAutospacing="0"/>
        <w:jc w:val="both"/>
        <w:rPr>
          <w:rFonts w:ascii="Times New Roman" w:hAnsi="Times New Roman" w:cs="Times New Roman"/>
        </w:rPr>
      </w:pPr>
    </w:p>
    <w:p w14:paraId="04C5C0CE" w14:textId="77777777" w:rsidR="00281F08" w:rsidRDefault="00281F08" w:rsidP="00281F08">
      <w:pPr>
        <w:pStyle w:val="NormalWeb"/>
        <w:spacing w:before="0" w:beforeAutospacing="0" w:after="0" w:afterAutospacing="0"/>
        <w:jc w:val="both"/>
        <w:rPr>
          <w:rFonts w:ascii="Times New Roman" w:hAnsi="Times New Roman" w:cs="Times New Roman"/>
        </w:rPr>
      </w:pPr>
      <w:r w:rsidRPr="00474D8D">
        <w:rPr>
          <w:rFonts w:ascii="Times New Roman" w:hAnsi="Times New Roman" w:cs="Times New Roman"/>
        </w:rPr>
        <w:t xml:space="preserve">The instrument used in this study was a questionnaire with a Likert scale. According to </w:t>
      </w:r>
      <w:proofErr w:type="spellStart"/>
      <w:r w:rsidRPr="00474D8D">
        <w:rPr>
          <w:rFonts w:ascii="Times New Roman" w:hAnsi="Times New Roman" w:cs="Times New Roman"/>
        </w:rPr>
        <w:t>Sugiyono</w:t>
      </w:r>
      <w:proofErr w:type="spellEnd"/>
      <w:r w:rsidRPr="00474D8D">
        <w:rPr>
          <w:rFonts w:ascii="Times New Roman" w:hAnsi="Times New Roman" w:cs="Times New Roman"/>
        </w:rPr>
        <w:t xml:space="preserve"> (2015), a research instrument is a tool used to collect data and measure natural or social phenomena. The questionnaire items were constructed based on dimensions and indicators of each research variable.</w:t>
      </w:r>
      <w:r>
        <w:rPr>
          <w:rFonts w:ascii="Times New Roman" w:hAnsi="Times New Roman" w:cs="Times New Roman"/>
        </w:rPr>
        <w:t xml:space="preserve"> </w:t>
      </w:r>
      <w:r w:rsidRPr="00474D8D">
        <w:rPr>
          <w:rFonts w:ascii="Times New Roman" w:hAnsi="Times New Roman" w:cs="Times New Roman"/>
        </w:rPr>
        <w:t xml:space="preserve">Prior to data collection, the instrument was tested for validity and reliability. Validity was examined using the Pearson Product-Moment correlation, while reliability was tested using Cronbach’s Alpha coefficient. An instrument is considered valid if the calculated </w:t>
      </w:r>
      <w:r w:rsidRPr="00474D8D">
        <w:rPr>
          <w:rStyle w:val="Emphasis"/>
          <w:rFonts w:ascii="Times New Roman" w:eastAsiaTheme="majorEastAsia" w:hAnsi="Times New Roman" w:cs="Times New Roman"/>
        </w:rPr>
        <w:t>r</w:t>
      </w:r>
      <w:r w:rsidRPr="00474D8D">
        <w:rPr>
          <w:rFonts w:ascii="Times New Roman" w:hAnsi="Times New Roman" w:cs="Times New Roman"/>
        </w:rPr>
        <w:t xml:space="preserve"> value exceeds the table value at a 0.05 significance level, and reliable if Cronbach’s Alpha is greater than 0.70 (</w:t>
      </w:r>
      <w:proofErr w:type="spellStart"/>
      <w:r w:rsidRPr="00474D8D">
        <w:rPr>
          <w:rFonts w:ascii="Times New Roman" w:hAnsi="Times New Roman" w:cs="Times New Roman"/>
        </w:rPr>
        <w:t>Ghozali</w:t>
      </w:r>
      <w:proofErr w:type="spellEnd"/>
      <w:r w:rsidRPr="00474D8D">
        <w:rPr>
          <w:rFonts w:ascii="Times New Roman" w:hAnsi="Times New Roman" w:cs="Times New Roman"/>
        </w:rPr>
        <w:t>, 2018).</w:t>
      </w:r>
    </w:p>
    <w:p w14:paraId="318252B0" w14:textId="77777777" w:rsidR="00281F08" w:rsidRPr="00474D8D" w:rsidRDefault="00281F08" w:rsidP="00281F08">
      <w:pPr>
        <w:pStyle w:val="NormalWeb"/>
        <w:spacing w:before="0" w:beforeAutospacing="0" w:after="0" w:afterAutospacing="0"/>
        <w:jc w:val="both"/>
        <w:rPr>
          <w:rFonts w:ascii="Times New Roman" w:hAnsi="Times New Roman" w:cs="Times New Roman"/>
        </w:rPr>
      </w:pPr>
    </w:p>
    <w:p w14:paraId="6FAAF816" w14:textId="77777777" w:rsidR="00281F08" w:rsidRPr="00474D8D" w:rsidRDefault="00281F08" w:rsidP="00281F08">
      <w:pPr>
        <w:pStyle w:val="NormalWeb"/>
        <w:spacing w:before="0" w:beforeAutospacing="0" w:after="0" w:afterAutospacing="0"/>
        <w:jc w:val="both"/>
        <w:rPr>
          <w:rFonts w:ascii="Times New Roman" w:hAnsi="Times New Roman" w:cs="Times New Roman"/>
        </w:rPr>
      </w:pPr>
      <w:r w:rsidRPr="00474D8D">
        <w:rPr>
          <w:rFonts w:ascii="Times New Roman" w:hAnsi="Times New Roman" w:cs="Times New Roman"/>
        </w:rPr>
        <w:t>Data were collected by distributing questionnaires to 196 respondents. The questionnaire contained statements regarding principal leadership, work motivation, work discipline, and teacher performance. The measurement used was a five-point Likert scale, ranging from “strongly agree” to “strongly disagree.”</w:t>
      </w:r>
      <w:r>
        <w:rPr>
          <w:rFonts w:ascii="Times New Roman" w:hAnsi="Times New Roman" w:cs="Times New Roman"/>
        </w:rPr>
        <w:t xml:space="preserve"> </w:t>
      </w:r>
      <w:r w:rsidRPr="00474D8D">
        <w:rPr>
          <w:rFonts w:ascii="Times New Roman" w:hAnsi="Times New Roman" w:cs="Times New Roman"/>
        </w:rPr>
        <w:t xml:space="preserve">Data were analyzed using multiple linear regression analysis. According to </w:t>
      </w:r>
      <w:proofErr w:type="spellStart"/>
      <w:r w:rsidRPr="00474D8D">
        <w:rPr>
          <w:rFonts w:ascii="Times New Roman" w:hAnsi="Times New Roman" w:cs="Times New Roman"/>
        </w:rPr>
        <w:t>Ghozali</w:t>
      </w:r>
      <w:proofErr w:type="spellEnd"/>
      <w:r w:rsidRPr="00474D8D">
        <w:rPr>
          <w:rFonts w:ascii="Times New Roman" w:hAnsi="Times New Roman" w:cs="Times New Roman"/>
        </w:rPr>
        <w:t xml:space="preserve"> (2018), regression analysis is used to determine the influence of independent variables on a dependent variable. Prior to regression, classical assumption tests were conducted, including normality, multicollinearity, and heteroscedasticity tests. Hypothesis testing consisted of </w:t>
      </w:r>
      <w:r w:rsidRPr="00474D8D">
        <w:rPr>
          <w:rStyle w:val="Emphasis"/>
          <w:rFonts w:ascii="Times New Roman" w:eastAsiaTheme="majorEastAsia" w:hAnsi="Times New Roman" w:cs="Times New Roman"/>
        </w:rPr>
        <w:t>t-tests</w:t>
      </w:r>
      <w:r w:rsidRPr="00474D8D">
        <w:rPr>
          <w:rFonts w:ascii="Times New Roman" w:hAnsi="Times New Roman" w:cs="Times New Roman"/>
        </w:rPr>
        <w:t xml:space="preserve"> to examine partial effects, </w:t>
      </w:r>
      <w:r w:rsidRPr="00474D8D">
        <w:rPr>
          <w:rStyle w:val="Emphasis"/>
          <w:rFonts w:ascii="Times New Roman" w:eastAsiaTheme="majorEastAsia" w:hAnsi="Times New Roman" w:cs="Times New Roman"/>
        </w:rPr>
        <w:t>F-tests</w:t>
      </w:r>
      <w:r w:rsidRPr="00474D8D">
        <w:rPr>
          <w:rFonts w:ascii="Times New Roman" w:hAnsi="Times New Roman" w:cs="Times New Roman"/>
        </w:rPr>
        <w:t xml:space="preserve"> to examine simultaneous effects, and the coefficient of determination to measure the contribution of independent variables to the dependent variable.</w:t>
      </w:r>
    </w:p>
    <w:p w14:paraId="0CFC4F25" w14:textId="77777777" w:rsidR="00281F08" w:rsidRPr="00474D8D" w:rsidRDefault="00281F08" w:rsidP="00281F08">
      <w:pPr>
        <w:rPr>
          <w:rFonts w:ascii="Times New Roman" w:eastAsia="Times New Roman" w:hAnsi="Times New Roman"/>
          <w:sz w:val="24"/>
        </w:rPr>
      </w:pPr>
    </w:p>
    <w:p w14:paraId="4674E854" w14:textId="77777777" w:rsidR="00281F08" w:rsidRPr="00474D8D" w:rsidRDefault="00281F08" w:rsidP="00281F08">
      <w:pPr>
        <w:rPr>
          <w:rFonts w:ascii="Times New Roman" w:eastAsia="Times New Roman" w:hAnsi="Times New Roman"/>
          <w:sz w:val="24"/>
        </w:rPr>
      </w:pPr>
    </w:p>
    <w:p w14:paraId="0E01A69A" w14:textId="77777777" w:rsidR="00281F08" w:rsidRPr="003B0FCA" w:rsidRDefault="00281F08" w:rsidP="00281F08">
      <w:pPr>
        <w:spacing w:after="240"/>
        <w:ind w:left="425" w:hanging="425"/>
        <w:rPr>
          <w:rFonts w:ascii="Times New Roman" w:eastAsia="Times New Roman" w:hAnsi="Times New Roman"/>
          <w:b/>
          <w:sz w:val="24"/>
        </w:rPr>
      </w:pPr>
      <w:r w:rsidRPr="003B0FCA">
        <w:rPr>
          <w:rFonts w:ascii="Times New Roman" w:eastAsia="Times New Roman" w:hAnsi="Times New Roman"/>
          <w:b/>
          <w:sz w:val="24"/>
        </w:rPr>
        <w:t>3.   Results and Discussion</w:t>
      </w:r>
    </w:p>
    <w:p w14:paraId="70610B61" w14:textId="77777777" w:rsidR="00281F08" w:rsidRPr="00281F08" w:rsidRDefault="00281F08" w:rsidP="00281F08">
      <w:pPr>
        <w:pStyle w:val="NormalWeb"/>
        <w:spacing w:before="0" w:beforeAutospacing="0" w:after="0" w:afterAutospacing="0"/>
        <w:jc w:val="both"/>
        <w:rPr>
          <w:rFonts w:ascii="Times New Roman" w:hAnsi="Times New Roman" w:cs="Times New Roman"/>
          <w:b/>
          <w:bCs/>
        </w:rPr>
      </w:pPr>
      <w:r w:rsidRPr="00281F08">
        <w:rPr>
          <w:rFonts w:ascii="Times New Roman" w:hAnsi="Times New Roman" w:cs="Times New Roman"/>
        </w:rPr>
        <w:t xml:space="preserve">The research data were collected through the distribution of Google Form–based questionnaires to 196 elementary school teachers who served as the study sample in </w:t>
      </w:r>
      <w:proofErr w:type="spellStart"/>
      <w:r w:rsidRPr="00281F08">
        <w:rPr>
          <w:rFonts w:ascii="Times New Roman" w:hAnsi="Times New Roman" w:cs="Times New Roman"/>
        </w:rPr>
        <w:t>Bulakamba</w:t>
      </w:r>
      <w:proofErr w:type="spellEnd"/>
      <w:r w:rsidRPr="00281F08">
        <w:rPr>
          <w:rFonts w:ascii="Times New Roman" w:hAnsi="Times New Roman" w:cs="Times New Roman"/>
        </w:rPr>
        <w:t xml:space="preserve"> District, Brebes Regency. The instrument consisted of questionnaires measuring teacher performance, principal leadership, work motivation, and work discipline. Respondents provided their answers using a five-point Likert scale ranging from </w:t>
      </w:r>
      <w:r w:rsidRPr="00281F08">
        <w:rPr>
          <w:rStyle w:val="Emphasis"/>
          <w:rFonts w:ascii="Times New Roman" w:hAnsi="Times New Roman" w:cs="Times New Roman"/>
          <w:i w:val="0"/>
          <w:iCs w:val="0"/>
        </w:rPr>
        <w:t>“strongly disagree”</w:t>
      </w:r>
      <w:r w:rsidRPr="00281F08">
        <w:rPr>
          <w:rFonts w:ascii="Times New Roman" w:hAnsi="Times New Roman" w:cs="Times New Roman"/>
        </w:rPr>
        <w:t xml:space="preserve"> to </w:t>
      </w:r>
      <w:r w:rsidRPr="00281F08">
        <w:rPr>
          <w:rStyle w:val="Emphasis"/>
          <w:rFonts w:ascii="Times New Roman" w:hAnsi="Times New Roman" w:cs="Times New Roman"/>
          <w:i w:val="0"/>
          <w:iCs w:val="0"/>
        </w:rPr>
        <w:t>“strongly agree”.</w:t>
      </w:r>
      <w:r w:rsidRPr="00281F08">
        <w:rPr>
          <w:rFonts w:ascii="Times New Roman" w:hAnsi="Times New Roman" w:cs="Times New Roman"/>
        </w:rPr>
        <w:t xml:space="preserve"> To complement the quantitative findings and obtain deeper contextual understanding, several structured interview questions were also asked to teachers and principals. The list of interview questions used to support and strengthen the quantitative results is shown in </w:t>
      </w:r>
      <w:r w:rsidRPr="00281F08">
        <w:rPr>
          <w:rStyle w:val="Strong"/>
          <w:rFonts w:ascii="Times New Roman" w:hAnsi="Times New Roman" w:cs="Times New Roman"/>
          <w:b w:val="0"/>
          <w:bCs w:val="0"/>
        </w:rPr>
        <w:t>Table 1</w:t>
      </w:r>
      <w:r w:rsidRPr="00281F08">
        <w:rPr>
          <w:rFonts w:ascii="Times New Roman" w:hAnsi="Times New Roman" w:cs="Times New Roman"/>
          <w:b/>
          <w:bCs/>
        </w:rPr>
        <w:t xml:space="preserve"> </w:t>
      </w:r>
      <w:r w:rsidRPr="00281F08">
        <w:rPr>
          <w:rFonts w:ascii="Times New Roman" w:hAnsi="Times New Roman" w:cs="Times New Roman"/>
        </w:rPr>
        <w:t>below.</w:t>
      </w:r>
    </w:p>
    <w:p w14:paraId="55FE733C" w14:textId="77777777" w:rsidR="00281F08" w:rsidRPr="00281F08" w:rsidRDefault="00281F08" w:rsidP="00281F08">
      <w:pPr>
        <w:pStyle w:val="NormalWeb"/>
        <w:spacing w:before="0" w:beforeAutospacing="0" w:after="0" w:afterAutospacing="0"/>
        <w:jc w:val="both"/>
        <w:rPr>
          <w:rFonts w:ascii="Times New Roman" w:hAnsi="Times New Roman" w:cs="Times New Roman"/>
          <w:b/>
          <w:bCs/>
        </w:rPr>
      </w:pPr>
    </w:p>
    <w:p w14:paraId="5EE10B8A" w14:textId="3047ECEC" w:rsidR="00281F08" w:rsidRPr="00281F08" w:rsidRDefault="00281F08" w:rsidP="00281F08">
      <w:pPr>
        <w:pStyle w:val="Heading3"/>
        <w:spacing w:before="0" w:after="120"/>
        <w:jc w:val="center"/>
        <w:rPr>
          <w:rFonts w:ascii="Times New Roman" w:hAnsi="Times New Roman" w:cs="Times New Roman"/>
          <w:b w:val="0"/>
          <w:bCs w:val="0"/>
          <w:color w:val="auto"/>
          <w:sz w:val="24"/>
        </w:rPr>
      </w:pPr>
      <w:r w:rsidRPr="00281F08">
        <w:rPr>
          <w:rFonts w:ascii="Times New Roman" w:hAnsi="Times New Roman" w:cs="Times New Roman"/>
          <w:b w:val="0"/>
          <w:bCs w:val="0"/>
          <w:color w:val="auto"/>
          <w:sz w:val="24"/>
        </w:rPr>
        <w:t xml:space="preserve">Table 1. Interview Questions Used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824"/>
        <w:gridCol w:w="2551"/>
      </w:tblGrid>
      <w:tr w:rsidR="00281F08" w:rsidRPr="00281F08" w14:paraId="3F4EBF92" w14:textId="77777777" w:rsidTr="00281F08">
        <w:tc>
          <w:tcPr>
            <w:tcW w:w="354" w:type="pct"/>
            <w:tcBorders>
              <w:bottom w:val="single" w:sz="4" w:space="0" w:color="auto"/>
            </w:tcBorders>
          </w:tcPr>
          <w:p w14:paraId="7A84846C" w14:textId="77777777" w:rsidR="00281F08" w:rsidRPr="00281F08" w:rsidRDefault="00281F08" w:rsidP="00281F08">
            <w:pPr>
              <w:jc w:val="center"/>
              <w:rPr>
                <w:rFonts w:ascii="Times New Roman" w:hAnsi="Times New Roman"/>
                <w:b/>
                <w:bCs/>
                <w:szCs w:val="20"/>
              </w:rPr>
            </w:pPr>
            <w:r w:rsidRPr="00281F08">
              <w:rPr>
                <w:rFonts w:ascii="Times New Roman" w:hAnsi="Times New Roman"/>
                <w:b/>
                <w:bCs/>
                <w:szCs w:val="20"/>
              </w:rPr>
              <w:t>No</w:t>
            </w:r>
          </w:p>
        </w:tc>
        <w:tc>
          <w:tcPr>
            <w:tcW w:w="3039" w:type="pct"/>
            <w:tcBorders>
              <w:bottom w:val="single" w:sz="4" w:space="0" w:color="auto"/>
            </w:tcBorders>
          </w:tcPr>
          <w:p w14:paraId="48D91487" w14:textId="77777777" w:rsidR="00281F08" w:rsidRPr="00281F08" w:rsidRDefault="00281F08" w:rsidP="00281F08">
            <w:pPr>
              <w:rPr>
                <w:rFonts w:ascii="Times New Roman" w:hAnsi="Times New Roman"/>
                <w:b/>
                <w:bCs/>
                <w:szCs w:val="20"/>
              </w:rPr>
            </w:pPr>
            <w:proofErr w:type="spellStart"/>
            <w:r w:rsidRPr="00281F08">
              <w:rPr>
                <w:rFonts w:ascii="Times New Roman" w:hAnsi="Times New Roman"/>
                <w:b/>
                <w:bCs/>
                <w:szCs w:val="20"/>
              </w:rPr>
              <w:t>Variabel</w:t>
            </w:r>
            <w:proofErr w:type="spellEnd"/>
          </w:p>
        </w:tc>
        <w:tc>
          <w:tcPr>
            <w:tcW w:w="1607" w:type="pct"/>
            <w:tcBorders>
              <w:bottom w:val="single" w:sz="4" w:space="0" w:color="auto"/>
            </w:tcBorders>
          </w:tcPr>
          <w:p w14:paraId="4AF54B18" w14:textId="77777777" w:rsidR="00281F08" w:rsidRPr="00281F08" w:rsidRDefault="00281F08" w:rsidP="00281F08">
            <w:pPr>
              <w:rPr>
                <w:rFonts w:ascii="Times New Roman" w:hAnsi="Times New Roman"/>
                <w:b/>
                <w:bCs/>
                <w:szCs w:val="20"/>
              </w:rPr>
            </w:pPr>
            <w:r w:rsidRPr="00281F08">
              <w:rPr>
                <w:rFonts w:ascii="Times New Roman" w:hAnsi="Times New Roman"/>
                <w:b/>
                <w:bCs/>
                <w:szCs w:val="20"/>
              </w:rPr>
              <w:t>Interview Question</w:t>
            </w:r>
          </w:p>
        </w:tc>
      </w:tr>
      <w:tr w:rsidR="00281F08" w:rsidRPr="00281F08" w14:paraId="31E11F86" w14:textId="77777777" w:rsidTr="00281F08">
        <w:tc>
          <w:tcPr>
            <w:tcW w:w="354" w:type="pct"/>
            <w:tcBorders>
              <w:top w:val="single" w:sz="4" w:space="0" w:color="auto"/>
              <w:bottom w:val="nil"/>
            </w:tcBorders>
          </w:tcPr>
          <w:p w14:paraId="4B181470" w14:textId="77777777" w:rsidR="00281F08" w:rsidRPr="00281F08" w:rsidRDefault="00281F08" w:rsidP="00281F08">
            <w:pPr>
              <w:jc w:val="center"/>
              <w:rPr>
                <w:rFonts w:ascii="Times New Roman" w:hAnsi="Times New Roman"/>
                <w:szCs w:val="20"/>
              </w:rPr>
            </w:pPr>
            <w:r w:rsidRPr="00281F08">
              <w:rPr>
                <w:rFonts w:ascii="Times New Roman" w:hAnsi="Times New Roman"/>
                <w:szCs w:val="20"/>
              </w:rPr>
              <w:t>1</w:t>
            </w:r>
          </w:p>
        </w:tc>
        <w:tc>
          <w:tcPr>
            <w:tcW w:w="3039" w:type="pct"/>
            <w:tcBorders>
              <w:top w:val="single" w:sz="4" w:space="0" w:color="auto"/>
              <w:bottom w:val="nil"/>
            </w:tcBorders>
          </w:tcPr>
          <w:p w14:paraId="75D4E2B4" w14:textId="77777777" w:rsidR="00281F08" w:rsidRPr="00281F08" w:rsidRDefault="00281F08" w:rsidP="00281F08">
            <w:pPr>
              <w:rPr>
                <w:rFonts w:ascii="Times New Roman" w:hAnsi="Times New Roman"/>
                <w:szCs w:val="20"/>
              </w:rPr>
            </w:pPr>
            <w:r w:rsidRPr="00281F08">
              <w:rPr>
                <w:rFonts w:ascii="Times New Roman" w:hAnsi="Times New Roman"/>
                <w:szCs w:val="20"/>
              </w:rPr>
              <w:t>How does the school principal provide direction and guidance in the learning process?</w:t>
            </w:r>
          </w:p>
        </w:tc>
        <w:tc>
          <w:tcPr>
            <w:tcW w:w="1607" w:type="pct"/>
            <w:tcBorders>
              <w:top w:val="single" w:sz="4" w:space="0" w:color="auto"/>
              <w:bottom w:val="nil"/>
            </w:tcBorders>
          </w:tcPr>
          <w:p w14:paraId="030A0151" w14:textId="77777777" w:rsidR="00281F08" w:rsidRPr="00281F08" w:rsidRDefault="00281F08" w:rsidP="00281F08">
            <w:pPr>
              <w:rPr>
                <w:rFonts w:ascii="Times New Roman" w:hAnsi="Times New Roman"/>
                <w:szCs w:val="20"/>
              </w:rPr>
            </w:pPr>
            <w:r w:rsidRPr="00281F08">
              <w:rPr>
                <w:rFonts w:ascii="Times New Roman" w:hAnsi="Times New Roman"/>
                <w:szCs w:val="20"/>
              </w:rPr>
              <w:t>Principal Leadership (X1)</w:t>
            </w:r>
          </w:p>
        </w:tc>
      </w:tr>
      <w:tr w:rsidR="00281F08" w:rsidRPr="00281F08" w14:paraId="40FDC75B" w14:textId="77777777" w:rsidTr="00281F08">
        <w:tc>
          <w:tcPr>
            <w:tcW w:w="354" w:type="pct"/>
            <w:tcBorders>
              <w:top w:val="nil"/>
            </w:tcBorders>
          </w:tcPr>
          <w:p w14:paraId="248319C5" w14:textId="77777777" w:rsidR="00281F08" w:rsidRPr="00281F08" w:rsidRDefault="00281F08" w:rsidP="00281F08">
            <w:pPr>
              <w:jc w:val="center"/>
              <w:rPr>
                <w:rFonts w:ascii="Times New Roman" w:hAnsi="Times New Roman"/>
                <w:szCs w:val="20"/>
              </w:rPr>
            </w:pPr>
            <w:r w:rsidRPr="00281F08">
              <w:rPr>
                <w:rFonts w:ascii="Times New Roman" w:hAnsi="Times New Roman"/>
                <w:szCs w:val="20"/>
              </w:rPr>
              <w:t>2</w:t>
            </w:r>
          </w:p>
        </w:tc>
        <w:tc>
          <w:tcPr>
            <w:tcW w:w="3039" w:type="pct"/>
            <w:tcBorders>
              <w:top w:val="nil"/>
            </w:tcBorders>
          </w:tcPr>
          <w:p w14:paraId="54806CFD" w14:textId="77777777" w:rsidR="00281F08" w:rsidRPr="00281F08" w:rsidRDefault="00281F08" w:rsidP="00281F08">
            <w:pPr>
              <w:rPr>
                <w:rFonts w:ascii="Times New Roman" w:hAnsi="Times New Roman"/>
                <w:szCs w:val="20"/>
              </w:rPr>
            </w:pPr>
            <w:r w:rsidRPr="00281F08">
              <w:rPr>
                <w:rFonts w:ascii="Times New Roman" w:hAnsi="Times New Roman"/>
                <w:szCs w:val="20"/>
              </w:rPr>
              <w:t>What leadership behaviors of the principal are most helpful in supporting teacher performance?</w:t>
            </w:r>
          </w:p>
        </w:tc>
        <w:tc>
          <w:tcPr>
            <w:tcW w:w="1607" w:type="pct"/>
            <w:tcBorders>
              <w:top w:val="nil"/>
            </w:tcBorders>
          </w:tcPr>
          <w:p w14:paraId="5DE1F841" w14:textId="77777777" w:rsidR="00281F08" w:rsidRPr="00281F08" w:rsidRDefault="00281F08" w:rsidP="00281F08">
            <w:pPr>
              <w:rPr>
                <w:rFonts w:ascii="Times New Roman" w:hAnsi="Times New Roman"/>
                <w:szCs w:val="20"/>
              </w:rPr>
            </w:pPr>
            <w:r w:rsidRPr="00281F08">
              <w:rPr>
                <w:rFonts w:ascii="Times New Roman" w:hAnsi="Times New Roman"/>
                <w:szCs w:val="20"/>
              </w:rPr>
              <w:t>Principal Leadership (X1)</w:t>
            </w:r>
          </w:p>
        </w:tc>
      </w:tr>
      <w:tr w:rsidR="00281F08" w:rsidRPr="00281F08" w14:paraId="0BF4971D" w14:textId="77777777" w:rsidTr="00281F08">
        <w:tc>
          <w:tcPr>
            <w:tcW w:w="354" w:type="pct"/>
          </w:tcPr>
          <w:p w14:paraId="62D5BD8E" w14:textId="77777777" w:rsidR="00281F08" w:rsidRPr="00281F08" w:rsidRDefault="00281F08" w:rsidP="00281F08">
            <w:pPr>
              <w:jc w:val="center"/>
              <w:rPr>
                <w:rFonts w:ascii="Times New Roman" w:hAnsi="Times New Roman"/>
                <w:szCs w:val="20"/>
              </w:rPr>
            </w:pPr>
            <w:r w:rsidRPr="00281F08">
              <w:rPr>
                <w:rFonts w:ascii="Times New Roman" w:hAnsi="Times New Roman"/>
                <w:szCs w:val="20"/>
              </w:rPr>
              <w:t>3</w:t>
            </w:r>
          </w:p>
        </w:tc>
        <w:tc>
          <w:tcPr>
            <w:tcW w:w="3039" w:type="pct"/>
          </w:tcPr>
          <w:p w14:paraId="3CD5E613" w14:textId="77777777" w:rsidR="00281F08" w:rsidRPr="00281F08" w:rsidRDefault="00281F08" w:rsidP="00281F08">
            <w:pPr>
              <w:rPr>
                <w:rFonts w:ascii="Times New Roman" w:hAnsi="Times New Roman"/>
                <w:szCs w:val="20"/>
              </w:rPr>
            </w:pPr>
            <w:r w:rsidRPr="00281F08">
              <w:rPr>
                <w:rFonts w:ascii="Times New Roman" w:hAnsi="Times New Roman"/>
                <w:szCs w:val="20"/>
              </w:rPr>
              <w:t>What factors motivate you to improve your teaching performance?</w:t>
            </w:r>
          </w:p>
        </w:tc>
        <w:tc>
          <w:tcPr>
            <w:tcW w:w="1607" w:type="pct"/>
          </w:tcPr>
          <w:p w14:paraId="74E8398C" w14:textId="77777777" w:rsidR="00281F08" w:rsidRPr="00281F08" w:rsidRDefault="00281F08" w:rsidP="00281F08">
            <w:pPr>
              <w:rPr>
                <w:rFonts w:ascii="Times New Roman" w:hAnsi="Times New Roman"/>
                <w:szCs w:val="20"/>
              </w:rPr>
            </w:pPr>
            <w:r w:rsidRPr="00281F08">
              <w:rPr>
                <w:rFonts w:ascii="Times New Roman" w:hAnsi="Times New Roman"/>
                <w:szCs w:val="20"/>
              </w:rPr>
              <w:t>Work Motivation (X2)</w:t>
            </w:r>
          </w:p>
        </w:tc>
      </w:tr>
      <w:tr w:rsidR="00281F08" w:rsidRPr="00281F08" w14:paraId="474EF64A" w14:textId="77777777" w:rsidTr="00281F08">
        <w:tc>
          <w:tcPr>
            <w:tcW w:w="354" w:type="pct"/>
          </w:tcPr>
          <w:p w14:paraId="4155F2B3" w14:textId="77777777" w:rsidR="00281F08" w:rsidRPr="00281F08" w:rsidRDefault="00281F08" w:rsidP="00281F08">
            <w:pPr>
              <w:jc w:val="center"/>
              <w:rPr>
                <w:rFonts w:ascii="Times New Roman" w:hAnsi="Times New Roman"/>
                <w:szCs w:val="20"/>
              </w:rPr>
            </w:pPr>
            <w:r w:rsidRPr="00281F08">
              <w:rPr>
                <w:rFonts w:ascii="Times New Roman" w:hAnsi="Times New Roman"/>
                <w:szCs w:val="20"/>
              </w:rPr>
              <w:t>4</w:t>
            </w:r>
          </w:p>
        </w:tc>
        <w:tc>
          <w:tcPr>
            <w:tcW w:w="3039" w:type="pct"/>
          </w:tcPr>
          <w:p w14:paraId="194C9B97" w14:textId="77777777" w:rsidR="00281F08" w:rsidRPr="00281F08" w:rsidRDefault="00281F08" w:rsidP="00281F08">
            <w:pPr>
              <w:rPr>
                <w:rFonts w:ascii="Times New Roman" w:hAnsi="Times New Roman"/>
                <w:szCs w:val="20"/>
              </w:rPr>
            </w:pPr>
            <w:r w:rsidRPr="00281F08">
              <w:rPr>
                <w:rFonts w:ascii="Times New Roman" w:hAnsi="Times New Roman"/>
                <w:szCs w:val="20"/>
              </w:rPr>
              <w:t>Do you receive rewards or recognition for your performance achievements?</w:t>
            </w:r>
          </w:p>
        </w:tc>
        <w:tc>
          <w:tcPr>
            <w:tcW w:w="1607" w:type="pct"/>
          </w:tcPr>
          <w:p w14:paraId="2AF9AC2D" w14:textId="77777777" w:rsidR="00281F08" w:rsidRPr="00281F08" w:rsidRDefault="00281F08" w:rsidP="00281F08">
            <w:pPr>
              <w:rPr>
                <w:rFonts w:ascii="Times New Roman" w:hAnsi="Times New Roman"/>
                <w:szCs w:val="20"/>
              </w:rPr>
            </w:pPr>
            <w:r w:rsidRPr="00281F08">
              <w:rPr>
                <w:rFonts w:ascii="Times New Roman" w:hAnsi="Times New Roman"/>
                <w:szCs w:val="20"/>
              </w:rPr>
              <w:t>Work Motivation (X2)</w:t>
            </w:r>
          </w:p>
        </w:tc>
      </w:tr>
      <w:tr w:rsidR="00281F08" w:rsidRPr="00281F08" w14:paraId="72536DA7" w14:textId="77777777" w:rsidTr="00281F08">
        <w:tc>
          <w:tcPr>
            <w:tcW w:w="354" w:type="pct"/>
          </w:tcPr>
          <w:p w14:paraId="3B4B5AB6" w14:textId="77777777" w:rsidR="00281F08" w:rsidRPr="00281F08" w:rsidRDefault="00281F08" w:rsidP="00281F08">
            <w:pPr>
              <w:jc w:val="center"/>
              <w:rPr>
                <w:rFonts w:ascii="Times New Roman" w:hAnsi="Times New Roman"/>
                <w:szCs w:val="20"/>
              </w:rPr>
            </w:pPr>
            <w:r w:rsidRPr="00281F08">
              <w:rPr>
                <w:rFonts w:ascii="Times New Roman" w:hAnsi="Times New Roman"/>
                <w:szCs w:val="20"/>
              </w:rPr>
              <w:lastRenderedPageBreak/>
              <w:t>5</w:t>
            </w:r>
          </w:p>
        </w:tc>
        <w:tc>
          <w:tcPr>
            <w:tcW w:w="3039" w:type="pct"/>
          </w:tcPr>
          <w:p w14:paraId="54E3CC30" w14:textId="77777777" w:rsidR="00281F08" w:rsidRPr="00281F08" w:rsidRDefault="00281F08" w:rsidP="00281F08">
            <w:pPr>
              <w:rPr>
                <w:rFonts w:ascii="Times New Roman" w:hAnsi="Times New Roman"/>
                <w:szCs w:val="20"/>
              </w:rPr>
            </w:pPr>
            <w:r w:rsidRPr="00281F08">
              <w:rPr>
                <w:rFonts w:ascii="Times New Roman" w:hAnsi="Times New Roman"/>
                <w:szCs w:val="20"/>
              </w:rPr>
              <w:t>How do you manage your punctuality and compliance with school regulations and SOPs?</w:t>
            </w:r>
          </w:p>
        </w:tc>
        <w:tc>
          <w:tcPr>
            <w:tcW w:w="1607" w:type="pct"/>
          </w:tcPr>
          <w:p w14:paraId="421D1FA2" w14:textId="77777777" w:rsidR="00281F08" w:rsidRPr="00281F08" w:rsidRDefault="00281F08" w:rsidP="00281F08">
            <w:pPr>
              <w:rPr>
                <w:rFonts w:ascii="Times New Roman" w:hAnsi="Times New Roman"/>
                <w:szCs w:val="20"/>
              </w:rPr>
            </w:pPr>
            <w:r w:rsidRPr="00281F08">
              <w:rPr>
                <w:rFonts w:ascii="Times New Roman" w:hAnsi="Times New Roman"/>
                <w:szCs w:val="20"/>
              </w:rPr>
              <w:t>Work Discipline (X3)</w:t>
            </w:r>
          </w:p>
        </w:tc>
      </w:tr>
      <w:tr w:rsidR="00281F08" w:rsidRPr="00281F08" w14:paraId="49FB372B" w14:textId="77777777" w:rsidTr="00281F08">
        <w:tc>
          <w:tcPr>
            <w:tcW w:w="354" w:type="pct"/>
          </w:tcPr>
          <w:p w14:paraId="05A29DC7" w14:textId="77777777" w:rsidR="00281F08" w:rsidRPr="00281F08" w:rsidRDefault="00281F08" w:rsidP="00281F08">
            <w:pPr>
              <w:jc w:val="center"/>
              <w:rPr>
                <w:rFonts w:ascii="Times New Roman" w:hAnsi="Times New Roman"/>
                <w:szCs w:val="20"/>
              </w:rPr>
            </w:pPr>
            <w:r w:rsidRPr="00281F08">
              <w:rPr>
                <w:rFonts w:ascii="Times New Roman" w:hAnsi="Times New Roman"/>
                <w:szCs w:val="20"/>
              </w:rPr>
              <w:t>6</w:t>
            </w:r>
          </w:p>
        </w:tc>
        <w:tc>
          <w:tcPr>
            <w:tcW w:w="3039" w:type="pct"/>
          </w:tcPr>
          <w:p w14:paraId="4A8B8361" w14:textId="77777777" w:rsidR="00281F08" w:rsidRPr="00281F08" w:rsidRDefault="00281F08" w:rsidP="00281F08">
            <w:pPr>
              <w:rPr>
                <w:rFonts w:ascii="Times New Roman" w:hAnsi="Times New Roman"/>
                <w:szCs w:val="20"/>
              </w:rPr>
            </w:pPr>
            <w:r w:rsidRPr="00281F08">
              <w:rPr>
                <w:rFonts w:ascii="Times New Roman" w:hAnsi="Times New Roman"/>
                <w:szCs w:val="20"/>
              </w:rPr>
              <w:t>Are there challenges you face related to punctuality or complying with administrative tasks?</w:t>
            </w:r>
          </w:p>
        </w:tc>
        <w:tc>
          <w:tcPr>
            <w:tcW w:w="1607" w:type="pct"/>
          </w:tcPr>
          <w:p w14:paraId="653C00E5" w14:textId="77777777" w:rsidR="00281F08" w:rsidRPr="00281F08" w:rsidRDefault="00281F08" w:rsidP="00281F08">
            <w:pPr>
              <w:rPr>
                <w:rFonts w:ascii="Times New Roman" w:hAnsi="Times New Roman"/>
                <w:szCs w:val="20"/>
              </w:rPr>
            </w:pPr>
            <w:r w:rsidRPr="00281F08">
              <w:rPr>
                <w:rFonts w:ascii="Times New Roman" w:hAnsi="Times New Roman"/>
                <w:szCs w:val="20"/>
              </w:rPr>
              <w:t>Work Discipline (X3)</w:t>
            </w:r>
          </w:p>
        </w:tc>
      </w:tr>
      <w:tr w:rsidR="00281F08" w:rsidRPr="00281F08" w14:paraId="6B7AF201" w14:textId="77777777" w:rsidTr="00281F08">
        <w:tc>
          <w:tcPr>
            <w:tcW w:w="354" w:type="pct"/>
          </w:tcPr>
          <w:p w14:paraId="45804EA1" w14:textId="77777777" w:rsidR="00281F08" w:rsidRPr="00281F08" w:rsidRDefault="00281F08" w:rsidP="00281F08">
            <w:pPr>
              <w:jc w:val="center"/>
              <w:rPr>
                <w:rFonts w:ascii="Times New Roman" w:hAnsi="Times New Roman"/>
                <w:szCs w:val="20"/>
              </w:rPr>
            </w:pPr>
            <w:r w:rsidRPr="00281F08">
              <w:rPr>
                <w:rFonts w:ascii="Times New Roman" w:hAnsi="Times New Roman"/>
                <w:szCs w:val="20"/>
              </w:rPr>
              <w:t>7</w:t>
            </w:r>
          </w:p>
        </w:tc>
        <w:tc>
          <w:tcPr>
            <w:tcW w:w="3039" w:type="pct"/>
          </w:tcPr>
          <w:p w14:paraId="66554071" w14:textId="77777777" w:rsidR="00281F08" w:rsidRPr="00281F08" w:rsidRDefault="00281F08" w:rsidP="00281F08">
            <w:pPr>
              <w:rPr>
                <w:rFonts w:ascii="Times New Roman" w:hAnsi="Times New Roman"/>
                <w:szCs w:val="20"/>
              </w:rPr>
            </w:pPr>
            <w:r w:rsidRPr="00281F08">
              <w:rPr>
                <w:rFonts w:ascii="Times New Roman" w:hAnsi="Times New Roman"/>
                <w:szCs w:val="20"/>
              </w:rPr>
              <w:t>What aspects support or hinder your ability to perform well as a teacher?</w:t>
            </w:r>
          </w:p>
        </w:tc>
        <w:tc>
          <w:tcPr>
            <w:tcW w:w="1607" w:type="pct"/>
          </w:tcPr>
          <w:p w14:paraId="6F96139A" w14:textId="77777777" w:rsidR="00281F08" w:rsidRPr="00281F08" w:rsidRDefault="00281F08" w:rsidP="00281F08">
            <w:pPr>
              <w:rPr>
                <w:rFonts w:ascii="Times New Roman" w:hAnsi="Times New Roman"/>
                <w:szCs w:val="20"/>
              </w:rPr>
            </w:pPr>
            <w:r w:rsidRPr="00281F08">
              <w:rPr>
                <w:rFonts w:ascii="Times New Roman" w:hAnsi="Times New Roman"/>
                <w:szCs w:val="20"/>
              </w:rPr>
              <w:t>Teacher Performance (Y)</w:t>
            </w:r>
          </w:p>
        </w:tc>
      </w:tr>
      <w:tr w:rsidR="00281F08" w:rsidRPr="00281F08" w14:paraId="2B73B9CC" w14:textId="77777777" w:rsidTr="00281F08">
        <w:tc>
          <w:tcPr>
            <w:tcW w:w="354" w:type="pct"/>
          </w:tcPr>
          <w:p w14:paraId="66A30254" w14:textId="77777777" w:rsidR="00281F08" w:rsidRPr="00281F08" w:rsidRDefault="00281F08" w:rsidP="00281F08">
            <w:pPr>
              <w:jc w:val="center"/>
              <w:rPr>
                <w:rFonts w:ascii="Times New Roman" w:hAnsi="Times New Roman"/>
                <w:szCs w:val="20"/>
              </w:rPr>
            </w:pPr>
            <w:r w:rsidRPr="00281F08">
              <w:rPr>
                <w:rFonts w:ascii="Times New Roman" w:hAnsi="Times New Roman"/>
                <w:szCs w:val="20"/>
              </w:rPr>
              <w:t>8</w:t>
            </w:r>
          </w:p>
        </w:tc>
        <w:tc>
          <w:tcPr>
            <w:tcW w:w="3039" w:type="pct"/>
          </w:tcPr>
          <w:p w14:paraId="169D34FF" w14:textId="77777777" w:rsidR="00281F08" w:rsidRPr="00281F08" w:rsidRDefault="00281F08" w:rsidP="00281F08">
            <w:pPr>
              <w:rPr>
                <w:rFonts w:ascii="Times New Roman" w:hAnsi="Times New Roman"/>
                <w:szCs w:val="20"/>
              </w:rPr>
            </w:pPr>
            <w:r w:rsidRPr="00281F08">
              <w:rPr>
                <w:rFonts w:ascii="Times New Roman" w:hAnsi="Times New Roman"/>
                <w:szCs w:val="20"/>
              </w:rPr>
              <w:t>How does the principal monitor or evaluate your performance?</w:t>
            </w:r>
          </w:p>
        </w:tc>
        <w:tc>
          <w:tcPr>
            <w:tcW w:w="1607" w:type="pct"/>
          </w:tcPr>
          <w:p w14:paraId="2806E45E" w14:textId="77777777" w:rsidR="00281F08" w:rsidRPr="00281F08" w:rsidRDefault="00281F08" w:rsidP="00281F08">
            <w:pPr>
              <w:rPr>
                <w:rFonts w:ascii="Times New Roman" w:hAnsi="Times New Roman"/>
                <w:szCs w:val="20"/>
              </w:rPr>
            </w:pPr>
            <w:r w:rsidRPr="00281F08">
              <w:rPr>
                <w:rFonts w:ascii="Times New Roman" w:hAnsi="Times New Roman"/>
                <w:szCs w:val="20"/>
              </w:rPr>
              <w:t>Principal Leadership (X1) &amp; Work Discipline (X3)</w:t>
            </w:r>
          </w:p>
        </w:tc>
      </w:tr>
    </w:tbl>
    <w:p w14:paraId="00C5F664"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458A1BF7" w14:textId="77777777" w:rsidR="00281F08" w:rsidRPr="00281F08" w:rsidRDefault="00281F08" w:rsidP="00281F08">
      <w:pPr>
        <w:pStyle w:val="Heading3"/>
        <w:spacing w:before="0"/>
        <w:rPr>
          <w:rFonts w:ascii="Times New Roman" w:hAnsi="Times New Roman" w:cs="Times New Roman"/>
          <w:i/>
          <w:iCs/>
          <w:color w:val="auto"/>
          <w:sz w:val="24"/>
        </w:rPr>
      </w:pPr>
      <w:r w:rsidRPr="00281F08">
        <w:rPr>
          <w:rFonts w:ascii="Times New Roman" w:hAnsi="Times New Roman" w:cs="Times New Roman"/>
          <w:i/>
          <w:iCs/>
          <w:color w:val="auto"/>
          <w:sz w:val="24"/>
        </w:rPr>
        <w:t>Descriptive Analysis</w:t>
      </w:r>
    </w:p>
    <w:p w14:paraId="5E5FB111" w14:textId="77777777" w:rsidR="00281F08" w:rsidRPr="00281F08" w:rsidRDefault="00281F08" w:rsidP="00281F08"/>
    <w:p w14:paraId="1818B26B"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 xml:space="preserve">This study involved 196 elementary school teacher respondents in </w:t>
      </w:r>
      <w:proofErr w:type="spellStart"/>
      <w:r w:rsidRPr="00281F08">
        <w:rPr>
          <w:rFonts w:ascii="Times New Roman" w:hAnsi="Times New Roman" w:cs="Times New Roman"/>
        </w:rPr>
        <w:t>Bulakamba</w:t>
      </w:r>
      <w:proofErr w:type="spellEnd"/>
      <w:r w:rsidRPr="00281F08">
        <w:rPr>
          <w:rFonts w:ascii="Times New Roman" w:hAnsi="Times New Roman" w:cs="Times New Roman"/>
        </w:rPr>
        <w:t xml:space="preserve"> District, Brebes Regency. Descriptive statistical analysis was conducted for teacher performance (Y), principal leadership (X1), work motivation (X2), and work discipline (X3). This analysis provided an overview of the minimum, maximum, mean, and standard deviation scores for each research variable.</w:t>
      </w:r>
    </w:p>
    <w:p w14:paraId="0681732A"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3C6D590F" w14:textId="32DAB5C6" w:rsidR="00281F08" w:rsidRPr="00281F08" w:rsidRDefault="00281F08" w:rsidP="00281F08">
      <w:pPr>
        <w:pStyle w:val="NormalWeb"/>
        <w:spacing w:before="0" w:beforeAutospacing="0" w:after="120" w:afterAutospacing="0"/>
        <w:jc w:val="center"/>
        <w:rPr>
          <w:rStyle w:val="Strong"/>
          <w:rFonts w:ascii="Times New Roman" w:hAnsi="Times New Roman" w:cs="Times New Roman"/>
          <w:b w:val="0"/>
          <w:bCs w:val="0"/>
        </w:rPr>
      </w:pPr>
      <w:r w:rsidRPr="00281F08">
        <w:rPr>
          <w:rStyle w:val="Strong"/>
          <w:rFonts w:ascii="Times New Roman" w:hAnsi="Times New Roman" w:cs="Times New Roman"/>
          <w:b w:val="0"/>
          <w:bCs w:val="0"/>
        </w:rPr>
        <w:t>Table 2. Descriptive Statistics of Research Variable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994"/>
        <w:gridCol w:w="1135"/>
        <w:gridCol w:w="994"/>
        <w:gridCol w:w="1083"/>
        <w:gridCol w:w="1322"/>
      </w:tblGrid>
      <w:tr w:rsidR="00281F08" w:rsidRPr="00281F08" w14:paraId="1D76BB6E" w14:textId="77777777" w:rsidTr="00281F08">
        <w:trPr>
          <w:jc w:val="center"/>
        </w:trPr>
        <w:tc>
          <w:tcPr>
            <w:tcW w:w="1518" w:type="pct"/>
            <w:tcBorders>
              <w:bottom w:val="single" w:sz="4" w:space="0" w:color="auto"/>
            </w:tcBorders>
            <w:vAlign w:val="center"/>
          </w:tcPr>
          <w:p w14:paraId="49FE5603"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Variable</w:t>
            </w:r>
          </w:p>
        </w:tc>
        <w:tc>
          <w:tcPr>
            <w:tcW w:w="626" w:type="pct"/>
            <w:tcBorders>
              <w:bottom w:val="single" w:sz="4" w:space="0" w:color="auto"/>
            </w:tcBorders>
            <w:vAlign w:val="center"/>
          </w:tcPr>
          <w:p w14:paraId="3D368875"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N</w:t>
            </w:r>
          </w:p>
        </w:tc>
        <w:tc>
          <w:tcPr>
            <w:tcW w:w="715" w:type="pct"/>
            <w:tcBorders>
              <w:bottom w:val="single" w:sz="4" w:space="0" w:color="auto"/>
            </w:tcBorders>
            <w:vAlign w:val="center"/>
          </w:tcPr>
          <w:p w14:paraId="701DC26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Min</w:t>
            </w:r>
          </w:p>
        </w:tc>
        <w:tc>
          <w:tcPr>
            <w:tcW w:w="626" w:type="pct"/>
            <w:tcBorders>
              <w:bottom w:val="single" w:sz="4" w:space="0" w:color="auto"/>
            </w:tcBorders>
            <w:vAlign w:val="center"/>
          </w:tcPr>
          <w:p w14:paraId="40B7B159"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Max</w:t>
            </w:r>
          </w:p>
        </w:tc>
        <w:tc>
          <w:tcPr>
            <w:tcW w:w="682" w:type="pct"/>
            <w:tcBorders>
              <w:bottom w:val="single" w:sz="4" w:space="0" w:color="auto"/>
            </w:tcBorders>
            <w:vAlign w:val="center"/>
          </w:tcPr>
          <w:p w14:paraId="621B8B8E"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Mean</w:t>
            </w:r>
          </w:p>
        </w:tc>
        <w:tc>
          <w:tcPr>
            <w:tcW w:w="834" w:type="pct"/>
            <w:tcBorders>
              <w:bottom w:val="single" w:sz="4" w:space="0" w:color="auto"/>
            </w:tcBorders>
            <w:vAlign w:val="center"/>
          </w:tcPr>
          <w:p w14:paraId="55C5B9D3"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Std. Deviation</w:t>
            </w:r>
          </w:p>
        </w:tc>
      </w:tr>
      <w:tr w:rsidR="00281F08" w:rsidRPr="00281F08" w14:paraId="3DCA7976" w14:textId="77777777" w:rsidTr="00281F08">
        <w:trPr>
          <w:jc w:val="center"/>
        </w:trPr>
        <w:tc>
          <w:tcPr>
            <w:tcW w:w="1518" w:type="pct"/>
            <w:tcBorders>
              <w:top w:val="single" w:sz="4" w:space="0" w:color="auto"/>
              <w:bottom w:val="nil"/>
            </w:tcBorders>
            <w:vAlign w:val="center"/>
          </w:tcPr>
          <w:p w14:paraId="6F013463" w14:textId="77777777" w:rsidR="00281F08" w:rsidRPr="00281F08" w:rsidRDefault="00281F08" w:rsidP="00281F08">
            <w:pPr>
              <w:pStyle w:val="NormalWeb"/>
              <w:spacing w:before="0" w:beforeAutospacing="0" w:after="0" w:afterAutospacing="0"/>
              <w:jc w:val="both"/>
              <w:rPr>
                <w:rFonts w:ascii="Times New Roman" w:hAnsi="Times New Roman" w:cs="Times New Roman"/>
                <w:sz w:val="20"/>
                <w:szCs w:val="20"/>
              </w:rPr>
            </w:pPr>
            <w:r w:rsidRPr="00281F08">
              <w:rPr>
                <w:rFonts w:ascii="Times New Roman" w:hAnsi="Times New Roman" w:cs="Times New Roman"/>
                <w:sz w:val="20"/>
                <w:szCs w:val="20"/>
              </w:rPr>
              <w:t>Teacher Performance (Y)</w:t>
            </w:r>
          </w:p>
        </w:tc>
        <w:tc>
          <w:tcPr>
            <w:tcW w:w="626" w:type="pct"/>
            <w:tcBorders>
              <w:top w:val="single" w:sz="4" w:space="0" w:color="auto"/>
              <w:bottom w:val="nil"/>
            </w:tcBorders>
            <w:vAlign w:val="center"/>
          </w:tcPr>
          <w:p w14:paraId="1C43BA78"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96</w:t>
            </w:r>
          </w:p>
        </w:tc>
        <w:tc>
          <w:tcPr>
            <w:tcW w:w="715" w:type="pct"/>
            <w:tcBorders>
              <w:top w:val="single" w:sz="4" w:space="0" w:color="auto"/>
              <w:bottom w:val="nil"/>
            </w:tcBorders>
            <w:vAlign w:val="center"/>
          </w:tcPr>
          <w:p w14:paraId="6D5554D9"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16</w:t>
            </w:r>
          </w:p>
        </w:tc>
        <w:tc>
          <w:tcPr>
            <w:tcW w:w="626" w:type="pct"/>
            <w:tcBorders>
              <w:top w:val="single" w:sz="4" w:space="0" w:color="auto"/>
              <w:bottom w:val="nil"/>
            </w:tcBorders>
            <w:vAlign w:val="center"/>
          </w:tcPr>
          <w:p w14:paraId="7DA4FF11"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47</w:t>
            </w:r>
          </w:p>
        </w:tc>
        <w:tc>
          <w:tcPr>
            <w:tcW w:w="682" w:type="pct"/>
            <w:tcBorders>
              <w:top w:val="single" w:sz="4" w:space="0" w:color="auto"/>
              <w:bottom w:val="nil"/>
            </w:tcBorders>
            <w:vAlign w:val="center"/>
          </w:tcPr>
          <w:p w14:paraId="3DDA214B"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30.03</w:t>
            </w:r>
          </w:p>
        </w:tc>
        <w:tc>
          <w:tcPr>
            <w:tcW w:w="834" w:type="pct"/>
            <w:tcBorders>
              <w:top w:val="single" w:sz="4" w:space="0" w:color="auto"/>
              <w:bottom w:val="nil"/>
            </w:tcBorders>
            <w:vAlign w:val="center"/>
          </w:tcPr>
          <w:p w14:paraId="743C064C"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0.62</w:t>
            </w:r>
          </w:p>
        </w:tc>
      </w:tr>
      <w:tr w:rsidR="00281F08" w:rsidRPr="00281F08" w14:paraId="51D04BC5" w14:textId="77777777" w:rsidTr="00281F08">
        <w:trPr>
          <w:jc w:val="center"/>
        </w:trPr>
        <w:tc>
          <w:tcPr>
            <w:tcW w:w="1518" w:type="pct"/>
            <w:tcBorders>
              <w:top w:val="nil"/>
            </w:tcBorders>
            <w:vAlign w:val="center"/>
          </w:tcPr>
          <w:p w14:paraId="1BA2746B" w14:textId="77777777" w:rsidR="00281F08" w:rsidRPr="00281F08" w:rsidRDefault="00281F08" w:rsidP="00281F08">
            <w:pPr>
              <w:pStyle w:val="NormalWeb"/>
              <w:spacing w:before="0" w:beforeAutospacing="0" w:after="0" w:afterAutospacing="0"/>
              <w:jc w:val="both"/>
              <w:rPr>
                <w:rFonts w:ascii="Times New Roman" w:hAnsi="Times New Roman" w:cs="Times New Roman"/>
                <w:sz w:val="20"/>
                <w:szCs w:val="20"/>
              </w:rPr>
            </w:pPr>
            <w:r w:rsidRPr="00281F08">
              <w:rPr>
                <w:rFonts w:ascii="Times New Roman" w:hAnsi="Times New Roman" w:cs="Times New Roman"/>
                <w:sz w:val="20"/>
                <w:szCs w:val="20"/>
              </w:rPr>
              <w:t>Principal Leadership (X1)</w:t>
            </w:r>
          </w:p>
        </w:tc>
        <w:tc>
          <w:tcPr>
            <w:tcW w:w="626" w:type="pct"/>
            <w:tcBorders>
              <w:top w:val="nil"/>
            </w:tcBorders>
            <w:vAlign w:val="center"/>
          </w:tcPr>
          <w:p w14:paraId="4258EA7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96</w:t>
            </w:r>
          </w:p>
        </w:tc>
        <w:tc>
          <w:tcPr>
            <w:tcW w:w="715" w:type="pct"/>
            <w:tcBorders>
              <w:top w:val="nil"/>
            </w:tcBorders>
            <w:vAlign w:val="center"/>
          </w:tcPr>
          <w:p w14:paraId="6827968B"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19</w:t>
            </w:r>
          </w:p>
        </w:tc>
        <w:tc>
          <w:tcPr>
            <w:tcW w:w="626" w:type="pct"/>
            <w:tcBorders>
              <w:top w:val="nil"/>
            </w:tcBorders>
            <w:vAlign w:val="center"/>
          </w:tcPr>
          <w:p w14:paraId="51C73EFE"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50</w:t>
            </w:r>
          </w:p>
        </w:tc>
        <w:tc>
          <w:tcPr>
            <w:tcW w:w="682" w:type="pct"/>
            <w:tcBorders>
              <w:top w:val="nil"/>
            </w:tcBorders>
            <w:vAlign w:val="center"/>
          </w:tcPr>
          <w:p w14:paraId="63C870B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31.39</w:t>
            </w:r>
          </w:p>
        </w:tc>
        <w:tc>
          <w:tcPr>
            <w:tcW w:w="834" w:type="pct"/>
            <w:tcBorders>
              <w:top w:val="nil"/>
            </w:tcBorders>
            <w:vAlign w:val="center"/>
          </w:tcPr>
          <w:p w14:paraId="1B98D92D"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1.43</w:t>
            </w:r>
          </w:p>
        </w:tc>
      </w:tr>
      <w:tr w:rsidR="00281F08" w:rsidRPr="00281F08" w14:paraId="646BAEB6" w14:textId="77777777" w:rsidTr="00281F08">
        <w:trPr>
          <w:jc w:val="center"/>
        </w:trPr>
        <w:tc>
          <w:tcPr>
            <w:tcW w:w="1518" w:type="pct"/>
            <w:vAlign w:val="center"/>
          </w:tcPr>
          <w:p w14:paraId="3EF795CA" w14:textId="77777777" w:rsidR="00281F08" w:rsidRPr="00281F08" w:rsidRDefault="00281F08" w:rsidP="00281F08">
            <w:pPr>
              <w:pStyle w:val="NormalWeb"/>
              <w:spacing w:before="0" w:beforeAutospacing="0" w:after="0" w:afterAutospacing="0"/>
              <w:jc w:val="both"/>
              <w:rPr>
                <w:rFonts w:ascii="Times New Roman" w:hAnsi="Times New Roman" w:cs="Times New Roman"/>
                <w:sz w:val="20"/>
                <w:szCs w:val="20"/>
              </w:rPr>
            </w:pPr>
            <w:r w:rsidRPr="00281F08">
              <w:rPr>
                <w:rFonts w:ascii="Times New Roman" w:hAnsi="Times New Roman" w:cs="Times New Roman"/>
                <w:sz w:val="20"/>
                <w:szCs w:val="20"/>
              </w:rPr>
              <w:t>Work Motivation (X2)</w:t>
            </w:r>
          </w:p>
        </w:tc>
        <w:tc>
          <w:tcPr>
            <w:tcW w:w="626" w:type="pct"/>
            <w:vAlign w:val="center"/>
          </w:tcPr>
          <w:p w14:paraId="3B3A3C54"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96</w:t>
            </w:r>
          </w:p>
        </w:tc>
        <w:tc>
          <w:tcPr>
            <w:tcW w:w="715" w:type="pct"/>
            <w:vAlign w:val="center"/>
          </w:tcPr>
          <w:p w14:paraId="4429231B"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85</w:t>
            </w:r>
          </w:p>
        </w:tc>
        <w:tc>
          <w:tcPr>
            <w:tcW w:w="626" w:type="pct"/>
            <w:vAlign w:val="center"/>
          </w:tcPr>
          <w:p w14:paraId="79348C4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38</w:t>
            </w:r>
          </w:p>
        </w:tc>
        <w:tc>
          <w:tcPr>
            <w:tcW w:w="682" w:type="pct"/>
            <w:vAlign w:val="center"/>
          </w:tcPr>
          <w:p w14:paraId="6FF7BA2B"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08.25</w:t>
            </w:r>
          </w:p>
        </w:tc>
        <w:tc>
          <w:tcPr>
            <w:tcW w:w="834" w:type="pct"/>
            <w:vAlign w:val="center"/>
          </w:tcPr>
          <w:p w14:paraId="0DADED0C"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9.11</w:t>
            </w:r>
          </w:p>
        </w:tc>
      </w:tr>
      <w:tr w:rsidR="00281F08" w:rsidRPr="00281F08" w14:paraId="19CEFE82" w14:textId="77777777" w:rsidTr="00281F08">
        <w:trPr>
          <w:jc w:val="center"/>
        </w:trPr>
        <w:tc>
          <w:tcPr>
            <w:tcW w:w="1518" w:type="pct"/>
            <w:vAlign w:val="center"/>
          </w:tcPr>
          <w:p w14:paraId="121A75A7" w14:textId="77777777" w:rsidR="00281F08" w:rsidRPr="00281F08" w:rsidRDefault="00281F08" w:rsidP="00281F08">
            <w:pPr>
              <w:pStyle w:val="NormalWeb"/>
              <w:spacing w:before="0" w:beforeAutospacing="0" w:after="0" w:afterAutospacing="0"/>
              <w:jc w:val="both"/>
              <w:rPr>
                <w:rFonts w:ascii="Times New Roman" w:hAnsi="Times New Roman" w:cs="Times New Roman"/>
                <w:sz w:val="20"/>
                <w:szCs w:val="20"/>
              </w:rPr>
            </w:pPr>
            <w:r w:rsidRPr="00281F08">
              <w:rPr>
                <w:rFonts w:ascii="Times New Roman" w:hAnsi="Times New Roman" w:cs="Times New Roman"/>
                <w:sz w:val="20"/>
                <w:szCs w:val="20"/>
              </w:rPr>
              <w:t>Work Discipline (X3)</w:t>
            </w:r>
          </w:p>
        </w:tc>
        <w:tc>
          <w:tcPr>
            <w:tcW w:w="626" w:type="pct"/>
            <w:vAlign w:val="center"/>
          </w:tcPr>
          <w:p w14:paraId="1C2052F9"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96</w:t>
            </w:r>
          </w:p>
        </w:tc>
        <w:tc>
          <w:tcPr>
            <w:tcW w:w="715" w:type="pct"/>
            <w:vAlign w:val="center"/>
          </w:tcPr>
          <w:p w14:paraId="1F1BE2FD"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62</w:t>
            </w:r>
          </w:p>
        </w:tc>
        <w:tc>
          <w:tcPr>
            <w:tcW w:w="626" w:type="pct"/>
            <w:vAlign w:val="center"/>
          </w:tcPr>
          <w:p w14:paraId="0BDFD729"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10</w:t>
            </w:r>
          </w:p>
        </w:tc>
        <w:tc>
          <w:tcPr>
            <w:tcW w:w="682" w:type="pct"/>
            <w:vAlign w:val="center"/>
          </w:tcPr>
          <w:p w14:paraId="254DEBCE"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85.08</w:t>
            </w:r>
          </w:p>
        </w:tc>
        <w:tc>
          <w:tcPr>
            <w:tcW w:w="834" w:type="pct"/>
            <w:vAlign w:val="center"/>
          </w:tcPr>
          <w:p w14:paraId="395C023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5.23</w:t>
            </w:r>
          </w:p>
        </w:tc>
      </w:tr>
    </w:tbl>
    <w:p w14:paraId="35068FFA"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57CE3FFD"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The results in Table 2 show that teacher performance has a mean score of 130.03 with a standard deviation of 10.62, indicating that most teachers fall within the moderate category. Principal leadership has a mean score of 131.39, also in the moderate category. Teacher work motivation shows a higher mean of 208.25 with relatively high variation, while work discipline has a mean of 185.08, also within the moderate category. These findings indicate that all four variables are at levels that need improvement to further optimize teacher performance.</w:t>
      </w:r>
    </w:p>
    <w:p w14:paraId="1E79A268" w14:textId="77777777" w:rsidR="00281F08" w:rsidRPr="00281F08" w:rsidRDefault="00281F08" w:rsidP="00281F08">
      <w:pPr>
        <w:pStyle w:val="Heading3"/>
        <w:spacing w:before="0"/>
        <w:rPr>
          <w:rFonts w:ascii="Times New Roman" w:hAnsi="Times New Roman" w:cs="Times New Roman"/>
          <w:color w:val="auto"/>
          <w:sz w:val="24"/>
        </w:rPr>
      </w:pPr>
    </w:p>
    <w:p w14:paraId="3B582CEC" w14:textId="77777777" w:rsidR="00281F08" w:rsidRPr="00281F08" w:rsidRDefault="00281F08" w:rsidP="00281F08">
      <w:pPr>
        <w:pStyle w:val="Heading3"/>
        <w:spacing w:before="0"/>
        <w:rPr>
          <w:rFonts w:ascii="Times New Roman" w:hAnsi="Times New Roman" w:cs="Times New Roman"/>
          <w:i/>
          <w:iCs/>
          <w:color w:val="auto"/>
          <w:sz w:val="24"/>
        </w:rPr>
      </w:pPr>
      <w:r w:rsidRPr="00281F08">
        <w:rPr>
          <w:rFonts w:ascii="Times New Roman" w:hAnsi="Times New Roman" w:cs="Times New Roman"/>
          <w:i/>
          <w:iCs/>
          <w:color w:val="auto"/>
          <w:sz w:val="24"/>
        </w:rPr>
        <w:t>Respondents’ Perceptions</w:t>
      </w:r>
    </w:p>
    <w:p w14:paraId="40C03BF7" w14:textId="77777777" w:rsidR="00281F08" w:rsidRPr="00281F08" w:rsidRDefault="00281F08" w:rsidP="00281F08"/>
    <w:p w14:paraId="29C95197"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To gain a deeper understanding of respondents’ perceptions, the responses were categorized into five levels: strongly agree, agree, somewhat agree, disagree, and strongly disagree.</w:t>
      </w:r>
    </w:p>
    <w:p w14:paraId="2B4BE60C"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3C3CC80A" w14:textId="5D07CE9B" w:rsidR="00281F08" w:rsidRPr="00281F08" w:rsidRDefault="00281F08" w:rsidP="00281F08">
      <w:pPr>
        <w:pStyle w:val="NormalWeb"/>
        <w:spacing w:before="0" w:beforeAutospacing="0" w:after="120" w:afterAutospacing="0"/>
        <w:jc w:val="center"/>
        <w:rPr>
          <w:rStyle w:val="Strong"/>
          <w:rFonts w:ascii="Times New Roman" w:hAnsi="Times New Roman" w:cs="Times New Roman"/>
          <w:b w:val="0"/>
          <w:bCs w:val="0"/>
        </w:rPr>
      </w:pPr>
      <w:r w:rsidRPr="00281F08">
        <w:rPr>
          <w:rStyle w:val="Strong"/>
          <w:rFonts w:ascii="Times New Roman" w:hAnsi="Times New Roman" w:cs="Times New Roman"/>
          <w:b w:val="0"/>
          <w:bCs w:val="0"/>
        </w:rPr>
        <w:t>Table 3. Respondents’ Perceptions of Teacher Performance (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2267"/>
        <w:gridCol w:w="1984"/>
        <w:gridCol w:w="1695"/>
      </w:tblGrid>
      <w:tr w:rsidR="00281F08" w:rsidRPr="00281F08" w14:paraId="3EC698DE" w14:textId="77777777" w:rsidTr="00281F08">
        <w:tc>
          <w:tcPr>
            <w:tcW w:w="1981" w:type="dxa"/>
            <w:tcBorders>
              <w:bottom w:val="single" w:sz="4" w:space="0" w:color="auto"/>
            </w:tcBorders>
            <w:vAlign w:val="center"/>
          </w:tcPr>
          <w:p w14:paraId="02D2ED9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Interval</w:t>
            </w:r>
          </w:p>
        </w:tc>
        <w:tc>
          <w:tcPr>
            <w:tcW w:w="2267" w:type="dxa"/>
            <w:tcBorders>
              <w:bottom w:val="single" w:sz="4" w:space="0" w:color="auto"/>
            </w:tcBorders>
            <w:vAlign w:val="center"/>
          </w:tcPr>
          <w:p w14:paraId="70F292E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Category</w:t>
            </w:r>
          </w:p>
        </w:tc>
        <w:tc>
          <w:tcPr>
            <w:tcW w:w="1984" w:type="dxa"/>
            <w:tcBorders>
              <w:bottom w:val="single" w:sz="4" w:space="0" w:color="auto"/>
            </w:tcBorders>
            <w:vAlign w:val="center"/>
          </w:tcPr>
          <w:p w14:paraId="24FA6CDB"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Frequency</w:t>
            </w:r>
          </w:p>
        </w:tc>
        <w:tc>
          <w:tcPr>
            <w:tcW w:w="1695" w:type="dxa"/>
            <w:tcBorders>
              <w:bottom w:val="single" w:sz="4" w:space="0" w:color="auto"/>
            </w:tcBorders>
            <w:vAlign w:val="center"/>
          </w:tcPr>
          <w:p w14:paraId="362EDC4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w:t>
            </w:r>
          </w:p>
        </w:tc>
      </w:tr>
      <w:tr w:rsidR="00281F08" w:rsidRPr="00281F08" w14:paraId="6A696A58" w14:textId="77777777" w:rsidTr="00281F08">
        <w:tc>
          <w:tcPr>
            <w:tcW w:w="1981" w:type="dxa"/>
            <w:tcBorders>
              <w:top w:val="single" w:sz="4" w:space="0" w:color="auto"/>
              <w:bottom w:val="nil"/>
            </w:tcBorders>
            <w:vAlign w:val="center"/>
          </w:tcPr>
          <w:p w14:paraId="63E35224"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41–147</w:t>
            </w:r>
          </w:p>
        </w:tc>
        <w:tc>
          <w:tcPr>
            <w:tcW w:w="2267" w:type="dxa"/>
            <w:tcBorders>
              <w:top w:val="single" w:sz="4" w:space="0" w:color="auto"/>
              <w:bottom w:val="nil"/>
            </w:tcBorders>
            <w:vAlign w:val="center"/>
          </w:tcPr>
          <w:p w14:paraId="22D3129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trongly Agree</w:t>
            </w:r>
          </w:p>
        </w:tc>
        <w:tc>
          <w:tcPr>
            <w:tcW w:w="1984" w:type="dxa"/>
            <w:tcBorders>
              <w:top w:val="single" w:sz="4" w:space="0" w:color="auto"/>
              <w:bottom w:val="nil"/>
            </w:tcBorders>
            <w:vAlign w:val="center"/>
          </w:tcPr>
          <w:p w14:paraId="167CC05D"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47</w:t>
            </w:r>
          </w:p>
        </w:tc>
        <w:tc>
          <w:tcPr>
            <w:tcW w:w="1695" w:type="dxa"/>
            <w:tcBorders>
              <w:top w:val="single" w:sz="4" w:space="0" w:color="auto"/>
              <w:bottom w:val="nil"/>
            </w:tcBorders>
            <w:vAlign w:val="center"/>
          </w:tcPr>
          <w:p w14:paraId="4AEC6848"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4%</w:t>
            </w:r>
          </w:p>
        </w:tc>
      </w:tr>
      <w:tr w:rsidR="00281F08" w:rsidRPr="00281F08" w14:paraId="39CC7436" w14:textId="77777777" w:rsidTr="00281F08">
        <w:tc>
          <w:tcPr>
            <w:tcW w:w="1981" w:type="dxa"/>
            <w:tcBorders>
              <w:top w:val="nil"/>
              <w:bottom w:val="nil"/>
            </w:tcBorders>
            <w:vAlign w:val="center"/>
          </w:tcPr>
          <w:p w14:paraId="6921AA27"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34–140</w:t>
            </w:r>
          </w:p>
        </w:tc>
        <w:tc>
          <w:tcPr>
            <w:tcW w:w="2267" w:type="dxa"/>
            <w:tcBorders>
              <w:top w:val="nil"/>
              <w:bottom w:val="nil"/>
            </w:tcBorders>
            <w:vAlign w:val="center"/>
          </w:tcPr>
          <w:p w14:paraId="4B89817E"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Agree</w:t>
            </w:r>
          </w:p>
        </w:tc>
        <w:tc>
          <w:tcPr>
            <w:tcW w:w="1984" w:type="dxa"/>
            <w:tcBorders>
              <w:top w:val="nil"/>
              <w:bottom w:val="nil"/>
            </w:tcBorders>
            <w:vAlign w:val="center"/>
          </w:tcPr>
          <w:p w14:paraId="7539AB1E"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5</w:t>
            </w:r>
          </w:p>
        </w:tc>
        <w:tc>
          <w:tcPr>
            <w:tcW w:w="1695" w:type="dxa"/>
            <w:tcBorders>
              <w:top w:val="nil"/>
              <w:bottom w:val="nil"/>
            </w:tcBorders>
            <w:vAlign w:val="center"/>
          </w:tcPr>
          <w:p w14:paraId="406690C4"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3%</w:t>
            </w:r>
          </w:p>
        </w:tc>
      </w:tr>
      <w:tr w:rsidR="00281F08" w:rsidRPr="00281F08" w14:paraId="541189F5" w14:textId="77777777" w:rsidTr="00281F08">
        <w:tc>
          <w:tcPr>
            <w:tcW w:w="1981" w:type="dxa"/>
            <w:tcBorders>
              <w:top w:val="nil"/>
            </w:tcBorders>
            <w:vAlign w:val="center"/>
          </w:tcPr>
          <w:p w14:paraId="7393209E"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28–133</w:t>
            </w:r>
          </w:p>
        </w:tc>
        <w:tc>
          <w:tcPr>
            <w:tcW w:w="2267" w:type="dxa"/>
            <w:tcBorders>
              <w:top w:val="nil"/>
            </w:tcBorders>
            <w:vAlign w:val="center"/>
          </w:tcPr>
          <w:p w14:paraId="6E5747E7"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omewhat Agree</w:t>
            </w:r>
          </w:p>
        </w:tc>
        <w:tc>
          <w:tcPr>
            <w:tcW w:w="1984" w:type="dxa"/>
            <w:tcBorders>
              <w:top w:val="nil"/>
            </w:tcBorders>
            <w:vAlign w:val="center"/>
          </w:tcPr>
          <w:p w14:paraId="256E688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4</w:t>
            </w:r>
          </w:p>
        </w:tc>
        <w:tc>
          <w:tcPr>
            <w:tcW w:w="1695" w:type="dxa"/>
            <w:tcBorders>
              <w:top w:val="nil"/>
            </w:tcBorders>
            <w:vAlign w:val="center"/>
          </w:tcPr>
          <w:p w14:paraId="17AC9D0C"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2%</w:t>
            </w:r>
          </w:p>
        </w:tc>
      </w:tr>
      <w:tr w:rsidR="00281F08" w:rsidRPr="00281F08" w14:paraId="2786B6B8" w14:textId="77777777" w:rsidTr="00281F08">
        <w:tc>
          <w:tcPr>
            <w:tcW w:w="1981" w:type="dxa"/>
            <w:vAlign w:val="center"/>
          </w:tcPr>
          <w:p w14:paraId="3FE66979"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22–127</w:t>
            </w:r>
          </w:p>
        </w:tc>
        <w:tc>
          <w:tcPr>
            <w:tcW w:w="2267" w:type="dxa"/>
            <w:vAlign w:val="center"/>
          </w:tcPr>
          <w:p w14:paraId="05692F43"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Disagree</w:t>
            </w:r>
          </w:p>
        </w:tc>
        <w:tc>
          <w:tcPr>
            <w:tcW w:w="1984" w:type="dxa"/>
            <w:vAlign w:val="center"/>
          </w:tcPr>
          <w:p w14:paraId="2F46CAD3"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43</w:t>
            </w:r>
          </w:p>
        </w:tc>
        <w:tc>
          <w:tcPr>
            <w:tcW w:w="1695" w:type="dxa"/>
            <w:vAlign w:val="center"/>
          </w:tcPr>
          <w:p w14:paraId="49DFBDF2"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2%</w:t>
            </w:r>
          </w:p>
        </w:tc>
      </w:tr>
      <w:tr w:rsidR="00281F08" w:rsidRPr="00281F08" w14:paraId="70102D98" w14:textId="77777777" w:rsidTr="00281F08">
        <w:tc>
          <w:tcPr>
            <w:tcW w:w="1981" w:type="dxa"/>
            <w:vAlign w:val="center"/>
          </w:tcPr>
          <w:p w14:paraId="761C8775"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16–121</w:t>
            </w:r>
          </w:p>
        </w:tc>
        <w:tc>
          <w:tcPr>
            <w:tcW w:w="2267" w:type="dxa"/>
            <w:vAlign w:val="center"/>
          </w:tcPr>
          <w:p w14:paraId="3F8592C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trongly Disagree</w:t>
            </w:r>
          </w:p>
        </w:tc>
        <w:tc>
          <w:tcPr>
            <w:tcW w:w="1984" w:type="dxa"/>
            <w:vAlign w:val="center"/>
          </w:tcPr>
          <w:p w14:paraId="025DDA0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57</w:t>
            </w:r>
          </w:p>
        </w:tc>
        <w:tc>
          <w:tcPr>
            <w:tcW w:w="1695" w:type="dxa"/>
            <w:vAlign w:val="center"/>
          </w:tcPr>
          <w:p w14:paraId="6583102B"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9%</w:t>
            </w:r>
          </w:p>
        </w:tc>
      </w:tr>
      <w:tr w:rsidR="00281F08" w:rsidRPr="00281F08" w14:paraId="777DDF16" w14:textId="77777777" w:rsidTr="00281F08">
        <w:tc>
          <w:tcPr>
            <w:tcW w:w="1981" w:type="dxa"/>
            <w:vAlign w:val="center"/>
          </w:tcPr>
          <w:p w14:paraId="37B2073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Style w:val="Strong"/>
                <w:rFonts w:ascii="Times New Roman" w:hAnsi="Times New Roman" w:cs="Times New Roman"/>
                <w:sz w:val="20"/>
                <w:szCs w:val="20"/>
              </w:rPr>
              <w:t>Total</w:t>
            </w:r>
          </w:p>
        </w:tc>
        <w:tc>
          <w:tcPr>
            <w:tcW w:w="2267" w:type="dxa"/>
            <w:vAlign w:val="center"/>
          </w:tcPr>
          <w:p w14:paraId="43CCCC6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p>
        </w:tc>
        <w:tc>
          <w:tcPr>
            <w:tcW w:w="1984" w:type="dxa"/>
            <w:vAlign w:val="center"/>
          </w:tcPr>
          <w:p w14:paraId="22CBA248"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Style w:val="Strong"/>
                <w:rFonts w:ascii="Times New Roman" w:hAnsi="Times New Roman" w:cs="Times New Roman"/>
                <w:sz w:val="20"/>
                <w:szCs w:val="20"/>
              </w:rPr>
              <w:t>196</w:t>
            </w:r>
          </w:p>
        </w:tc>
        <w:tc>
          <w:tcPr>
            <w:tcW w:w="1695" w:type="dxa"/>
            <w:vAlign w:val="center"/>
          </w:tcPr>
          <w:p w14:paraId="791D6378"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00%</w:t>
            </w:r>
          </w:p>
        </w:tc>
      </w:tr>
    </w:tbl>
    <w:p w14:paraId="32E44FCC"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7BD601DF"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 xml:space="preserve">Table 3 shows that most respondents (29%) rated teacher performance as very low (strongly disagree), while 24% rated it very high (strongly agree). This suggests a </w:t>
      </w:r>
      <w:r w:rsidRPr="00281F08">
        <w:rPr>
          <w:rFonts w:ascii="Times New Roman" w:hAnsi="Times New Roman" w:cs="Times New Roman"/>
        </w:rPr>
        <w:lastRenderedPageBreak/>
        <w:t>performance gap among teachers, with lesson planning being the weakest aspect, while learning evaluation emerged as the strongest indicator.</w:t>
      </w:r>
    </w:p>
    <w:p w14:paraId="5C12D420"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702EDF69" w14:textId="622FD70B" w:rsidR="00281F08" w:rsidRPr="00281F08" w:rsidRDefault="00281F08" w:rsidP="00281F08">
      <w:pPr>
        <w:pStyle w:val="NormalWeb"/>
        <w:spacing w:before="0" w:beforeAutospacing="0" w:after="120" w:afterAutospacing="0"/>
        <w:jc w:val="center"/>
        <w:rPr>
          <w:rStyle w:val="Strong"/>
          <w:rFonts w:ascii="Times New Roman" w:hAnsi="Times New Roman" w:cs="Times New Roman"/>
          <w:b w:val="0"/>
          <w:bCs w:val="0"/>
        </w:rPr>
      </w:pPr>
      <w:r w:rsidRPr="00281F08">
        <w:rPr>
          <w:rStyle w:val="Strong"/>
          <w:rFonts w:ascii="Times New Roman" w:hAnsi="Times New Roman" w:cs="Times New Roman"/>
          <w:b w:val="0"/>
          <w:bCs w:val="0"/>
        </w:rPr>
        <w:t>Table 4. Respondents’ Perceptions of Principal Leadership (X1)</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1984"/>
        <w:gridCol w:w="1984"/>
      </w:tblGrid>
      <w:tr w:rsidR="00281F08" w:rsidRPr="00281F08" w14:paraId="35F5CA47" w14:textId="77777777" w:rsidTr="00281F08">
        <w:trPr>
          <w:jc w:val="center"/>
        </w:trPr>
        <w:tc>
          <w:tcPr>
            <w:tcW w:w="1250" w:type="pct"/>
            <w:tcBorders>
              <w:bottom w:val="single" w:sz="4" w:space="0" w:color="auto"/>
            </w:tcBorders>
            <w:vAlign w:val="center"/>
          </w:tcPr>
          <w:p w14:paraId="513DC0B2"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Interval</w:t>
            </w:r>
          </w:p>
        </w:tc>
        <w:tc>
          <w:tcPr>
            <w:tcW w:w="1250" w:type="pct"/>
            <w:tcBorders>
              <w:bottom w:val="single" w:sz="4" w:space="0" w:color="auto"/>
            </w:tcBorders>
            <w:vAlign w:val="center"/>
          </w:tcPr>
          <w:p w14:paraId="491648C0"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Category</w:t>
            </w:r>
          </w:p>
        </w:tc>
        <w:tc>
          <w:tcPr>
            <w:tcW w:w="1250" w:type="pct"/>
            <w:tcBorders>
              <w:bottom w:val="single" w:sz="4" w:space="0" w:color="auto"/>
            </w:tcBorders>
            <w:vAlign w:val="center"/>
          </w:tcPr>
          <w:p w14:paraId="76F1D0A7"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Frequency</w:t>
            </w:r>
          </w:p>
        </w:tc>
        <w:tc>
          <w:tcPr>
            <w:tcW w:w="1250" w:type="pct"/>
            <w:tcBorders>
              <w:bottom w:val="single" w:sz="4" w:space="0" w:color="auto"/>
            </w:tcBorders>
            <w:vAlign w:val="center"/>
          </w:tcPr>
          <w:p w14:paraId="35DE8DE1"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w:t>
            </w:r>
          </w:p>
        </w:tc>
      </w:tr>
      <w:tr w:rsidR="00281F08" w:rsidRPr="00281F08" w14:paraId="75AC2464" w14:textId="77777777" w:rsidTr="00281F08">
        <w:trPr>
          <w:jc w:val="center"/>
        </w:trPr>
        <w:tc>
          <w:tcPr>
            <w:tcW w:w="1250" w:type="pct"/>
            <w:tcBorders>
              <w:top w:val="single" w:sz="4" w:space="0" w:color="auto"/>
              <w:bottom w:val="nil"/>
            </w:tcBorders>
            <w:vAlign w:val="center"/>
          </w:tcPr>
          <w:p w14:paraId="315DE1F5"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44–150</w:t>
            </w:r>
          </w:p>
        </w:tc>
        <w:tc>
          <w:tcPr>
            <w:tcW w:w="1250" w:type="pct"/>
            <w:tcBorders>
              <w:top w:val="single" w:sz="4" w:space="0" w:color="auto"/>
              <w:bottom w:val="nil"/>
            </w:tcBorders>
            <w:vAlign w:val="center"/>
          </w:tcPr>
          <w:p w14:paraId="79B23783"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trongly Agree</w:t>
            </w:r>
          </w:p>
        </w:tc>
        <w:tc>
          <w:tcPr>
            <w:tcW w:w="1250" w:type="pct"/>
            <w:tcBorders>
              <w:top w:val="single" w:sz="4" w:space="0" w:color="auto"/>
              <w:bottom w:val="nil"/>
            </w:tcBorders>
            <w:vAlign w:val="center"/>
          </w:tcPr>
          <w:p w14:paraId="45088FAE"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45</w:t>
            </w:r>
          </w:p>
        </w:tc>
        <w:tc>
          <w:tcPr>
            <w:tcW w:w="1250" w:type="pct"/>
            <w:tcBorders>
              <w:top w:val="single" w:sz="4" w:space="0" w:color="auto"/>
              <w:bottom w:val="nil"/>
            </w:tcBorders>
            <w:vAlign w:val="center"/>
          </w:tcPr>
          <w:p w14:paraId="747CE00C"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3%</w:t>
            </w:r>
          </w:p>
        </w:tc>
      </w:tr>
      <w:tr w:rsidR="00281F08" w:rsidRPr="00281F08" w14:paraId="55643832" w14:textId="77777777" w:rsidTr="00281F08">
        <w:trPr>
          <w:jc w:val="center"/>
        </w:trPr>
        <w:tc>
          <w:tcPr>
            <w:tcW w:w="1250" w:type="pct"/>
            <w:tcBorders>
              <w:top w:val="nil"/>
              <w:bottom w:val="nil"/>
            </w:tcBorders>
            <w:vAlign w:val="center"/>
          </w:tcPr>
          <w:p w14:paraId="67FD103B"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37–143</w:t>
            </w:r>
          </w:p>
        </w:tc>
        <w:tc>
          <w:tcPr>
            <w:tcW w:w="1250" w:type="pct"/>
            <w:tcBorders>
              <w:top w:val="nil"/>
              <w:bottom w:val="nil"/>
            </w:tcBorders>
            <w:vAlign w:val="center"/>
          </w:tcPr>
          <w:p w14:paraId="726483AB"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Agree</w:t>
            </w:r>
          </w:p>
        </w:tc>
        <w:tc>
          <w:tcPr>
            <w:tcW w:w="1250" w:type="pct"/>
            <w:tcBorders>
              <w:top w:val="nil"/>
              <w:bottom w:val="nil"/>
            </w:tcBorders>
            <w:vAlign w:val="center"/>
          </w:tcPr>
          <w:p w14:paraId="151C27F7"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2</w:t>
            </w:r>
          </w:p>
        </w:tc>
        <w:tc>
          <w:tcPr>
            <w:tcW w:w="1250" w:type="pct"/>
            <w:tcBorders>
              <w:top w:val="nil"/>
              <w:bottom w:val="nil"/>
            </w:tcBorders>
            <w:vAlign w:val="center"/>
          </w:tcPr>
          <w:p w14:paraId="7435F77C"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1%</w:t>
            </w:r>
          </w:p>
        </w:tc>
      </w:tr>
      <w:tr w:rsidR="00281F08" w:rsidRPr="00281F08" w14:paraId="2868D63D" w14:textId="77777777" w:rsidTr="00281F08">
        <w:trPr>
          <w:jc w:val="center"/>
        </w:trPr>
        <w:tc>
          <w:tcPr>
            <w:tcW w:w="1250" w:type="pct"/>
            <w:tcBorders>
              <w:top w:val="nil"/>
            </w:tcBorders>
            <w:vAlign w:val="center"/>
          </w:tcPr>
          <w:p w14:paraId="00CCC297"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31–136</w:t>
            </w:r>
          </w:p>
        </w:tc>
        <w:tc>
          <w:tcPr>
            <w:tcW w:w="1250" w:type="pct"/>
            <w:tcBorders>
              <w:top w:val="nil"/>
            </w:tcBorders>
            <w:vAlign w:val="center"/>
          </w:tcPr>
          <w:p w14:paraId="4A51C7F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omewhat Agree</w:t>
            </w:r>
          </w:p>
        </w:tc>
        <w:tc>
          <w:tcPr>
            <w:tcW w:w="1250" w:type="pct"/>
            <w:tcBorders>
              <w:top w:val="nil"/>
            </w:tcBorders>
            <w:vAlign w:val="center"/>
          </w:tcPr>
          <w:p w14:paraId="3E710F8C"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6</w:t>
            </w:r>
          </w:p>
        </w:tc>
        <w:tc>
          <w:tcPr>
            <w:tcW w:w="1250" w:type="pct"/>
            <w:tcBorders>
              <w:top w:val="nil"/>
            </w:tcBorders>
            <w:vAlign w:val="center"/>
          </w:tcPr>
          <w:p w14:paraId="126E315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3%</w:t>
            </w:r>
          </w:p>
        </w:tc>
      </w:tr>
      <w:tr w:rsidR="00281F08" w:rsidRPr="00281F08" w14:paraId="30B0D87C" w14:textId="77777777" w:rsidTr="00281F08">
        <w:trPr>
          <w:jc w:val="center"/>
        </w:trPr>
        <w:tc>
          <w:tcPr>
            <w:tcW w:w="1250" w:type="pct"/>
            <w:vAlign w:val="center"/>
          </w:tcPr>
          <w:p w14:paraId="58EFBBF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25–130</w:t>
            </w:r>
          </w:p>
        </w:tc>
        <w:tc>
          <w:tcPr>
            <w:tcW w:w="1250" w:type="pct"/>
            <w:vAlign w:val="center"/>
          </w:tcPr>
          <w:p w14:paraId="000C1DAD"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Disagree</w:t>
            </w:r>
          </w:p>
        </w:tc>
        <w:tc>
          <w:tcPr>
            <w:tcW w:w="1250" w:type="pct"/>
            <w:vAlign w:val="center"/>
          </w:tcPr>
          <w:p w14:paraId="6BDB28D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7</w:t>
            </w:r>
          </w:p>
        </w:tc>
        <w:tc>
          <w:tcPr>
            <w:tcW w:w="1250" w:type="pct"/>
            <w:vAlign w:val="center"/>
          </w:tcPr>
          <w:p w14:paraId="51BBE79A"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4%</w:t>
            </w:r>
          </w:p>
        </w:tc>
      </w:tr>
      <w:tr w:rsidR="00281F08" w:rsidRPr="00281F08" w14:paraId="104D378A" w14:textId="77777777" w:rsidTr="00281F08">
        <w:trPr>
          <w:jc w:val="center"/>
        </w:trPr>
        <w:tc>
          <w:tcPr>
            <w:tcW w:w="1250" w:type="pct"/>
            <w:vAlign w:val="center"/>
          </w:tcPr>
          <w:p w14:paraId="0B6DE93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19–124</w:t>
            </w:r>
          </w:p>
        </w:tc>
        <w:tc>
          <w:tcPr>
            <w:tcW w:w="1250" w:type="pct"/>
            <w:vAlign w:val="center"/>
          </w:tcPr>
          <w:p w14:paraId="12988021"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trongly Disagree</w:t>
            </w:r>
          </w:p>
        </w:tc>
        <w:tc>
          <w:tcPr>
            <w:tcW w:w="1250" w:type="pct"/>
            <w:vAlign w:val="center"/>
          </w:tcPr>
          <w:p w14:paraId="7F783EB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76</w:t>
            </w:r>
          </w:p>
        </w:tc>
        <w:tc>
          <w:tcPr>
            <w:tcW w:w="1250" w:type="pct"/>
            <w:vAlign w:val="center"/>
          </w:tcPr>
          <w:p w14:paraId="430ACC52"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39%</w:t>
            </w:r>
          </w:p>
        </w:tc>
      </w:tr>
      <w:tr w:rsidR="00281F08" w:rsidRPr="00281F08" w14:paraId="332A490D" w14:textId="77777777" w:rsidTr="00281F08">
        <w:trPr>
          <w:jc w:val="center"/>
        </w:trPr>
        <w:tc>
          <w:tcPr>
            <w:tcW w:w="1250" w:type="pct"/>
            <w:vAlign w:val="center"/>
          </w:tcPr>
          <w:p w14:paraId="7D586320"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Style w:val="Strong"/>
                <w:rFonts w:ascii="Times New Roman" w:hAnsi="Times New Roman" w:cs="Times New Roman"/>
                <w:sz w:val="20"/>
                <w:szCs w:val="20"/>
              </w:rPr>
              <w:t>Total</w:t>
            </w:r>
          </w:p>
        </w:tc>
        <w:tc>
          <w:tcPr>
            <w:tcW w:w="1250" w:type="pct"/>
            <w:vAlign w:val="center"/>
          </w:tcPr>
          <w:p w14:paraId="42DFB318"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p>
        </w:tc>
        <w:tc>
          <w:tcPr>
            <w:tcW w:w="1250" w:type="pct"/>
            <w:vAlign w:val="center"/>
          </w:tcPr>
          <w:p w14:paraId="1AE66BEC"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Style w:val="Strong"/>
                <w:rFonts w:ascii="Times New Roman" w:hAnsi="Times New Roman" w:cs="Times New Roman"/>
                <w:sz w:val="20"/>
                <w:szCs w:val="20"/>
              </w:rPr>
              <w:t>196</w:t>
            </w:r>
          </w:p>
        </w:tc>
        <w:tc>
          <w:tcPr>
            <w:tcW w:w="1250" w:type="pct"/>
            <w:vAlign w:val="center"/>
          </w:tcPr>
          <w:p w14:paraId="14C70C29"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00%</w:t>
            </w:r>
          </w:p>
        </w:tc>
      </w:tr>
    </w:tbl>
    <w:p w14:paraId="78414E7D" w14:textId="77777777" w:rsidR="00281F08" w:rsidRPr="00281F08" w:rsidRDefault="00281F08" w:rsidP="00281F08">
      <w:pPr>
        <w:pStyle w:val="NormalWeb"/>
        <w:spacing w:before="0" w:beforeAutospacing="0" w:after="0" w:afterAutospacing="0"/>
        <w:jc w:val="center"/>
        <w:rPr>
          <w:rFonts w:ascii="Times New Roman" w:hAnsi="Times New Roman" w:cs="Times New Roman"/>
        </w:rPr>
      </w:pPr>
    </w:p>
    <w:p w14:paraId="7C6CF849"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As shown in Table 4, 39% of teachers perceive principal leadership as very weak. This highlights the need to strengthen leadership, particularly in educational leadership, which had the lowest contribution, while intellectual leadership was considered the most influential dimension in enhancing teacher performance.</w:t>
      </w:r>
    </w:p>
    <w:p w14:paraId="7B7DF17E"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6DFFA0F7" w14:textId="24D7562B" w:rsidR="00281F08" w:rsidRPr="00281F08" w:rsidRDefault="00281F08" w:rsidP="00281F08">
      <w:pPr>
        <w:pStyle w:val="NormalWeb"/>
        <w:spacing w:before="0" w:beforeAutospacing="0" w:after="120" w:afterAutospacing="0"/>
        <w:jc w:val="center"/>
        <w:rPr>
          <w:rStyle w:val="Strong"/>
          <w:rFonts w:ascii="Times New Roman" w:hAnsi="Times New Roman" w:cs="Times New Roman"/>
          <w:b w:val="0"/>
          <w:bCs w:val="0"/>
        </w:rPr>
      </w:pPr>
      <w:r w:rsidRPr="00281F08">
        <w:rPr>
          <w:rStyle w:val="Strong"/>
          <w:rFonts w:ascii="Times New Roman" w:hAnsi="Times New Roman" w:cs="Times New Roman"/>
          <w:b w:val="0"/>
          <w:bCs w:val="0"/>
        </w:rPr>
        <w:t>Table 5. Respondents’ Perceptions of Work Motivation (X2)</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1984"/>
        <w:gridCol w:w="1984"/>
      </w:tblGrid>
      <w:tr w:rsidR="00281F08" w:rsidRPr="00281F08" w14:paraId="3F6A10C7" w14:textId="77777777" w:rsidTr="00281F08">
        <w:tc>
          <w:tcPr>
            <w:tcW w:w="1250" w:type="pct"/>
            <w:tcBorders>
              <w:bottom w:val="single" w:sz="4" w:space="0" w:color="auto"/>
            </w:tcBorders>
            <w:vAlign w:val="center"/>
          </w:tcPr>
          <w:p w14:paraId="02CF1A1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Interval</w:t>
            </w:r>
          </w:p>
        </w:tc>
        <w:tc>
          <w:tcPr>
            <w:tcW w:w="1250" w:type="pct"/>
            <w:tcBorders>
              <w:bottom w:val="single" w:sz="4" w:space="0" w:color="auto"/>
            </w:tcBorders>
            <w:vAlign w:val="center"/>
          </w:tcPr>
          <w:p w14:paraId="5E29CA70"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Category</w:t>
            </w:r>
          </w:p>
        </w:tc>
        <w:tc>
          <w:tcPr>
            <w:tcW w:w="1250" w:type="pct"/>
            <w:tcBorders>
              <w:bottom w:val="single" w:sz="4" w:space="0" w:color="auto"/>
            </w:tcBorders>
            <w:vAlign w:val="center"/>
          </w:tcPr>
          <w:p w14:paraId="044806DB"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Frequency</w:t>
            </w:r>
          </w:p>
        </w:tc>
        <w:tc>
          <w:tcPr>
            <w:tcW w:w="1250" w:type="pct"/>
            <w:tcBorders>
              <w:bottom w:val="single" w:sz="4" w:space="0" w:color="auto"/>
            </w:tcBorders>
            <w:vAlign w:val="center"/>
          </w:tcPr>
          <w:p w14:paraId="5A3BB3B5"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w:t>
            </w:r>
          </w:p>
        </w:tc>
      </w:tr>
      <w:tr w:rsidR="00281F08" w:rsidRPr="00281F08" w14:paraId="00869585" w14:textId="77777777" w:rsidTr="00281F08">
        <w:tc>
          <w:tcPr>
            <w:tcW w:w="1250" w:type="pct"/>
            <w:tcBorders>
              <w:top w:val="single" w:sz="4" w:space="0" w:color="auto"/>
              <w:bottom w:val="nil"/>
            </w:tcBorders>
            <w:vAlign w:val="center"/>
          </w:tcPr>
          <w:p w14:paraId="63127CF4"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28–238</w:t>
            </w:r>
          </w:p>
        </w:tc>
        <w:tc>
          <w:tcPr>
            <w:tcW w:w="1250" w:type="pct"/>
            <w:tcBorders>
              <w:top w:val="single" w:sz="4" w:space="0" w:color="auto"/>
              <w:bottom w:val="nil"/>
            </w:tcBorders>
            <w:vAlign w:val="center"/>
          </w:tcPr>
          <w:p w14:paraId="5750949A"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trongly Agree</w:t>
            </w:r>
          </w:p>
        </w:tc>
        <w:tc>
          <w:tcPr>
            <w:tcW w:w="1250" w:type="pct"/>
            <w:tcBorders>
              <w:top w:val="single" w:sz="4" w:space="0" w:color="auto"/>
              <w:bottom w:val="nil"/>
            </w:tcBorders>
            <w:vAlign w:val="center"/>
          </w:tcPr>
          <w:p w14:paraId="4961AA5E"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51</w:t>
            </w:r>
          </w:p>
        </w:tc>
        <w:tc>
          <w:tcPr>
            <w:tcW w:w="1250" w:type="pct"/>
            <w:tcBorders>
              <w:top w:val="single" w:sz="4" w:space="0" w:color="auto"/>
              <w:bottom w:val="nil"/>
            </w:tcBorders>
            <w:vAlign w:val="center"/>
          </w:tcPr>
          <w:p w14:paraId="42D1AA7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6%</w:t>
            </w:r>
          </w:p>
        </w:tc>
      </w:tr>
      <w:tr w:rsidR="00281F08" w:rsidRPr="00281F08" w14:paraId="7B5633DA" w14:textId="77777777" w:rsidTr="00281F08">
        <w:tc>
          <w:tcPr>
            <w:tcW w:w="1250" w:type="pct"/>
            <w:tcBorders>
              <w:top w:val="nil"/>
            </w:tcBorders>
            <w:vAlign w:val="center"/>
          </w:tcPr>
          <w:p w14:paraId="4622B874"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17–227</w:t>
            </w:r>
          </w:p>
        </w:tc>
        <w:tc>
          <w:tcPr>
            <w:tcW w:w="1250" w:type="pct"/>
            <w:tcBorders>
              <w:top w:val="nil"/>
            </w:tcBorders>
            <w:vAlign w:val="center"/>
          </w:tcPr>
          <w:p w14:paraId="3D0B0944"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Agree</w:t>
            </w:r>
          </w:p>
        </w:tc>
        <w:tc>
          <w:tcPr>
            <w:tcW w:w="1250" w:type="pct"/>
            <w:tcBorders>
              <w:top w:val="nil"/>
            </w:tcBorders>
            <w:vAlign w:val="center"/>
          </w:tcPr>
          <w:p w14:paraId="6B6F53D0"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5</w:t>
            </w:r>
          </w:p>
        </w:tc>
        <w:tc>
          <w:tcPr>
            <w:tcW w:w="1250" w:type="pct"/>
            <w:tcBorders>
              <w:top w:val="nil"/>
            </w:tcBorders>
            <w:vAlign w:val="center"/>
          </w:tcPr>
          <w:p w14:paraId="28EF31CC"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3%</w:t>
            </w:r>
          </w:p>
        </w:tc>
      </w:tr>
      <w:tr w:rsidR="00281F08" w:rsidRPr="00281F08" w14:paraId="1199FCBD" w14:textId="77777777" w:rsidTr="00281F08">
        <w:tc>
          <w:tcPr>
            <w:tcW w:w="1250" w:type="pct"/>
            <w:vAlign w:val="center"/>
          </w:tcPr>
          <w:p w14:paraId="35101CB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05–216</w:t>
            </w:r>
          </w:p>
        </w:tc>
        <w:tc>
          <w:tcPr>
            <w:tcW w:w="1250" w:type="pct"/>
            <w:vAlign w:val="center"/>
          </w:tcPr>
          <w:p w14:paraId="462B8A40"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omewhat Agree</w:t>
            </w:r>
          </w:p>
        </w:tc>
        <w:tc>
          <w:tcPr>
            <w:tcW w:w="1250" w:type="pct"/>
            <w:vAlign w:val="center"/>
          </w:tcPr>
          <w:p w14:paraId="0F63A24E"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5</w:t>
            </w:r>
          </w:p>
        </w:tc>
        <w:tc>
          <w:tcPr>
            <w:tcW w:w="1250" w:type="pct"/>
            <w:vAlign w:val="center"/>
          </w:tcPr>
          <w:p w14:paraId="7C5630C5"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8%</w:t>
            </w:r>
          </w:p>
        </w:tc>
      </w:tr>
      <w:tr w:rsidR="00281F08" w:rsidRPr="00281F08" w14:paraId="176D76AF" w14:textId="77777777" w:rsidTr="00281F08">
        <w:tc>
          <w:tcPr>
            <w:tcW w:w="1250" w:type="pct"/>
            <w:vAlign w:val="center"/>
          </w:tcPr>
          <w:p w14:paraId="5B81AC3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95–204</w:t>
            </w:r>
          </w:p>
        </w:tc>
        <w:tc>
          <w:tcPr>
            <w:tcW w:w="1250" w:type="pct"/>
            <w:vAlign w:val="center"/>
          </w:tcPr>
          <w:p w14:paraId="18B86D62"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Disagree</w:t>
            </w:r>
          </w:p>
        </w:tc>
        <w:tc>
          <w:tcPr>
            <w:tcW w:w="1250" w:type="pct"/>
            <w:vAlign w:val="center"/>
          </w:tcPr>
          <w:p w14:paraId="7649134D"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7</w:t>
            </w:r>
          </w:p>
        </w:tc>
        <w:tc>
          <w:tcPr>
            <w:tcW w:w="1250" w:type="pct"/>
            <w:vAlign w:val="center"/>
          </w:tcPr>
          <w:p w14:paraId="6C7674D8"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9%</w:t>
            </w:r>
          </w:p>
        </w:tc>
      </w:tr>
      <w:tr w:rsidR="00281F08" w:rsidRPr="00281F08" w14:paraId="3D535BA8" w14:textId="77777777" w:rsidTr="00281F08">
        <w:tc>
          <w:tcPr>
            <w:tcW w:w="1250" w:type="pct"/>
            <w:vAlign w:val="center"/>
          </w:tcPr>
          <w:p w14:paraId="5D6EE6EC"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85–194</w:t>
            </w:r>
          </w:p>
        </w:tc>
        <w:tc>
          <w:tcPr>
            <w:tcW w:w="1250" w:type="pct"/>
            <w:vAlign w:val="center"/>
          </w:tcPr>
          <w:p w14:paraId="029DD34A"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trongly Disagree</w:t>
            </w:r>
          </w:p>
        </w:tc>
        <w:tc>
          <w:tcPr>
            <w:tcW w:w="1250" w:type="pct"/>
            <w:vAlign w:val="center"/>
          </w:tcPr>
          <w:p w14:paraId="7BBF7267"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88</w:t>
            </w:r>
          </w:p>
        </w:tc>
        <w:tc>
          <w:tcPr>
            <w:tcW w:w="1250" w:type="pct"/>
            <w:vAlign w:val="center"/>
          </w:tcPr>
          <w:p w14:paraId="7A94E648"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45%</w:t>
            </w:r>
          </w:p>
        </w:tc>
      </w:tr>
      <w:tr w:rsidR="00281F08" w:rsidRPr="00281F08" w14:paraId="3B24A96E" w14:textId="77777777" w:rsidTr="00281F08">
        <w:tc>
          <w:tcPr>
            <w:tcW w:w="1250" w:type="pct"/>
            <w:vAlign w:val="center"/>
          </w:tcPr>
          <w:p w14:paraId="41F00D7A"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Style w:val="Strong"/>
                <w:rFonts w:ascii="Times New Roman" w:hAnsi="Times New Roman" w:cs="Times New Roman"/>
                <w:sz w:val="20"/>
                <w:szCs w:val="20"/>
              </w:rPr>
              <w:t>Total</w:t>
            </w:r>
          </w:p>
        </w:tc>
        <w:tc>
          <w:tcPr>
            <w:tcW w:w="1250" w:type="pct"/>
            <w:vAlign w:val="center"/>
          </w:tcPr>
          <w:p w14:paraId="3141EC2B"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p>
        </w:tc>
        <w:tc>
          <w:tcPr>
            <w:tcW w:w="1250" w:type="pct"/>
            <w:vAlign w:val="center"/>
          </w:tcPr>
          <w:p w14:paraId="490E083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Style w:val="Strong"/>
                <w:rFonts w:ascii="Times New Roman" w:hAnsi="Times New Roman" w:cs="Times New Roman"/>
                <w:sz w:val="20"/>
                <w:szCs w:val="20"/>
              </w:rPr>
              <w:t>196</w:t>
            </w:r>
          </w:p>
        </w:tc>
        <w:tc>
          <w:tcPr>
            <w:tcW w:w="1250" w:type="pct"/>
            <w:vAlign w:val="center"/>
          </w:tcPr>
          <w:p w14:paraId="3A5DCA3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00%</w:t>
            </w:r>
          </w:p>
        </w:tc>
      </w:tr>
    </w:tbl>
    <w:p w14:paraId="0884B2F0"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65D149B9" w14:textId="77777777" w:rsid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Table 5 indicates that 45% of respondents reported very low work motivation. This emphasizes the importance of extrinsic factors, such as recognition and opportunities for professional development, in determining teacher motivation. Extrinsic motivation was found to be the strongest contributing factor overall.</w:t>
      </w:r>
    </w:p>
    <w:p w14:paraId="01F6D2CA"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6B5F2450" w14:textId="75012F13" w:rsidR="00281F08" w:rsidRPr="00281F08" w:rsidRDefault="00281F08" w:rsidP="00281F08">
      <w:pPr>
        <w:pStyle w:val="NormalWeb"/>
        <w:spacing w:before="0" w:beforeAutospacing="0" w:after="120" w:afterAutospacing="0"/>
        <w:jc w:val="center"/>
        <w:rPr>
          <w:rStyle w:val="Strong"/>
          <w:rFonts w:ascii="Times New Roman" w:hAnsi="Times New Roman" w:cs="Times New Roman"/>
          <w:b w:val="0"/>
          <w:bCs w:val="0"/>
        </w:rPr>
      </w:pPr>
      <w:r w:rsidRPr="00281F08">
        <w:rPr>
          <w:rStyle w:val="Strong"/>
          <w:rFonts w:ascii="Times New Roman" w:hAnsi="Times New Roman" w:cs="Times New Roman"/>
          <w:b w:val="0"/>
          <w:bCs w:val="0"/>
        </w:rPr>
        <w:t>Table 6. Respondents’ Perceptions of Work Discipline (X3)</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982"/>
        <w:gridCol w:w="1982"/>
        <w:gridCol w:w="1982"/>
      </w:tblGrid>
      <w:tr w:rsidR="00281F08" w:rsidRPr="00281F08" w14:paraId="13E496FD" w14:textId="77777777" w:rsidTr="00281F08">
        <w:trPr>
          <w:jc w:val="center"/>
        </w:trPr>
        <w:tc>
          <w:tcPr>
            <w:tcW w:w="1981" w:type="dxa"/>
            <w:tcBorders>
              <w:bottom w:val="single" w:sz="4" w:space="0" w:color="auto"/>
            </w:tcBorders>
            <w:vAlign w:val="center"/>
          </w:tcPr>
          <w:p w14:paraId="3C00F551"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Interval</w:t>
            </w:r>
          </w:p>
        </w:tc>
        <w:tc>
          <w:tcPr>
            <w:tcW w:w="1982" w:type="dxa"/>
            <w:tcBorders>
              <w:bottom w:val="single" w:sz="4" w:space="0" w:color="auto"/>
            </w:tcBorders>
            <w:vAlign w:val="center"/>
          </w:tcPr>
          <w:p w14:paraId="0BCFFFC4"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Category</w:t>
            </w:r>
          </w:p>
        </w:tc>
        <w:tc>
          <w:tcPr>
            <w:tcW w:w="1982" w:type="dxa"/>
            <w:tcBorders>
              <w:bottom w:val="single" w:sz="4" w:space="0" w:color="auto"/>
            </w:tcBorders>
            <w:vAlign w:val="center"/>
          </w:tcPr>
          <w:p w14:paraId="4593C5CA"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Frequency</w:t>
            </w:r>
          </w:p>
        </w:tc>
        <w:tc>
          <w:tcPr>
            <w:tcW w:w="1982" w:type="dxa"/>
            <w:tcBorders>
              <w:bottom w:val="single" w:sz="4" w:space="0" w:color="auto"/>
            </w:tcBorders>
            <w:vAlign w:val="center"/>
          </w:tcPr>
          <w:p w14:paraId="5117AA14"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b/>
                <w:bCs/>
                <w:sz w:val="20"/>
                <w:szCs w:val="20"/>
              </w:rPr>
              <w:t>%</w:t>
            </w:r>
          </w:p>
        </w:tc>
      </w:tr>
      <w:tr w:rsidR="00281F08" w:rsidRPr="00281F08" w14:paraId="63490125" w14:textId="77777777" w:rsidTr="00281F08">
        <w:trPr>
          <w:jc w:val="center"/>
        </w:trPr>
        <w:tc>
          <w:tcPr>
            <w:tcW w:w="1981" w:type="dxa"/>
            <w:tcBorders>
              <w:top w:val="single" w:sz="4" w:space="0" w:color="auto"/>
              <w:bottom w:val="nil"/>
            </w:tcBorders>
            <w:vAlign w:val="center"/>
          </w:tcPr>
          <w:p w14:paraId="43811398"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91–210</w:t>
            </w:r>
          </w:p>
        </w:tc>
        <w:tc>
          <w:tcPr>
            <w:tcW w:w="1982" w:type="dxa"/>
            <w:tcBorders>
              <w:top w:val="single" w:sz="4" w:space="0" w:color="auto"/>
              <w:bottom w:val="nil"/>
            </w:tcBorders>
            <w:vAlign w:val="center"/>
          </w:tcPr>
          <w:p w14:paraId="49D9841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trongly Agree</w:t>
            </w:r>
          </w:p>
        </w:tc>
        <w:tc>
          <w:tcPr>
            <w:tcW w:w="1982" w:type="dxa"/>
            <w:tcBorders>
              <w:top w:val="single" w:sz="4" w:space="0" w:color="auto"/>
              <w:bottom w:val="nil"/>
            </w:tcBorders>
            <w:vAlign w:val="center"/>
          </w:tcPr>
          <w:p w14:paraId="38AD1FFA"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72</w:t>
            </w:r>
          </w:p>
        </w:tc>
        <w:tc>
          <w:tcPr>
            <w:tcW w:w="1982" w:type="dxa"/>
            <w:tcBorders>
              <w:top w:val="single" w:sz="4" w:space="0" w:color="auto"/>
              <w:bottom w:val="nil"/>
            </w:tcBorders>
            <w:vAlign w:val="center"/>
          </w:tcPr>
          <w:p w14:paraId="64B08772"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37%</w:t>
            </w:r>
          </w:p>
        </w:tc>
      </w:tr>
      <w:tr w:rsidR="00281F08" w:rsidRPr="00281F08" w14:paraId="0113E2E0" w14:textId="77777777" w:rsidTr="00281F08">
        <w:trPr>
          <w:jc w:val="center"/>
        </w:trPr>
        <w:tc>
          <w:tcPr>
            <w:tcW w:w="1981" w:type="dxa"/>
            <w:tcBorders>
              <w:top w:val="nil"/>
            </w:tcBorders>
            <w:vAlign w:val="center"/>
          </w:tcPr>
          <w:p w14:paraId="02BDD564"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89–190</w:t>
            </w:r>
          </w:p>
        </w:tc>
        <w:tc>
          <w:tcPr>
            <w:tcW w:w="1982" w:type="dxa"/>
            <w:tcBorders>
              <w:top w:val="nil"/>
            </w:tcBorders>
            <w:vAlign w:val="center"/>
          </w:tcPr>
          <w:p w14:paraId="47B014DA"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Agree</w:t>
            </w:r>
          </w:p>
        </w:tc>
        <w:tc>
          <w:tcPr>
            <w:tcW w:w="1982" w:type="dxa"/>
            <w:tcBorders>
              <w:top w:val="nil"/>
            </w:tcBorders>
            <w:vAlign w:val="center"/>
          </w:tcPr>
          <w:p w14:paraId="491CB987"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8</w:t>
            </w:r>
          </w:p>
        </w:tc>
        <w:tc>
          <w:tcPr>
            <w:tcW w:w="1982" w:type="dxa"/>
            <w:tcBorders>
              <w:top w:val="nil"/>
            </w:tcBorders>
            <w:vAlign w:val="center"/>
          </w:tcPr>
          <w:p w14:paraId="6E0641B6"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4%</w:t>
            </w:r>
          </w:p>
        </w:tc>
      </w:tr>
      <w:tr w:rsidR="00281F08" w:rsidRPr="00281F08" w14:paraId="760B78F4" w14:textId="77777777" w:rsidTr="00281F08">
        <w:trPr>
          <w:jc w:val="center"/>
        </w:trPr>
        <w:tc>
          <w:tcPr>
            <w:tcW w:w="1981" w:type="dxa"/>
            <w:vAlign w:val="center"/>
          </w:tcPr>
          <w:p w14:paraId="72F3534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79–188</w:t>
            </w:r>
          </w:p>
        </w:tc>
        <w:tc>
          <w:tcPr>
            <w:tcW w:w="1982" w:type="dxa"/>
            <w:vAlign w:val="center"/>
          </w:tcPr>
          <w:p w14:paraId="7BCFF6C8"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omewhat Agree</w:t>
            </w:r>
          </w:p>
        </w:tc>
        <w:tc>
          <w:tcPr>
            <w:tcW w:w="1982" w:type="dxa"/>
            <w:vAlign w:val="center"/>
          </w:tcPr>
          <w:p w14:paraId="743B5069"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31</w:t>
            </w:r>
          </w:p>
        </w:tc>
        <w:tc>
          <w:tcPr>
            <w:tcW w:w="1982" w:type="dxa"/>
            <w:vAlign w:val="center"/>
          </w:tcPr>
          <w:p w14:paraId="2288D2CB"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6%</w:t>
            </w:r>
          </w:p>
        </w:tc>
      </w:tr>
      <w:tr w:rsidR="00281F08" w:rsidRPr="00281F08" w14:paraId="68D31D20" w14:textId="77777777" w:rsidTr="00281F08">
        <w:trPr>
          <w:jc w:val="center"/>
        </w:trPr>
        <w:tc>
          <w:tcPr>
            <w:tcW w:w="1981" w:type="dxa"/>
            <w:vAlign w:val="center"/>
          </w:tcPr>
          <w:p w14:paraId="312C2639"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71–178</w:t>
            </w:r>
          </w:p>
        </w:tc>
        <w:tc>
          <w:tcPr>
            <w:tcW w:w="1982" w:type="dxa"/>
            <w:vAlign w:val="center"/>
          </w:tcPr>
          <w:p w14:paraId="05C31CAC"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Disagree</w:t>
            </w:r>
          </w:p>
        </w:tc>
        <w:tc>
          <w:tcPr>
            <w:tcW w:w="1982" w:type="dxa"/>
            <w:vAlign w:val="center"/>
          </w:tcPr>
          <w:p w14:paraId="292F9C4C"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31</w:t>
            </w:r>
          </w:p>
        </w:tc>
        <w:tc>
          <w:tcPr>
            <w:tcW w:w="1982" w:type="dxa"/>
            <w:vAlign w:val="center"/>
          </w:tcPr>
          <w:p w14:paraId="228BD0B9"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6%</w:t>
            </w:r>
          </w:p>
        </w:tc>
      </w:tr>
      <w:tr w:rsidR="00281F08" w:rsidRPr="00281F08" w14:paraId="7D299180" w14:textId="77777777" w:rsidTr="00281F08">
        <w:trPr>
          <w:jc w:val="center"/>
        </w:trPr>
        <w:tc>
          <w:tcPr>
            <w:tcW w:w="1981" w:type="dxa"/>
            <w:vAlign w:val="center"/>
          </w:tcPr>
          <w:p w14:paraId="06113F40"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62–170</w:t>
            </w:r>
          </w:p>
        </w:tc>
        <w:tc>
          <w:tcPr>
            <w:tcW w:w="1982" w:type="dxa"/>
            <w:vAlign w:val="center"/>
          </w:tcPr>
          <w:p w14:paraId="5EB43FEF"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Strongly Disagree</w:t>
            </w:r>
          </w:p>
        </w:tc>
        <w:tc>
          <w:tcPr>
            <w:tcW w:w="1982" w:type="dxa"/>
            <w:vAlign w:val="center"/>
          </w:tcPr>
          <w:p w14:paraId="44058AD1"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54</w:t>
            </w:r>
          </w:p>
        </w:tc>
        <w:tc>
          <w:tcPr>
            <w:tcW w:w="1982" w:type="dxa"/>
            <w:vAlign w:val="center"/>
          </w:tcPr>
          <w:p w14:paraId="23AB4959"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27%</w:t>
            </w:r>
          </w:p>
        </w:tc>
      </w:tr>
      <w:tr w:rsidR="00281F08" w:rsidRPr="00281F08" w14:paraId="166137AE" w14:textId="77777777" w:rsidTr="00281F08">
        <w:trPr>
          <w:jc w:val="center"/>
        </w:trPr>
        <w:tc>
          <w:tcPr>
            <w:tcW w:w="1981" w:type="dxa"/>
            <w:vAlign w:val="center"/>
          </w:tcPr>
          <w:p w14:paraId="3EBFE837"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Style w:val="Strong"/>
                <w:rFonts w:ascii="Times New Roman" w:hAnsi="Times New Roman" w:cs="Times New Roman"/>
                <w:sz w:val="20"/>
                <w:szCs w:val="20"/>
              </w:rPr>
              <w:t>Total</w:t>
            </w:r>
          </w:p>
        </w:tc>
        <w:tc>
          <w:tcPr>
            <w:tcW w:w="1982" w:type="dxa"/>
            <w:vAlign w:val="center"/>
          </w:tcPr>
          <w:p w14:paraId="633C649D"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p>
        </w:tc>
        <w:tc>
          <w:tcPr>
            <w:tcW w:w="1982" w:type="dxa"/>
            <w:vAlign w:val="center"/>
          </w:tcPr>
          <w:p w14:paraId="1EECC4B0"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Style w:val="Strong"/>
                <w:rFonts w:ascii="Times New Roman" w:hAnsi="Times New Roman" w:cs="Times New Roman"/>
                <w:sz w:val="20"/>
                <w:szCs w:val="20"/>
              </w:rPr>
              <w:t>196</w:t>
            </w:r>
          </w:p>
        </w:tc>
        <w:tc>
          <w:tcPr>
            <w:tcW w:w="1982" w:type="dxa"/>
            <w:vAlign w:val="center"/>
          </w:tcPr>
          <w:p w14:paraId="7C424BC1" w14:textId="77777777" w:rsidR="00281F08" w:rsidRPr="00281F08" w:rsidRDefault="00281F08" w:rsidP="00281F08">
            <w:pPr>
              <w:pStyle w:val="NormalWeb"/>
              <w:spacing w:before="0" w:beforeAutospacing="0" w:after="0" w:afterAutospacing="0"/>
              <w:jc w:val="center"/>
              <w:rPr>
                <w:rFonts w:ascii="Times New Roman" w:hAnsi="Times New Roman" w:cs="Times New Roman"/>
                <w:sz w:val="20"/>
                <w:szCs w:val="20"/>
              </w:rPr>
            </w:pPr>
            <w:r w:rsidRPr="00281F08">
              <w:rPr>
                <w:rFonts w:ascii="Times New Roman" w:hAnsi="Times New Roman" w:cs="Times New Roman"/>
                <w:sz w:val="20"/>
                <w:szCs w:val="20"/>
              </w:rPr>
              <w:t>100%</w:t>
            </w:r>
          </w:p>
        </w:tc>
      </w:tr>
    </w:tbl>
    <w:p w14:paraId="2AA1DEC3"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1EEB9C6F"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The results in Table 6 show that teachers’ work discipline is still varied, with 37% in the strongly agree category, but 27% perceiving it as very low. Compliance with work duties emerged as the strongest indicator, while punctuality was identified as the weakest.</w:t>
      </w:r>
    </w:p>
    <w:p w14:paraId="4FDD0DA3"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6E6112B5" w14:textId="77777777" w:rsidR="00281F08" w:rsidRPr="00281F08" w:rsidRDefault="00281F08" w:rsidP="00281F08">
      <w:pPr>
        <w:pStyle w:val="Heading3"/>
        <w:spacing w:before="0"/>
        <w:rPr>
          <w:rFonts w:ascii="Times New Roman" w:hAnsi="Times New Roman" w:cs="Times New Roman"/>
          <w:i/>
          <w:iCs/>
          <w:color w:val="auto"/>
          <w:sz w:val="24"/>
        </w:rPr>
      </w:pPr>
      <w:r w:rsidRPr="00281F08">
        <w:rPr>
          <w:rFonts w:ascii="Times New Roman" w:hAnsi="Times New Roman" w:cs="Times New Roman"/>
          <w:i/>
          <w:iCs/>
          <w:color w:val="auto"/>
          <w:sz w:val="24"/>
        </w:rPr>
        <w:t>Classical Assumption Tests</w:t>
      </w:r>
    </w:p>
    <w:p w14:paraId="1D17AA8F" w14:textId="77777777" w:rsidR="00281F08" w:rsidRPr="00281F08" w:rsidRDefault="00281F08" w:rsidP="00281F08"/>
    <w:p w14:paraId="2FF6ECB8"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 xml:space="preserve">The normality test results showed that all variables had Kolmogorov-Smirnov significance values greater than 0.05, indicating normally distributed data. The linearity test revealed that the relationship between work motivation and teacher </w:t>
      </w:r>
      <w:r w:rsidRPr="00281F08">
        <w:rPr>
          <w:rFonts w:ascii="Times New Roman" w:hAnsi="Times New Roman" w:cs="Times New Roman"/>
        </w:rPr>
        <w:lastRenderedPageBreak/>
        <w:t>performance was linear, whereas the relationships between principal leadership and work discipline with teacher performance tended to be non-linear. Furthermore, the multicollinearity test results showed VIF values for all independent variables below 10, indicating the absence of multicollinearity issues. Therefore, the data were deemed suitable for regression analysis.</w:t>
      </w:r>
    </w:p>
    <w:p w14:paraId="2EE40E3C"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7E02E0E5" w14:textId="77777777" w:rsidR="00281F08" w:rsidRPr="00281F08" w:rsidRDefault="00281F08" w:rsidP="00281F08">
      <w:pPr>
        <w:pStyle w:val="Heading3"/>
        <w:spacing w:before="0"/>
        <w:rPr>
          <w:rFonts w:ascii="Times New Roman" w:hAnsi="Times New Roman" w:cs="Times New Roman"/>
          <w:i/>
          <w:iCs/>
          <w:color w:val="auto"/>
          <w:sz w:val="24"/>
        </w:rPr>
      </w:pPr>
      <w:r w:rsidRPr="00281F08">
        <w:rPr>
          <w:rFonts w:ascii="Times New Roman" w:hAnsi="Times New Roman" w:cs="Times New Roman"/>
          <w:i/>
          <w:iCs/>
          <w:color w:val="auto"/>
          <w:sz w:val="24"/>
        </w:rPr>
        <w:t>Hypothesis Testing</w:t>
      </w:r>
    </w:p>
    <w:p w14:paraId="4F7AADDF" w14:textId="77777777" w:rsidR="00281F08" w:rsidRPr="00281F08" w:rsidRDefault="00281F08" w:rsidP="00281F08"/>
    <w:p w14:paraId="306D2771"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 xml:space="preserve">The first hypothesis test demonstrated that principal leadership significantly influences teacher performance, contributing 89.6%. The second hypothesis confirmed that work motivation also has a significant effect, although with a relatively lower contribution of 34.6%. The third hypothesis revealed that work discipline has a significant effect with a contribution of 44.2%. Finally, the fourth hypothesis showed that principal leadership, work motivation, and work discipline simultaneously exert a significant effect on teacher performance, with a combined contribution of 91.1%. These findings indicate that the combined influence of these three independent variables plays a decisive role in shaping the performance quality of elementary school teachers in </w:t>
      </w:r>
      <w:proofErr w:type="spellStart"/>
      <w:r w:rsidRPr="00281F08">
        <w:rPr>
          <w:rFonts w:ascii="Times New Roman" w:hAnsi="Times New Roman" w:cs="Times New Roman"/>
        </w:rPr>
        <w:t>Bulakamba</w:t>
      </w:r>
      <w:proofErr w:type="spellEnd"/>
      <w:r w:rsidRPr="00281F08">
        <w:rPr>
          <w:rFonts w:ascii="Times New Roman" w:hAnsi="Times New Roman" w:cs="Times New Roman"/>
        </w:rPr>
        <w:t xml:space="preserve"> District, Brebes Regency.</w:t>
      </w:r>
    </w:p>
    <w:p w14:paraId="1565E10C"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00773AD1" w14:textId="77777777" w:rsidR="00281F08" w:rsidRPr="00281F08" w:rsidRDefault="00281F08" w:rsidP="00281F08">
      <w:pPr>
        <w:pStyle w:val="Heading3"/>
        <w:spacing w:before="0"/>
        <w:rPr>
          <w:rFonts w:ascii="Times New Roman" w:hAnsi="Times New Roman" w:cs="Times New Roman"/>
          <w:i/>
          <w:iCs/>
          <w:color w:val="auto"/>
          <w:sz w:val="24"/>
        </w:rPr>
      </w:pPr>
      <w:r w:rsidRPr="00281F08">
        <w:rPr>
          <w:rFonts w:ascii="Times New Roman" w:hAnsi="Times New Roman" w:cs="Times New Roman"/>
          <w:i/>
          <w:iCs/>
          <w:color w:val="auto"/>
          <w:sz w:val="24"/>
        </w:rPr>
        <w:t>Discussion</w:t>
      </w:r>
    </w:p>
    <w:p w14:paraId="791812E7" w14:textId="77777777" w:rsidR="00281F08" w:rsidRPr="00281F08" w:rsidRDefault="00281F08" w:rsidP="00281F08">
      <w:pPr>
        <w:rPr>
          <w:rFonts w:ascii="Times New Roman" w:hAnsi="Times New Roman"/>
          <w:sz w:val="24"/>
        </w:rPr>
      </w:pPr>
    </w:p>
    <w:p w14:paraId="2B9A23DA" w14:textId="77777777" w:rsidR="00281F08" w:rsidRPr="00281F08" w:rsidRDefault="00281F08" w:rsidP="00281F08">
      <w:pPr>
        <w:pStyle w:val="Heading3"/>
        <w:spacing w:before="0"/>
        <w:rPr>
          <w:rFonts w:ascii="Times New Roman" w:hAnsi="Times New Roman" w:cs="Times New Roman"/>
          <w:i/>
          <w:iCs/>
          <w:color w:val="auto"/>
          <w:sz w:val="24"/>
        </w:rPr>
      </w:pPr>
      <w:r w:rsidRPr="00281F08">
        <w:rPr>
          <w:rFonts w:ascii="Times New Roman" w:hAnsi="Times New Roman" w:cs="Times New Roman"/>
          <w:i/>
          <w:iCs/>
          <w:color w:val="auto"/>
          <w:sz w:val="24"/>
        </w:rPr>
        <w:t>The Influence of Principal Leadership on Teacher Performance</w:t>
      </w:r>
    </w:p>
    <w:p w14:paraId="535E31D8" w14:textId="77777777" w:rsidR="00281F08" w:rsidRPr="00281F08" w:rsidRDefault="00281F08" w:rsidP="00281F08"/>
    <w:p w14:paraId="5FAB0887"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 xml:space="preserve">The findings of this study indicate that principal leadership has a significant influence on teacher performance, contributing as much as 89.6%. This means that the higher the quality of a principal’s leadership, the better the performance of elementary school teachers in </w:t>
      </w:r>
      <w:proofErr w:type="spellStart"/>
      <w:r w:rsidRPr="00281F08">
        <w:rPr>
          <w:rFonts w:ascii="Times New Roman" w:hAnsi="Times New Roman" w:cs="Times New Roman"/>
        </w:rPr>
        <w:t>Bulakamba</w:t>
      </w:r>
      <w:proofErr w:type="spellEnd"/>
      <w:r w:rsidRPr="00281F08">
        <w:rPr>
          <w:rFonts w:ascii="Times New Roman" w:hAnsi="Times New Roman" w:cs="Times New Roman"/>
        </w:rPr>
        <w:t xml:space="preserve"> District, Brebes Regency. These results are consistent with Sulastri (2016), who emphasized that principal leadership affects the quality of elementary schools, as well as Fatimah (2022), who found that principal leadership and organizational culture significantly influence teacher performance. Uray Iskandar (2021) also argued that effective principal leadership can enhance teacher motivation and performance. Furthermore, research by Teddy Manueke et al. (2021) demonstrated that principal supervision serves as an important instrument in improving teacher performance. Thus, this study reinforces empirical evidence that principal leadership is a key factor in ensuring successful learning and achieving educational objectives in elementary schools.</w:t>
      </w:r>
    </w:p>
    <w:p w14:paraId="3F7313CF"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3CCBD433" w14:textId="77777777" w:rsidR="00281F08" w:rsidRPr="00281F08" w:rsidRDefault="00281F08" w:rsidP="00281F08">
      <w:pPr>
        <w:pStyle w:val="Heading3"/>
        <w:spacing w:before="0"/>
        <w:rPr>
          <w:rFonts w:ascii="Times New Roman" w:hAnsi="Times New Roman" w:cs="Times New Roman"/>
          <w:i/>
          <w:iCs/>
          <w:color w:val="auto"/>
          <w:sz w:val="24"/>
        </w:rPr>
      </w:pPr>
      <w:r w:rsidRPr="00281F08">
        <w:rPr>
          <w:rFonts w:ascii="Times New Roman" w:hAnsi="Times New Roman" w:cs="Times New Roman"/>
          <w:i/>
          <w:iCs/>
          <w:color w:val="auto"/>
          <w:sz w:val="24"/>
        </w:rPr>
        <w:t>The Influence of Work Motivation on Teacher Performance</w:t>
      </w:r>
    </w:p>
    <w:p w14:paraId="729886DC" w14:textId="77777777" w:rsidR="00281F08" w:rsidRPr="00281F08" w:rsidRDefault="00281F08" w:rsidP="00281F08"/>
    <w:p w14:paraId="607A9A0F"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 xml:space="preserve">Teacher work motivation was also found to significantly affect performance, although its contribution was relatively lower at 34.6%. Teachers with high motivation are more enthusiastic, dedicated, and achievement-oriented. This finding is in line with Winarsih (2021), who noted that work motivation is directly related to teacher performance improvement. Similarly, Setiawan (2022) found that work motivation, alongside principal leadership and work discipline, significantly affects teacher performance. </w:t>
      </w:r>
      <w:proofErr w:type="spellStart"/>
      <w:r w:rsidRPr="00281F08">
        <w:rPr>
          <w:rFonts w:ascii="Times New Roman" w:hAnsi="Times New Roman" w:cs="Times New Roman"/>
        </w:rPr>
        <w:t>Priansa</w:t>
      </w:r>
      <w:proofErr w:type="spellEnd"/>
      <w:r w:rsidRPr="00281F08">
        <w:rPr>
          <w:rFonts w:ascii="Times New Roman" w:hAnsi="Times New Roman" w:cs="Times New Roman"/>
        </w:rPr>
        <w:t xml:space="preserve"> (2018) further emphasized that motivation comprises both intrinsic and extrinsic factors, both of which drive teachers’ work behavior. These results highlight the need for strategies to enhance teacher </w:t>
      </w:r>
      <w:r w:rsidRPr="00281F08">
        <w:rPr>
          <w:rFonts w:ascii="Times New Roman" w:hAnsi="Times New Roman" w:cs="Times New Roman"/>
        </w:rPr>
        <w:lastRenderedPageBreak/>
        <w:t>motivation, whether through recognition, rewards, or opportunities for professional development, in order to improve teacher performance.</w:t>
      </w:r>
    </w:p>
    <w:p w14:paraId="5A752044"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5A63C358" w14:textId="77777777" w:rsidR="00281F08" w:rsidRPr="00281F08" w:rsidRDefault="00281F08" w:rsidP="00281F08">
      <w:pPr>
        <w:pStyle w:val="Heading3"/>
        <w:spacing w:before="0"/>
        <w:rPr>
          <w:rFonts w:ascii="Times New Roman" w:hAnsi="Times New Roman" w:cs="Times New Roman"/>
          <w:i/>
          <w:iCs/>
          <w:color w:val="auto"/>
          <w:sz w:val="24"/>
        </w:rPr>
      </w:pPr>
      <w:r w:rsidRPr="00281F08">
        <w:rPr>
          <w:rFonts w:ascii="Times New Roman" w:hAnsi="Times New Roman" w:cs="Times New Roman"/>
          <w:i/>
          <w:iCs/>
          <w:color w:val="auto"/>
          <w:sz w:val="24"/>
        </w:rPr>
        <w:t>The Influence of Work Discipline on Teacher Performance</w:t>
      </w:r>
    </w:p>
    <w:p w14:paraId="4049DD5D" w14:textId="77777777" w:rsidR="00281F08" w:rsidRPr="00281F08" w:rsidRDefault="00281F08" w:rsidP="00281F08"/>
    <w:p w14:paraId="6CBDFCD1"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 xml:space="preserve">Work discipline was also proven to significantly influence teacher performance, contributing 43.8%. Teachers with strong discipline tend to carry out their duties consistently in accordance with established rules and targets. This is in line with Turang, </w:t>
      </w:r>
      <w:proofErr w:type="spellStart"/>
      <w:r w:rsidRPr="00281F08">
        <w:rPr>
          <w:rFonts w:ascii="Times New Roman" w:hAnsi="Times New Roman" w:cs="Times New Roman"/>
        </w:rPr>
        <w:t>Kindangen</w:t>
      </w:r>
      <w:proofErr w:type="spellEnd"/>
      <w:r w:rsidRPr="00281F08">
        <w:rPr>
          <w:rFonts w:ascii="Times New Roman" w:hAnsi="Times New Roman" w:cs="Times New Roman"/>
        </w:rPr>
        <w:t xml:space="preserve">, and </w:t>
      </w:r>
      <w:proofErr w:type="spellStart"/>
      <w:r w:rsidRPr="00281F08">
        <w:rPr>
          <w:rFonts w:ascii="Times New Roman" w:hAnsi="Times New Roman" w:cs="Times New Roman"/>
        </w:rPr>
        <w:t>Tumiwa</w:t>
      </w:r>
      <w:proofErr w:type="spellEnd"/>
      <w:r w:rsidRPr="00281F08">
        <w:rPr>
          <w:rFonts w:ascii="Times New Roman" w:hAnsi="Times New Roman" w:cs="Times New Roman"/>
        </w:rPr>
        <w:t xml:space="preserve"> (2015), who argued that discipline is an essential tool for strengthening employee work behavior. Arika (2016) added that discipline reflects respect, compliance, and willingness to adhere to organizational rules. Hamali (2016) emphasized that discipline emerges from within the individual, driving conformity with organizational norms and values. Wahyuni (2015) also stated that discipline is a mental attitude that encourages individuals to consistently follow regulations. These findings are consistent with previous theories and studies, confirming that discipline is a critical factor in maintaining the quality of teacher performance.</w:t>
      </w:r>
    </w:p>
    <w:p w14:paraId="4F98DB6E"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3626EE64" w14:textId="77777777" w:rsidR="00281F08" w:rsidRPr="00281F08" w:rsidRDefault="00281F08" w:rsidP="00281F08">
      <w:pPr>
        <w:pStyle w:val="Heading3"/>
        <w:spacing w:before="0"/>
        <w:rPr>
          <w:rFonts w:ascii="Times New Roman" w:hAnsi="Times New Roman" w:cs="Times New Roman"/>
          <w:i/>
          <w:iCs/>
          <w:color w:val="auto"/>
          <w:sz w:val="24"/>
        </w:rPr>
      </w:pPr>
      <w:r w:rsidRPr="00281F08">
        <w:rPr>
          <w:rFonts w:ascii="Times New Roman" w:hAnsi="Times New Roman" w:cs="Times New Roman"/>
          <w:i/>
          <w:iCs/>
          <w:color w:val="auto"/>
          <w:sz w:val="24"/>
        </w:rPr>
        <w:t>The Simultaneous Influence of Principal Leadership, Work Motivation, and Work Discipline on Teacher Performance</w:t>
      </w:r>
    </w:p>
    <w:p w14:paraId="0E944D98" w14:textId="77777777" w:rsidR="00281F08" w:rsidRPr="00281F08" w:rsidRDefault="00281F08" w:rsidP="00281F08"/>
    <w:p w14:paraId="6A717CD5"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r w:rsidRPr="00281F08">
        <w:rPr>
          <w:rFonts w:ascii="Times New Roman" w:hAnsi="Times New Roman" w:cs="Times New Roman"/>
        </w:rPr>
        <w:t xml:space="preserve">Simultaneously, the three independent variables principal leadership, work motivation, and work discipline were found to significantly affect teacher performance, with a combined contribution of 91.1%. This demonstrates that teacher performance is not determined by a single factor, but rather by the cumulative influence of effective leadership, high motivation, and consistent discipline. These findings are consistent with </w:t>
      </w:r>
      <w:proofErr w:type="spellStart"/>
      <w:r w:rsidRPr="00281F08">
        <w:rPr>
          <w:rFonts w:ascii="Times New Roman" w:hAnsi="Times New Roman" w:cs="Times New Roman"/>
        </w:rPr>
        <w:t>Nurdiansyah</w:t>
      </w:r>
      <w:proofErr w:type="spellEnd"/>
      <w:r w:rsidRPr="00281F08">
        <w:rPr>
          <w:rFonts w:ascii="Times New Roman" w:hAnsi="Times New Roman" w:cs="Times New Roman"/>
        </w:rPr>
        <w:t xml:space="preserve"> (2017), who stated that teacher performance is influenced by both internal and external factors, including leadership, motivation, and discipline. Thus, the study provides strong empirical evidence that improving teacher performance requires a comprehensive approach encompassing these three key aspects.</w:t>
      </w:r>
    </w:p>
    <w:p w14:paraId="1ECEF58F" w14:textId="77777777" w:rsidR="00281F08" w:rsidRPr="00281F08" w:rsidRDefault="00281F08" w:rsidP="00281F08">
      <w:pPr>
        <w:pStyle w:val="NormalWeb"/>
        <w:spacing w:before="0" w:beforeAutospacing="0" w:after="0" w:afterAutospacing="0"/>
        <w:jc w:val="both"/>
        <w:rPr>
          <w:rFonts w:ascii="Times New Roman" w:hAnsi="Times New Roman" w:cs="Times New Roman"/>
        </w:rPr>
      </w:pPr>
    </w:p>
    <w:p w14:paraId="04AF444C" w14:textId="77777777" w:rsidR="00281F08" w:rsidRPr="00281F08" w:rsidRDefault="00281F08" w:rsidP="00281F08">
      <w:pPr>
        <w:rPr>
          <w:rFonts w:ascii="Times New Roman" w:eastAsia="Times New Roman" w:hAnsi="Times New Roman"/>
          <w:sz w:val="24"/>
        </w:rPr>
      </w:pPr>
    </w:p>
    <w:p w14:paraId="52DBC6D0" w14:textId="77777777" w:rsidR="00281F08" w:rsidRPr="00281F08" w:rsidRDefault="00281F08" w:rsidP="00281F08">
      <w:pPr>
        <w:rPr>
          <w:rFonts w:ascii="Times New Roman" w:eastAsia="Times New Roman" w:hAnsi="Times New Roman"/>
          <w:sz w:val="24"/>
        </w:rPr>
      </w:pPr>
      <w:r w:rsidRPr="00281F08">
        <w:rPr>
          <w:rFonts w:ascii="Times New Roman" w:eastAsia="Times New Roman" w:hAnsi="Times New Roman"/>
          <w:b/>
          <w:sz w:val="24"/>
        </w:rPr>
        <w:t>4.     Conclusion</w:t>
      </w:r>
    </w:p>
    <w:p w14:paraId="54670409" w14:textId="77777777" w:rsidR="00281F08" w:rsidRPr="00281F08" w:rsidRDefault="00281F08" w:rsidP="00281F08">
      <w:pPr>
        <w:rPr>
          <w:rFonts w:ascii="Times New Roman" w:eastAsia="Times New Roman" w:hAnsi="Times New Roman"/>
          <w:sz w:val="24"/>
        </w:rPr>
      </w:pPr>
    </w:p>
    <w:p w14:paraId="386B01A0" w14:textId="5C72CFE2" w:rsidR="00281F08" w:rsidRPr="00281F08" w:rsidRDefault="00281F08" w:rsidP="00281F08">
      <w:pPr>
        <w:suppressAutoHyphens w:val="0"/>
        <w:rPr>
          <w:rFonts w:ascii="Times New Roman" w:eastAsia="Times New Roman" w:hAnsi="Times New Roman"/>
          <w:sz w:val="24"/>
          <w:lang w:val="en-ID" w:eastAsia="en-ID"/>
        </w:rPr>
      </w:pPr>
      <w:r w:rsidRPr="00281F08">
        <w:rPr>
          <w:rFonts w:ascii="Times New Roman" w:eastAsia="Times New Roman" w:hAnsi="Times New Roman"/>
          <w:sz w:val="24"/>
          <w:lang w:val="en-ID" w:eastAsia="en-ID"/>
        </w:rPr>
        <w:t xml:space="preserve">This study concludes that principal leadership, work motivation, and work discipline significantly influence the performance of elementary school teachers in </w:t>
      </w:r>
      <w:proofErr w:type="spellStart"/>
      <w:r w:rsidRPr="00281F08">
        <w:rPr>
          <w:rFonts w:ascii="Times New Roman" w:eastAsia="Times New Roman" w:hAnsi="Times New Roman"/>
          <w:sz w:val="24"/>
          <w:lang w:val="en-ID" w:eastAsia="en-ID"/>
        </w:rPr>
        <w:t>Bulakamba</w:t>
      </w:r>
      <w:proofErr w:type="spellEnd"/>
      <w:r w:rsidRPr="00281F08">
        <w:rPr>
          <w:rFonts w:ascii="Times New Roman" w:eastAsia="Times New Roman" w:hAnsi="Times New Roman"/>
          <w:sz w:val="24"/>
          <w:lang w:val="en-ID" w:eastAsia="en-ID"/>
        </w:rPr>
        <w:t xml:space="preserve"> District, Brebes Regency. Each of these factors plays a crucial role in shaping teacher performance, both individually and collectively. The success of the study lies in demonstrating that strong and effective leadership by school principals, coupled with high teacher motivation and consistent work discipline, creates a supportive environment that enhances overall teacher performance.</w:t>
      </w:r>
      <w:r>
        <w:rPr>
          <w:rFonts w:ascii="Times New Roman" w:eastAsia="Times New Roman" w:hAnsi="Times New Roman"/>
          <w:sz w:val="24"/>
          <w:lang w:val="en-ID" w:eastAsia="en-ID"/>
        </w:rPr>
        <w:t xml:space="preserve"> </w:t>
      </w:r>
      <w:proofErr w:type="gramStart"/>
      <w:r w:rsidRPr="00281F08">
        <w:rPr>
          <w:rFonts w:ascii="Times New Roman" w:eastAsia="Times New Roman" w:hAnsi="Times New Roman"/>
          <w:sz w:val="24"/>
          <w:lang w:val="en-ID" w:eastAsia="en-ID"/>
        </w:rPr>
        <w:t>The</w:t>
      </w:r>
      <w:proofErr w:type="gramEnd"/>
      <w:r w:rsidRPr="00281F08">
        <w:rPr>
          <w:rFonts w:ascii="Times New Roman" w:eastAsia="Times New Roman" w:hAnsi="Times New Roman"/>
          <w:sz w:val="24"/>
          <w:lang w:val="en-ID" w:eastAsia="en-ID"/>
        </w:rPr>
        <w:t xml:space="preserve"> findings indicate that when principals provide clear direction, guidance, and support, teachers are more motivated and disciplined in carrying out their duties, which in turn positively impacts the quality of teaching and learning. This study also highlights that integrating leadership, motivation, and discipline into school management practices is key to achieving sustainable improvements in teacher performance. No significant failures were encountered in the research process, and </w:t>
      </w:r>
      <w:r w:rsidRPr="00281F08">
        <w:rPr>
          <w:rFonts w:ascii="Times New Roman" w:eastAsia="Times New Roman" w:hAnsi="Times New Roman"/>
          <w:sz w:val="24"/>
          <w:lang w:val="en-ID" w:eastAsia="en-ID"/>
        </w:rPr>
        <w:lastRenderedPageBreak/>
        <w:t>the study successfully provides empirical evidence supporting the importance of these three factors in enhancing elementary education quality.</w:t>
      </w:r>
    </w:p>
    <w:p w14:paraId="7C2A3AB4" w14:textId="77777777" w:rsidR="00281F08" w:rsidRPr="00281F08" w:rsidRDefault="00281F08" w:rsidP="00281F08">
      <w:pPr>
        <w:suppressAutoHyphens w:val="0"/>
        <w:rPr>
          <w:rFonts w:ascii="Times New Roman" w:eastAsia="Times New Roman" w:hAnsi="Times New Roman"/>
          <w:sz w:val="24"/>
          <w:lang w:val="en-ID" w:eastAsia="en-ID"/>
        </w:rPr>
      </w:pPr>
    </w:p>
    <w:p w14:paraId="7B1AF496" w14:textId="77777777" w:rsidR="00281F08" w:rsidRPr="00281F08" w:rsidRDefault="00281F08" w:rsidP="00281F08">
      <w:pPr>
        <w:suppressAutoHyphens w:val="0"/>
        <w:rPr>
          <w:rFonts w:ascii="Times New Roman" w:eastAsia="Times New Roman" w:hAnsi="Times New Roman"/>
          <w:sz w:val="24"/>
          <w:lang w:val="en-ID" w:eastAsia="en-ID"/>
        </w:rPr>
      </w:pPr>
      <w:r w:rsidRPr="00281F08">
        <w:rPr>
          <w:rFonts w:ascii="Times New Roman" w:hAnsi="Times New Roman"/>
          <w:sz w:val="24"/>
        </w:rPr>
        <w:t>The novelty of this research lies in its holistic approach, showing how leadership, motivation, and discipline work together to foster teacher performance. By examining these three factors simultaneously, the study provides a deeper understanding of how school principals can create a conducive work environment that encourages professional growth, commitment, and accountability among teachers. These insights offer a practical reference for school administrators and policymakers seeking to improve teacher quality in ways that are contextually relevant and responsive to local educational needs, ensuring that strategies for enhancing teacher performance are both effective and sustainable</w:t>
      </w:r>
      <w:r w:rsidRPr="00281F08">
        <w:rPr>
          <w:rFonts w:ascii="Times New Roman" w:eastAsia="Times New Roman" w:hAnsi="Times New Roman"/>
          <w:sz w:val="24"/>
          <w:lang w:val="en-ID" w:eastAsia="en-ID"/>
        </w:rPr>
        <w:t>.</w:t>
      </w:r>
    </w:p>
    <w:p w14:paraId="54261F98" w14:textId="77777777" w:rsidR="00281F08" w:rsidRPr="00281F08" w:rsidRDefault="00281F08" w:rsidP="00281F08">
      <w:pPr>
        <w:suppressAutoHyphens w:val="0"/>
        <w:rPr>
          <w:rFonts w:ascii="Times New Roman" w:eastAsia="Times New Roman" w:hAnsi="Times New Roman"/>
          <w:sz w:val="24"/>
          <w:lang w:val="en-ID" w:eastAsia="en-ID"/>
        </w:rPr>
      </w:pPr>
    </w:p>
    <w:p w14:paraId="5596E2DC" w14:textId="77777777" w:rsidR="00281F08" w:rsidRPr="00281F08" w:rsidRDefault="00281F08" w:rsidP="00281F08">
      <w:pPr>
        <w:rPr>
          <w:rFonts w:ascii="Times New Roman" w:eastAsia="Times New Roman" w:hAnsi="Times New Roman"/>
          <w:sz w:val="24"/>
        </w:rPr>
      </w:pPr>
    </w:p>
    <w:p w14:paraId="1889E731" w14:textId="77777777" w:rsidR="00281F08" w:rsidRPr="00281F08" w:rsidRDefault="00281F08" w:rsidP="00281F08">
      <w:pPr>
        <w:rPr>
          <w:rFonts w:ascii="Times New Roman" w:eastAsia="Times New Roman" w:hAnsi="Times New Roman"/>
          <w:b/>
          <w:sz w:val="24"/>
          <w:lang w:val="sv-SE"/>
        </w:rPr>
      </w:pPr>
      <w:r w:rsidRPr="00281F08">
        <w:rPr>
          <w:rFonts w:ascii="Times New Roman" w:eastAsia="Times New Roman" w:hAnsi="Times New Roman"/>
          <w:b/>
          <w:sz w:val="24"/>
          <w:lang w:val="sv-SE"/>
        </w:rPr>
        <w:t>References</w:t>
      </w:r>
    </w:p>
    <w:p w14:paraId="7D771166" w14:textId="77777777" w:rsidR="00281F08" w:rsidRPr="00281F08" w:rsidRDefault="00281F08" w:rsidP="00281F08">
      <w:pPr>
        <w:ind w:left="567" w:hanging="567"/>
        <w:rPr>
          <w:rFonts w:ascii="Times New Roman" w:eastAsia="Times New Roman" w:hAnsi="Times New Roman"/>
          <w:b/>
          <w:sz w:val="24"/>
          <w:lang w:val="sv-SE"/>
        </w:rPr>
      </w:pPr>
    </w:p>
    <w:p w14:paraId="5BE364A6"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Arika, D. (2016). </w:t>
      </w:r>
      <w:r w:rsidRPr="00281F08">
        <w:rPr>
          <w:rStyle w:val="Emphasis"/>
          <w:rFonts w:ascii="Times New Roman" w:hAnsi="Times New Roman" w:cs="Times New Roman"/>
          <w:lang w:val="sv-SE"/>
        </w:rPr>
        <w:t>Disiplin kerja guru</w:t>
      </w:r>
      <w:r w:rsidRPr="00281F08">
        <w:rPr>
          <w:rFonts w:ascii="Times New Roman" w:hAnsi="Times New Roman" w:cs="Times New Roman"/>
          <w:lang w:val="sv-SE"/>
        </w:rPr>
        <w:t>. Jakarta: Pustaka Mandiri.</w:t>
      </w:r>
    </w:p>
    <w:p w14:paraId="3D99120A"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Fatimah. (2022). </w:t>
      </w:r>
      <w:r w:rsidRPr="00281F08">
        <w:rPr>
          <w:rStyle w:val="Emphasis"/>
          <w:rFonts w:ascii="Times New Roman" w:hAnsi="Times New Roman" w:cs="Times New Roman"/>
          <w:lang w:val="sv-SE"/>
        </w:rPr>
        <w:t>Pengaruh budaya organisasi dan kepemimpinan kepala sekolah terhadap kinerja guru pada SD Negeri di Kecamatan Brangsong Kabupaten Kendal</w:t>
      </w:r>
      <w:r w:rsidRPr="00281F08">
        <w:rPr>
          <w:rFonts w:ascii="Times New Roman" w:hAnsi="Times New Roman" w:cs="Times New Roman"/>
          <w:lang w:val="sv-SE"/>
        </w:rPr>
        <w:t xml:space="preserve"> (Tesis). Universitas Negeri Semarang.</w:t>
      </w:r>
    </w:p>
    <w:p w14:paraId="3455EC64"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Ghozali, I. (2018). </w:t>
      </w:r>
      <w:r w:rsidRPr="00281F08">
        <w:rPr>
          <w:rStyle w:val="Emphasis"/>
          <w:rFonts w:ascii="Times New Roman" w:hAnsi="Times New Roman" w:cs="Times New Roman"/>
          <w:lang w:val="sv-SE"/>
        </w:rPr>
        <w:t>Aplikasi analisis multivariate dengan program IBM SPSS 25</w:t>
      </w:r>
      <w:r w:rsidRPr="00281F08">
        <w:rPr>
          <w:rFonts w:ascii="Times New Roman" w:hAnsi="Times New Roman" w:cs="Times New Roman"/>
          <w:lang w:val="sv-SE"/>
        </w:rPr>
        <w:t>. Semarang: Badan Penerbit Universitas Diponegoro.</w:t>
      </w:r>
    </w:p>
    <w:p w14:paraId="5F5A7B3D"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Hamali, A. Y. (2016). </w:t>
      </w:r>
      <w:r w:rsidRPr="00281F08">
        <w:rPr>
          <w:rStyle w:val="Emphasis"/>
          <w:rFonts w:ascii="Times New Roman" w:hAnsi="Times New Roman" w:cs="Times New Roman"/>
          <w:lang w:val="sv-SE"/>
        </w:rPr>
        <w:t>Perilaku organisasi</w:t>
      </w:r>
      <w:r w:rsidRPr="00281F08">
        <w:rPr>
          <w:rFonts w:ascii="Times New Roman" w:hAnsi="Times New Roman" w:cs="Times New Roman"/>
          <w:lang w:val="sv-SE"/>
        </w:rPr>
        <w:t>. Yogyakarta: UPP STIM YKPN.</w:t>
      </w:r>
    </w:p>
    <w:p w14:paraId="2D36B4DE"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Hardani, dkk. (2020). </w:t>
      </w:r>
      <w:r w:rsidRPr="00281F08">
        <w:rPr>
          <w:rStyle w:val="Emphasis"/>
          <w:rFonts w:ascii="Times New Roman" w:hAnsi="Times New Roman" w:cs="Times New Roman"/>
          <w:lang w:val="sv-SE"/>
        </w:rPr>
        <w:t>Metode penelitian kualitatif dan kuantitatif</w:t>
      </w:r>
      <w:r w:rsidRPr="00281F08">
        <w:rPr>
          <w:rFonts w:ascii="Times New Roman" w:hAnsi="Times New Roman" w:cs="Times New Roman"/>
          <w:lang w:val="sv-SE"/>
        </w:rPr>
        <w:t>. Yogyakarta: Pustaka Ilmu.</w:t>
      </w:r>
    </w:p>
    <w:p w14:paraId="26C57D18"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rPr>
      </w:pPr>
      <w:r w:rsidRPr="00281F08">
        <w:rPr>
          <w:rFonts w:ascii="Times New Roman" w:hAnsi="Times New Roman" w:cs="Times New Roman"/>
          <w:lang w:val="sv-SE"/>
        </w:rPr>
        <w:t xml:space="preserve">Nurdiansyah, A. S. (2017). Profesionalisme guru dan tantangan kedepan dalam peningkatan mutu pendidikan pada era global. </w:t>
      </w:r>
      <w:proofErr w:type="spellStart"/>
      <w:r w:rsidRPr="00281F08">
        <w:rPr>
          <w:rStyle w:val="Emphasis"/>
          <w:rFonts w:ascii="Times New Roman" w:hAnsi="Times New Roman" w:cs="Times New Roman"/>
        </w:rPr>
        <w:t>Prosiding</w:t>
      </w:r>
      <w:proofErr w:type="spellEnd"/>
      <w:r w:rsidRPr="00281F08">
        <w:rPr>
          <w:rStyle w:val="Emphasis"/>
          <w:rFonts w:ascii="Times New Roman" w:hAnsi="Times New Roman" w:cs="Times New Roman"/>
        </w:rPr>
        <w:t xml:space="preserve"> Seminar Nasional</w:t>
      </w:r>
      <w:r w:rsidRPr="00281F08">
        <w:rPr>
          <w:rFonts w:ascii="Times New Roman" w:hAnsi="Times New Roman" w:cs="Times New Roman"/>
        </w:rPr>
        <w:t>, 180–190.</w:t>
      </w:r>
    </w:p>
    <w:p w14:paraId="015CD066"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Nurdiansyah. (2017). </w:t>
      </w:r>
      <w:r w:rsidRPr="00281F08">
        <w:rPr>
          <w:rStyle w:val="Emphasis"/>
          <w:rFonts w:ascii="Times New Roman" w:hAnsi="Times New Roman" w:cs="Times New Roman"/>
          <w:lang w:val="sv-SE"/>
        </w:rPr>
        <w:t>Manajemen pendidikan dan kinerja guru</w:t>
      </w:r>
      <w:r w:rsidRPr="00281F08">
        <w:rPr>
          <w:rFonts w:ascii="Times New Roman" w:hAnsi="Times New Roman" w:cs="Times New Roman"/>
          <w:lang w:val="sv-SE"/>
        </w:rPr>
        <w:t>. Surabaya: Pustaka Media.</w:t>
      </w:r>
    </w:p>
    <w:p w14:paraId="60B381E4"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Priansa, J. D. (2018). </w:t>
      </w:r>
      <w:r w:rsidRPr="00281F08">
        <w:rPr>
          <w:rStyle w:val="Emphasis"/>
          <w:rFonts w:ascii="Times New Roman" w:hAnsi="Times New Roman" w:cs="Times New Roman"/>
          <w:lang w:val="sv-SE"/>
        </w:rPr>
        <w:t>Perencanaan dan pengembangan SDM</w:t>
      </w:r>
      <w:r w:rsidRPr="00281F08">
        <w:rPr>
          <w:rFonts w:ascii="Times New Roman" w:hAnsi="Times New Roman" w:cs="Times New Roman"/>
          <w:lang w:val="sv-SE"/>
        </w:rPr>
        <w:t>. Bandung: Alfabeta.</w:t>
      </w:r>
    </w:p>
    <w:p w14:paraId="618AE171"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it-IT"/>
        </w:rPr>
      </w:pPr>
      <w:r w:rsidRPr="00281F08">
        <w:rPr>
          <w:rFonts w:ascii="Times New Roman" w:hAnsi="Times New Roman" w:cs="Times New Roman"/>
          <w:lang w:val="sv-SE"/>
        </w:rPr>
        <w:t xml:space="preserve">Sagala, S. (2018). </w:t>
      </w:r>
      <w:r w:rsidRPr="00281F08">
        <w:rPr>
          <w:rStyle w:val="Emphasis"/>
          <w:rFonts w:ascii="Times New Roman" w:hAnsi="Times New Roman" w:cs="Times New Roman"/>
          <w:lang w:val="sv-SE"/>
        </w:rPr>
        <w:t>Pendekatan &amp; modal kepemimpinan</w:t>
      </w:r>
      <w:r w:rsidRPr="00281F08">
        <w:rPr>
          <w:rFonts w:ascii="Times New Roman" w:hAnsi="Times New Roman" w:cs="Times New Roman"/>
          <w:lang w:val="sv-SE"/>
        </w:rPr>
        <w:t xml:space="preserve">. </w:t>
      </w:r>
      <w:r w:rsidRPr="00281F08">
        <w:rPr>
          <w:rFonts w:ascii="Times New Roman" w:hAnsi="Times New Roman" w:cs="Times New Roman"/>
          <w:lang w:val="it-IT"/>
        </w:rPr>
        <w:t>Jakarta: Prenadamedia Group.</w:t>
      </w:r>
    </w:p>
    <w:p w14:paraId="27F79AA6"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it-IT"/>
        </w:rPr>
        <w:t xml:space="preserve">Saondi, S., &amp; Suherman, A. (2015). </w:t>
      </w:r>
      <w:r w:rsidRPr="00281F08">
        <w:rPr>
          <w:rStyle w:val="Emphasis"/>
          <w:rFonts w:ascii="Times New Roman" w:hAnsi="Times New Roman" w:cs="Times New Roman"/>
          <w:lang w:val="sv-SE"/>
        </w:rPr>
        <w:t>Etika profesi keguruan</w:t>
      </w:r>
      <w:r w:rsidRPr="00281F08">
        <w:rPr>
          <w:rFonts w:ascii="Times New Roman" w:hAnsi="Times New Roman" w:cs="Times New Roman"/>
          <w:lang w:val="sv-SE"/>
        </w:rPr>
        <w:t>. Bandung: Alfabeta.</w:t>
      </w:r>
    </w:p>
    <w:p w14:paraId="60F489AD"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Setiawan, R. (2022). </w:t>
      </w:r>
      <w:r w:rsidRPr="00281F08">
        <w:rPr>
          <w:rStyle w:val="Emphasis"/>
          <w:rFonts w:ascii="Times New Roman" w:hAnsi="Times New Roman" w:cs="Times New Roman"/>
          <w:lang w:val="sv-SE"/>
        </w:rPr>
        <w:t>Pengaruh kepemimpinan kepala sekolah, disiplin kerja, dan motivasi kerja terhadap kinerja guru SMA Swasta Sub Rayon 02 Kota Semarang</w:t>
      </w:r>
      <w:r w:rsidRPr="00281F08">
        <w:rPr>
          <w:rFonts w:ascii="Times New Roman" w:hAnsi="Times New Roman" w:cs="Times New Roman"/>
          <w:lang w:val="sv-SE"/>
        </w:rPr>
        <w:t xml:space="preserve"> (Tesis). Universitas Negeri Semarang.</w:t>
      </w:r>
    </w:p>
    <w:p w14:paraId="2052949B"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Sulastri. (2016). Pengaruh kepemimpinan kepala sekolah dan motivasi kerja terhadap mutu sekolah dasar di Kabupaten Jepara. </w:t>
      </w:r>
      <w:r w:rsidRPr="00281F08">
        <w:rPr>
          <w:rStyle w:val="Emphasis"/>
          <w:rFonts w:ascii="Times New Roman" w:hAnsi="Times New Roman" w:cs="Times New Roman"/>
          <w:lang w:val="sv-SE"/>
        </w:rPr>
        <w:t>Jurnal Manajemen Pendidikan Universitas PGRI Semarang, 5</w:t>
      </w:r>
      <w:r w:rsidRPr="00281F08">
        <w:rPr>
          <w:rFonts w:ascii="Times New Roman" w:hAnsi="Times New Roman" w:cs="Times New Roman"/>
          <w:lang w:val="sv-SE"/>
        </w:rPr>
        <w:t>(3).</w:t>
      </w:r>
    </w:p>
    <w:p w14:paraId="1B1BC139"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Supardi. (2016). </w:t>
      </w:r>
      <w:r w:rsidRPr="00281F08">
        <w:rPr>
          <w:rStyle w:val="Emphasis"/>
          <w:rFonts w:ascii="Times New Roman" w:hAnsi="Times New Roman" w:cs="Times New Roman"/>
          <w:lang w:val="sv-SE"/>
        </w:rPr>
        <w:t>Kinerja guru</w:t>
      </w:r>
      <w:r w:rsidRPr="00281F08">
        <w:rPr>
          <w:rFonts w:ascii="Times New Roman" w:hAnsi="Times New Roman" w:cs="Times New Roman"/>
          <w:lang w:val="sv-SE"/>
        </w:rPr>
        <w:t>. Jakarta: Raja Grafindo Persada.</w:t>
      </w:r>
    </w:p>
    <w:p w14:paraId="12D0630E"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rPr>
      </w:pPr>
      <w:proofErr w:type="spellStart"/>
      <w:r w:rsidRPr="00281F08">
        <w:rPr>
          <w:rFonts w:ascii="Times New Roman" w:hAnsi="Times New Roman" w:cs="Times New Roman"/>
        </w:rPr>
        <w:t>Suwignyo</w:t>
      </w:r>
      <w:proofErr w:type="spellEnd"/>
      <w:r w:rsidRPr="00281F08">
        <w:rPr>
          <w:rFonts w:ascii="Times New Roman" w:hAnsi="Times New Roman" w:cs="Times New Roman"/>
        </w:rPr>
        <w:t xml:space="preserve">, A. (2020). </w:t>
      </w:r>
      <w:proofErr w:type="spellStart"/>
      <w:r w:rsidRPr="00281F08">
        <w:rPr>
          <w:rStyle w:val="Emphasis"/>
          <w:rFonts w:ascii="Times New Roman" w:hAnsi="Times New Roman" w:cs="Times New Roman"/>
        </w:rPr>
        <w:t>Supervisi</w:t>
      </w:r>
      <w:proofErr w:type="spellEnd"/>
      <w:r w:rsidRPr="00281F08">
        <w:rPr>
          <w:rStyle w:val="Emphasis"/>
          <w:rFonts w:ascii="Times New Roman" w:hAnsi="Times New Roman" w:cs="Times New Roman"/>
        </w:rPr>
        <w:t xml:space="preserve"> </w:t>
      </w:r>
      <w:proofErr w:type="spellStart"/>
      <w:r w:rsidRPr="00281F08">
        <w:rPr>
          <w:rStyle w:val="Emphasis"/>
          <w:rFonts w:ascii="Times New Roman" w:hAnsi="Times New Roman" w:cs="Times New Roman"/>
        </w:rPr>
        <w:t>pendidikan</w:t>
      </w:r>
      <w:proofErr w:type="spellEnd"/>
      <w:r w:rsidRPr="00281F08">
        <w:rPr>
          <w:rFonts w:ascii="Times New Roman" w:hAnsi="Times New Roman" w:cs="Times New Roman"/>
        </w:rPr>
        <w:t>. Malang: UB Press.</w:t>
      </w:r>
    </w:p>
    <w:p w14:paraId="5F74BE2A"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rPr>
        <w:t xml:space="preserve">Teddy Manueke, J. A. M., Rawis, M. M., &amp; Rotty, V. N. J. (2021). </w:t>
      </w:r>
      <w:r w:rsidRPr="00281F08">
        <w:rPr>
          <w:rFonts w:ascii="Times New Roman" w:hAnsi="Times New Roman" w:cs="Times New Roman"/>
          <w:lang w:val="sv-SE"/>
        </w:rPr>
        <w:t xml:space="preserve">Pengaruh supervisi kepala sekolah terhadap peningkatan kinerja guru. </w:t>
      </w:r>
      <w:r w:rsidRPr="00281F08">
        <w:rPr>
          <w:rStyle w:val="Emphasis"/>
          <w:rFonts w:ascii="Times New Roman" w:hAnsi="Times New Roman" w:cs="Times New Roman"/>
          <w:lang w:val="sv-SE"/>
        </w:rPr>
        <w:t>Jurnal Bahana Manajemen Pendidikan, 10</w:t>
      </w:r>
      <w:r w:rsidRPr="00281F08">
        <w:rPr>
          <w:rFonts w:ascii="Times New Roman" w:hAnsi="Times New Roman" w:cs="Times New Roman"/>
          <w:lang w:val="sv-SE"/>
        </w:rPr>
        <w:t>(2).</w:t>
      </w:r>
    </w:p>
    <w:p w14:paraId="1CB0464C"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Turang, J., Kindangen, P., &amp; Tumiwa, J. (2015). Pengaruh disiplin kerja terhadap kinerja pegawai. </w:t>
      </w:r>
      <w:r w:rsidRPr="00281F08">
        <w:rPr>
          <w:rStyle w:val="Emphasis"/>
          <w:rFonts w:ascii="Times New Roman" w:hAnsi="Times New Roman" w:cs="Times New Roman"/>
          <w:lang w:val="sv-SE"/>
        </w:rPr>
        <w:t>Jurnal EMBA, 3</w:t>
      </w:r>
      <w:r w:rsidRPr="00281F08">
        <w:rPr>
          <w:rFonts w:ascii="Times New Roman" w:hAnsi="Times New Roman" w:cs="Times New Roman"/>
          <w:lang w:val="sv-SE"/>
        </w:rPr>
        <w:t>(3), 55–65.</w:t>
      </w:r>
    </w:p>
    <w:p w14:paraId="3185A0CF"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lastRenderedPageBreak/>
        <w:t xml:space="preserve">Uray Iskandar. (2021). Kepemimpinan kepala sekolah dalam peningkatan kinerja guru. </w:t>
      </w:r>
      <w:r w:rsidRPr="00281F08">
        <w:rPr>
          <w:rStyle w:val="Emphasis"/>
          <w:rFonts w:ascii="Times New Roman" w:hAnsi="Times New Roman" w:cs="Times New Roman"/>
          <w:lang w:val="sv-SE"/>
        </w:rPr>
        <w:t>Jurnal Visi Ilmu Pendidikan</w:t>
      </w:r>
      <w:r w:rsidRPr="00281F08">
        <w:rPr>
          <w:rFonts w:ascii="Times New Roman" w:hAnsi="Times New Roman" w:cs="Times New Roman"/>
          <w:lang w:val="sv-SE"/>
        </w:rPr>
        <w:t>, 1022–1033.</w:t>
      </w:r>
    </w:p>
    <w:p w14:paraId="6E76FED0" w14:textId="77777777" w:rsidR="00281F08" w:rsidRPr="00281F08" w:rsidRDefault="00281F08" w:rsidP="00281F08">
      <w:pPr>
        <w:pStyle w:val="NormalWeb"/>
        <w:spacing w:before="0" w:beforeAutospacing="0" w:after="0" w:afterAutospacing="0"/>
        <w:ind w:left="709" w:hanging="709"/>
        <w:jc w:val="both"/>
        <w:rPr>
          <w:rFonts w:ascii="Times New Roman" w:hAnsi="Times New Roman" w:cs="Times New Roman"/>
          <w:lang w:val="sv-SE"/>
        </w:rPr>
      </w:pPr>
      <w:r w:rsidRPr="00281F08">
        <w:rPr>
          <w:rFonts w:ascii="Times New Roman" w:hAnsi="Times New Roman" w:cs="Times New Roman"/>
          <w:lang w:val="sv-SE"/>
        </w:rPr>
        <w:t xml:space="preserve">Wahyuni, S. (2015). </w:t>
      </w:r>
      <w:r w:rsidRPr="00281F08">
        <w:rPr>
          <w:rStyle w:val="Emphasis"/>
          <w:rFonts w:ascii="Times New Roman" w:hAnsi="Times New Roman" w:cs="Times New Roman"/>
          <w:lang w:val="sv-SE"/>
        </w:rPr>
        <w:t>Disiplin kerja guru</w:t>
      </w:r>
      <w:r w:rsidRPr="00281F08">
        <w:rPr>
          <w:rFonts w:ascii="Times New Roman" w:hAnsi="Times New Roman" w:cs="Times New Roman"/>
          <w:lang w:val="sv-SE"/>
        </w:rPr>
        <w:t>. Yogyakarta: Pustaka Ilmu.</w:t>
      </w:r>
    </w:p>
    <w:p w14:paraId="23D43B78" w14:textId="661A54B1" w:rsidR="00850FC4" w:rsidRPr="00281F08" w:rsidRDefault="00281F08" w:rsidP="00281F08">
      <w:pPr>
        <w:autoSpaceDE w:val="0"/>
        <w:autoSpaceDN w:val="0"/>
        <w:ind w:left="709" w:hanging="709"/>
        <w:rPr>
          <w:rFonts w:ascii="Times New Roman" w:eastAsia="Times New Roman" w:hAnsi="Times New Roman"/>
          <w:iCs/>
          <w:sz w:val="24"/>
        </w:rPr>
      </w:pPr>
      <w:r w:rsidRPr="00281F08">
        <w:rPr>
          <w:rFonts w:ascii="Times New Roman" w:hAnsi="Times New Roman"/>
          <w:sz w:val="24"/>
        </w:rPr>
        <w:t xml:space="preserve">Winarsih, R. (2021). </w:t>
      </w:r>
      <w:proofErr w:type="spellStart"/>
      <w:r w:rsidRPr="00281F08">
        <w:rPr>
          <w:rStyle w:val="Emphasis"/>
          <w:rFonts w:ascii="Times New Roman" w:hAnsi="Times New Roman"/>
          <w:sz w:val="24"/>
        </w:rPr>
        <w:t>Pengaruh</w:t>
      </w:r>
      <w:proofErr w:type="spellEnd"/>
      <w:r w:rsidRPr="00281F08">
        <w:rPr>
          <w:rStyle w:val="Emphasis"/>
          <w:rFonts w:ascii="Times New Roman" w:hAnsi="Times New Roman"/>
          <w:sz w:val="24"/>
        </w:rPr>
        <w:t xml:space="preserve"> </w:t>
      </w:r>
      <w:proofErr w:type="spellStart"/>
      <w:r w:rsidRPr="00281F08">
        <w:rPr>
          <w:rStyle w:val="Emphasis"/>
          <w:rFonts w:ascii="Times New Roman" w:hAnsi="Times New Roman"/>
          <w:sz w:val="24"/>
        </w:rPr>
        <w:t>motivasi</w:t>
      </w:r>
      <w:proofErr w:type="spellEnd"/>
      <w:r w:rsidRPr="00281F08">
        <w:rPr>
          <w:rStyle w:val="Emphasis"/>
          <w:rFonts w:ascii="Times New Roman" w:hAnsi="Times New Roman"/>
          <w:sz w:val="24"/>
        </w:rPr>
        <w:t xml:space="preserve"> </w:t>
      </w:r>
      <w:proofErr w:type="spellStart"/>
      <w:r w:rsidRPr="00281F08">
        <w:rPr>
          <w:rStyle w:val="Emphasis"/>
          <w:rFonts w:ascii="Times New Roman" w:hAnsi="Times New Roman"/>
          <w:sz w:val="24"/>
        </w:rPr>
        <w:t>kerja</w:t>
      </w:r>
      <w:proofErr w:type="spellEnd"/>
      <w:r w:rsidRPr="00281F08">
        <w:rPr>
          <w:rStyle w:val="Emphasis"/>
          <w:rFonts w:ascii="Times New Roman" w:hAnsi="Times New Roman"/>
          <w:sz w:val="24"/>
        </w:rPr>
        <w:t xml:space="preserve"> dan </w:t>
      </w:r>
      <w:proofErr w:type="spellStart"/>
      <w:r w:rsidRPr="00281F08">
        <w:rPr>
          <w:rStyle w:val="Emphasis"/>
          <w:rFonts w:ascii="Times New Roman" w:hAnsi="Times New Roman"/>
          <w:sz w:val="24"/>
        </w:rPr>
        <w:t>disiplin</w:t>
      </w:r>
      <w:proofErr w:type="spellEnd"/>
      <w:r w:rsidRPr="00281F08">
        <w:rPr>
          <w:rStyle w:val="Emphasis"/>
          <w:rFonts w:ascii="Times New Roman" w:hAnsi="Times New Roman"/>
          <w:sz w:val="24"/>
        </w:rPr>
        <w:t xml:space="preserve"> </w:t>
      </w:r>
      <w:proofErr w:type="spellStart"/>
      <w:r w:rsidRPr="00281F08">
        <w:rPr>
          <w:rStyle w:val="Emphasis"/>
          <w:rFonts w:ascii="Times New Roman" w:hAnsi="Times New Roman"/>
          <w:sz w:val="24"/>
        </w:rPr>
        <w:t>kerja</w:t>
      </w:r>
      <w:proofErr w:type="spellEnd"/>
      <w:r w:rsidRPr="00281F08">
        <w:rPr>
          <w:rStyle w:val="Emphasis"/>
          <w:rFonts w:ascii="Times New Roman" w:hAnsi="Times New Roman"/>
          <w:sz w:val="24"/>
        </w:rPr>
        <w:t xml:space="preserve"> </w:t>
      </w:r>
      <w:proofErr w:type="spellStart"/>
      <w:r w:rsidRPr="00281F08">
        <w:rPr>
          <w:rStyle w:val="Emphasis"/>
          <w:rFonts w:ascii="Times New Roman" w:hAnsi="Times New Roman"/>
          <w:sz w:val="24"/>
        </w:rPr>
        <w:t>terhadap</w:t>
      </w:r>
      <w:proofErr w:type="spellEnd"/>
      <w:r w:rsidRPr="00281F08">
        <w:rPr>
          <w:rStyle w:val="Emphasis"/>
          <w:rFonts w:ascii="Times New Roman" w:hAnsi="Times New Roman"/>
          <w:sz w:val="24"/>
        </w:rPr>
        <w:t xml:space="preserve"> </w:t>
      </w:r>
      <w:proofErr w:type="spellStart"/>
      <w:r w:rsidRPr="00281F08">
        <w:rPr>
          <w:rStyle w:val="Emphasis"/>
          <w:rFonts w:ascii="Times New Roman" w:hAnsi="Times New Roman"/>
          <w:sz w:val="24"/>
        </w:rPr>
        <w:t>kinerja</w:t>
      </w:r>
      <w:proofErr w:type="spellEnd"/>
      <w:r w:rsidRPr="00281F08">
        <w:rPr>
          <w:rStyle w:val="Emphasis"/>
          <w:rFonts w:ascii="Times New Roman" w:hAnsi="Times New Roman"/>
          <w:sz w:val="24"/>
        </w:rPr>
        <w:t xml:space="preserve"> guru </w:t>
      </w:r>
      <w:proofErr w:type="spellStart"/>
      <w:r w:rsidRPr="00281F08">
        <w:rPr>
          <w:rStyle w:val="Emphasis"/>
          <w:rFonts w:ascii="Times New Roman" w:hAnsi="Times New Roman"/>
          <w:sz w:val="24"/>
        </w:rPr>
        <w:t>sekolah</w:t>
      </w:r>
      <w:proofErr w:type="spellEnd"/>
      <w:r w:rsidRPr="00281F08">
        <w:rPr>
          <w:rStyle w:val="Emphasis"/>
          <w:rFonts w:ascii="Times New Roman" w:hAnsi="Times New Roman"/>
          <w:sz w:val="24"/>
        </w:rPr>
        <w:t xml:space="preserve"> </w:t>
      </w:r>
      <w:proofErr w:type="spellStart"/>
      <w:r w:rsidRPr="00281F08">
        <w:rPr>
          <w:rStyle w:val="Emphasis"/>
          <w:rFonts w:ascii="Times New Roman" w:hAnsi="Times New Roman"/>
          <w:sz w:val="24"/>
        </w:rPr>
        <w:t>dasar</w:t>
      </w:r>
      <w:proofErr w:type="spellEnd"/>
      <w:r w:rsidRPr="00281F08">
        <w:rPr>
          <w:rStyle w:val="Emphasis"/>
          <w:rFonts w:ascii="Times New Roman" w:hAnsi="Times New Roman"/>
          <w:sz w:val="24"/>
        </w:rPr>
        <w:t xml:space="preserve"> di </w:t>
      </w:r>
      <w:proofErr w:type="spellStart"/>
      <w:r w:rsidRPr="00281F08">
        <w:rPr>
          <w:rStyle w:val="Emphasis"/>
          <w:rFonts w:ascii="Times New Roman" w:hAnsi="Times New Roman"/>
          <w:sz w:val="24"/>
        </w:rPr>
        <w:t>Kecamatan</w:t>
      </w:r>
      <w:proofErr w:type="spellEnd"/>
      <w:r w:rsidRPr="00281F08">
        <w:rPr>
          <w:rStyle w:val="Emphasis"/>
          <w:rFonts w:ascii="Times New Roman" w:hAnsi="Times New Roman"/>
          <w:sz w:val="24"/>
        </w:rPr>
        <w:t xml:space="preserve"> Bumijawa </w:t>
      </w:r>
      <w:proofErr w:type="spellStart"/>
      <w:r w:rsidRPr="00281F08">
        <w:rPr>
          <w:rStyle w:val="Emphasis"/>
          <w:rFonts w:ascii="Times New Roman" w:hAnsi="Times New Roman"/>
          <w:sz w:val="24"/>
        </w:rPr>
        <w:t>Kabupaten</w:t>
      </w:r>
      <w:proofErr w:type="spellEnd"/>
      <w:r w:rsidRPr="00281F08">
        <w:rPr>
          <w:rStyle w:val="Emphasis"/>
          <w:rFonts w:ascii="Times New Roman" w:hAnsi="Times New Roman"/>
          <w:sz w:val="24"/>
        </w:rPr>
        <w:t xml:space="preserve"> Tegal</w:t>
      </w:r>
      <w:r w:rsidRPr="00281F08">
        <w:rPr>
          <w:rFonts w:ascii="Times New Roman" w:hAnsi="Times New Roman"/>
          <w:sz w:val="24"/>
        </w:rPr>
        <w:t xml:space="preserve"> (Tesis). Universitas Negeri Semarang.</w:t>
      </w:r>
    </w:p>
    <w:p w14:paraId="4DB48005" w14:textId="32B1690E" w:rsidR="00D07F76" w:rsidRPr="00281F08" w:rsidRDefault="001B6855" w:rsidP="00281F08">
      <w:pPr>
        <w:rPr>
          <w:rFonts w:ascii="Times New Roman" w:eastAsia="Times New Roman" w:hAnsi="Times New Roman"/>
          <w:sz w:val="24"/>
          <w:lang w:val="id-ID"/>
        </w:rPr>
      </w:pPr>
      <w:r w:rsidRPr="00281F08">
        <w:rPr>
          <w:rFonts w:ascii="Times New Roman" w:hAnsi="Times New Roman"/>
          <w:noProof/>
          <w:sz w:val="24"/>
        </w:rPr>
        <mc:AlternateContent>
          <mc:Choice Requires="wps">
            <w:drawing>
              <wp:anchor distT="0" distB="0" distL="114300" distR="114300" simplePos="0" relativeHeight="251642368" behindDoc="0" locked="0" layoutInCell="1" allowOverlap="1" wp14:anchorId="35897B05" wp14:editId="0E3A93E3">
                <wp:simplePos x="0" y="0"/>
                <wp:positionH relativeFrom="margin">
                  <wp:posOffset>-3175</wp:posOffset>
                </wp:positionH>
                <wp:positionV relativeFrom="paragraph">
                  <wp:posOffset>173990</wp:posOffset>
                </wp:positionV>
                <wp:extent cx="5020945" cy="1266825"/>
                <wp:effectExtent l="0" t="0" r="27305" b="28575"/>
                <wp:wrapNone/>
                <wp:docPr id="4" name="Text Box 4"/>
                <wp:cNvGraphicFramePr/>
                <a:graphic xmlns:a="http://schemas.openxmlformats.org/drawingml/2006/main">
                  <a:graphicData uri="http://schemas.microsoft.com/office/word/2010/wordprocessingShape">
                    <wps:wsp>
                      <wps:cNvSpPr txBox="1"/>
                      <wps:spPr>
                        <a:xfrm>
                          <a:off x="0" y="0"/>
                          <a:ext cx="5020945"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2A9C1E" w14:textId="77777777" w:rsidR="000256DB" w:rsidRPr="00A56F3E" w:rsidRDefault="000256DB" w:rsidP="00131A57">
                            <w:pPr>
                              <w:autoSpaceDE w:val="0"/>
                              <w:autoSpaceDN w:val="0"/>
                              <w:adjustRightInd w:val="0"/>
                              <w:ind w:left="709" w:hanging="709"/>
                              <w:rPr>
                                <w:rFonts w:ascii="Times New Roman" w:hAnsi="Times New Roman"/>
                                <w:sz w:val="24"/>
                              </w:rPr>
                            </w:pPr>
                            <w:r w:rsidRPr="00A56F3E">
                              <w:rPr>
                                <w:rFonts w:ascii="Times New Roman" w:hAnsi="Times New Roman"/>
                                <w:sz w:val="24"/>
                              </w:rPr>
                              <w:t>How to cite</w:t>
                            </w:r>
                            <w:r>
                              <w:rPr>
                                <w:rFonts w:ascii="Times New Roman" w:hAnsi="Times New Roman"/>
                                <w:sz w:val="24"/>
                              </w:rPr>
                              <w:t xml:space="preserve"> this article</w:t>
                            </w:r>
                            <w:r w:rsidRPr="00A56F3E">
                              <w:rPr>
                                <w:rFonts w:ascii="Times New Roman" w:hAnsi="Times New Roman"/>
                                <w:sz w:val="24"/>
                              </w:rPr>
                              <w:t xml:space="preserve">: </w:t>
                            </w:r>
                          </w:p>
                          <w:p w14:paraId="07B3EFC3" w14:textId="77777777" w:rsidR="000256DB" w:rsidRPr="00A56F3E" w:rsidRDefault="000256DB" w:rsidP="00131A57">
                            <w:pPr>
                              <w:autoSpaceDE w:val="0"/>
                              <w:autoSpaceDN w:val="0"/>
                              <w:adjustRightInd w:val="0"/>
                              <w:ind w:left="709" w:hanging="709"/>
                              <w:rPr>
                                <w:rFonts w:ascii="Times New Roman" w:hAnsi="Times New Roman"/>
                                <w:sz w:val="24"/>
                              </w:rPr>
                            </w:pPr>
                          </w:p>
                          <w:p w14:paraId="1D01BC8C" w14:textId="48E0DCB1" w:rsidR="000256DB" w:rsidRPr="00541EFF" w:rsidRDefault="004C7F44" w:rsidP="00541EFF">
                            <w:pPr>
                              <w:shd w:val="clear" w:color="auto" w:fill="FFFFFF" w:themeFill="background1"/>
                              <w:rPr>
                                <w:rFonts w:ascii="Times New Roman" w:hAnsi="Times New Roman"/>
                                <w:sz w:val="24"/>
                              </w:rPr>
                            </w:pPr>
                            <w:r w:rsidRPr="004C7F44">
                              <w:rPr>
                                <w:rFonts w:ascii="Times New Roman" w:eastAsia="Times New Roman" w:hAnsi="Times New Roman"/>
                                <w:bCs/>
                                <w:sz w:val="24"/>
                                <w:szCs w:val="32"/>
                                <w:lang w:val="sv-SE"/>
                              </w:rPr>
                              <w:t>Nurohman,</w:t>
                            </w:r>
                            <w:r w:rsidRPr="004C7F44">
                              <w:rPr>
                                <w:rFonts w:ascii="Times New Roman" w:eastAsia="Times New Roman" w:hAnsi="Times New Roman"/>
                                <w:bCs/>
                                <w:sz w:val="24"/>
                                <w:szCs w:val="32"/>
                                <w:lang w:val="sv-SE"/>
                              </w:rPr>
                              <w:t xml:space="preserve"> C.</w:t>
                            </w:r>
                            <w:r>
                              <w:rPr>
                                <w:rFonts w:ascii="Times New Roman" w:eastAsia="Times New Roman" w:hAnsi="Times New Roman"/>
                                <w:bCs/>
                                <w:sz w:val="24"/>
                                <w:szCs w:val="32"/>
                                <w:lang w:val="sv-SE"/>
                              </w:rPr>
                              <w:t>,</w:t>
                            </w:r>
                            <w:r w:rsidRPr="004C7F44">
                              <w:rPr>
                                <w:rFonts w:ascii="Times New Roman" w:eastAsia="Times New Roman" w:hAnsi="Times New Roman"/>
                                <w:bCs/>
                                <w:sz w:val="24"/>
                                <w:szCs w:val="32"/>
                                <w:lang w:val="sv-SE"/>
                              </w:rPr>
                              <w:t xml:space="preserve"> Nurkolis</w:t>
                            </w:r>
                            <w:r>
                              <w:rPr>
                                <w:rFonts w:ascii="Times New Roman" w:eastAsia="Times New Roman" w:hAnsi="Times New Roman"/>
                                <w:bCs/>
                                <w:sz w:val="24"/>
                                <w:szCs w:val="32"/>
                                <w:lang w:val="sv-SE"/>
                              </w:rPr>
                              <w:t>.</w:t>
                            </w:r>
                            <w:r w:rsidRPr="004C7F44">
                              <w:rPr>
                                <w:rFonts w:ascii="Times New Roman" w:eastAsia="Times New Roman" w:hAnsi="Times New Roman"/>
                                <w:bCs/>
                                <w:sz w:val="24"/>
                                <w:szCs w:val="32"/>
                                <w:lang w:val="sv-SE"/>
                              </w:rPr>
                              <w:t>,</w:t>
                            </w:r>
                            <w:r>
                              <w:rPr>
                                <w:rFonts w:ascii="Times New Roman" w:eastAsia="Times New Roman" w:hAnsi="Times New Roman"/>
                                <w:bCs/>
                                <w:sz w:val="24"/>
                                <w:szCs w:val="32"/>
                                <w:lang w:val="sv-SE"/>
                              </w:rPr>
                              <w:t xml:space="preserve"> &amp;</w:t>
                            </w:r>
                            <w:r w:rsidRPr="004C7F44">
                              <w:rPr>
                                <w:rFonts w:ascii="Times New Roman" w:eastAsia="Times New Roman" w:hAnsi="Times New Roman"/>
                                <w:bCs/>
                                <w:sz w:val="24"/>
                                <w:szCs w:val="32"/>
                                <w:lang w:val="sv-SE"/>
                              </w:rPr>
                              <w:t xml:space="preserve"> Kusumaningsih</w:t>
                            </w:r>
                            <w:r>
                              <w:rPr>
                                <w:rFonts w:ascii="Times New Roman" w:eastAsia="Times New Roman" w:hAnsi="Times New Roman"/>
                                <w:bCs/>
                                <w:sz w:val="24"/>
                                <w:szCs w:val="32"/>
                                <w:lang w:val="sv-SE"/>
                              </w:rPr>
                              <w:t>, W</w:t>
                            </w:r>
                            <w:r w:rsidR="007D5287" w:rsidRPr="004C7F44">
                              <w:rPr>
                                <w:rFonts w:ascii="Times New Roman" w:hAnsi="Times New Roman"/>
                                <w:sz w:val="24"/>
                                <w:lang w:val="sv-SE"/>
                              </w:rPr>
                              <w:t>.</w:t>
                            </w:r>
                            <w:r w:rsidR="000256DB">
                              <w:rPr>
                                <w:rFonts w:ascii="Times New Roman" w:hAnsi="Times New Roman"/>
                                <w:sz w:val="24"/>
                                <w:lang w:val="id-ID"/>
                              </w:rPr>
                              <w:t xml:space="preserve"> </w:t>
                            </w:r>
                            <w:r w:rsidR="000256DB" w:rsidRPr="004C7F44">
                              <w:rPr>
                                <w:rFonts w:ascii="Times New Roman" w:hAnsi="Times New Roman"/>
                                <w:sz w:val="24"/>
                                <w:lang w:val="sv-SE"/>
                              </w:rPr>
                              <w:t>(20</w:t>
                            </w:r>
                            <w:r w:rsidR="000256DB">
                              <w:rPr>
                                <w:rFonts w:ascii="Times New Roman" w:hAnsi="Times New Roman"/>
                                <w:sz w:val="24"/>
                                <w:lang w:val="id-ID"/>
                              </w:rPr>
                              <w:t>2</w:t>
                            </w:r>
                            <w:r w:rsidR="000256DB" w:rsidRPr="004C7F44">
                              <w:rPr>
                                <w:rFonts w:ascii="Times New Roman" w:hAnsi="Times New Roman"/>
                                <w:sz w:val="24"/>
                                <w:lang w:val="sv-SE"/>
                              </w:rPr>
                              <w:t xml:space="preserve">5). </w:t>
                            </w:r>
                            <w:r w:rsidRPr="004C7F44">
                              <w:rPr>
                                <w:rFonts w:ascii="Times New Roman" w:hAnsi="Times New Roman"/>
                                <w:sz w:val="24"/>
                              </w:rPr>
                              <w:t xml:space="preserve">The Influence of Principal Leadership, Work Motivation, and Work Discipline on Teacher Performance: A Quantitative Study in Elementary Schools of </w:t>
                            </w:r>
                            <w:proofErr w:type="spellStart"/>
                            <w:r w:rsidRPr="004C7F44">
                              <w:rPr>
                                <w:rFonts w:ascii="Times New Roman" w:hAnsi="Times New Roman"/>
                                <w:sz w:val="24"/>
                              </w:rPr>
                              <w:t>Bulakamba</w:t>
                            </w:r>
                            <w:proofErr w:type="spellEnd"/>
                            <w:r w:rsidRPr="004C7F44">
                              <w:rPr>
                                <w:rFonts w:ascii="Times New Roman" w:hAnsi="Times New Roman"/>
                                <w:sz w:val="24"/>
                              </w:rPr>
                              <w:t xml:space="preserve"> District, Brebes Regency</w:t>
                            </w:r>
                            <w:r w:rsidR="000256DB">
                              <w:rPr>
                                <w:rFonts w:ascii="Times New Roman" w:hAnsi="Times New Roman"/>
                                <w:sz w:val="24"/>
                              </w:rPr>
                              <w:t>.</w:t>
                            </w:r>
                            <w:r w:rsidR="000256DB" w:rsidRPr="00092D89">
                              <w:rPr>
                                <w:rFonts w:ascii="Times New Roman" w:hAnsi="Times New Roman"/>
                                <w:sz w:val="24"/>
                              </w:rPr>
                              <w:t xml:space="preserve"> </w:t>
                            </w:r>
                            <w:r w:rsidR="000256DB" w:rsidRPr="00E00CC9">
                              <w:rPr>
                                <w:rFonts w:ascii="Times New Roman" w:hAnsi="Times New Roman"/>
                                <w:i/>
                                <w:sz w:val="24"/>
                              </w:rPr>
                              <w:t>Journal of Educational Sciences</w:t>
                            </w:r>
                            <w:r w:rsidR="000256DB" w:rsidRPr="0003646A">
                              <w:rPr>
                                <w:rFonts w:ascii="Times New Roman" w:hAnsi="Times New Roman"/>
                                <w:sz w:val="24"/>
                              </w:rPr>
                              <w:t xml:space="preserve">, </w:t>
                            </w:r>
                            <w:r w:rsidR="000256DB">
                              <w:rPr>
                                <w:rFonts w:ascii="Times New Roman" w:hAnsi="Times New Roman"/>
                                <w:i/>
                                <w:sz w:val="24"/>
                              </w:rPr>
                              <w:t>9(</w:t>
                            </w:r>
                            <w:r w:rsidR="009F5309">
                              <w:rPr>
                                <w:rFonts w:ascii="Times New Roman" w:hAnsi="Times New Roman"/>
                                <w:i/>
                                <w:sz w:val="24"/>
                              </w:rPr>
                              <w:t>6</w:t>
                            </w:r>
                            <w:r w:rsidR="000256DB" w:rsidRPr="000C5644">
                              <w:rPr>
                                <w:rFonts w:ascii="Times New Roman" w:hAnsi="Times New Roman"/>
                                <w:i/>
                                <w:sz w:val="24"/>
                              </w:rPr>
                              <w:t>)</w:t>
                            </w:r>
                            <w:r w:rsidR="000256DB" w:rsidRPr="000C5644">
                              <w:rPr>
                                <w:rFonts w:ascii="Times New Roman" w:hAnsi="Times New Roman"/>
                                <w:sz w:val="24"/>
                              </w:rPr>
                              <w:t xml:space="preserve">, </w:t>
                            </w:r>
                            <w:r w:rsidR="002568BC">
                              <w:rPr>
                                <w:rFonts w:ascii="Times New Roman" w:hAnsi="Times New Roman"/>
                                <w:sz w:val="24"/>
                              </w:rPr>
                              <w:t>5</w:t>
                            </w:r>
                            <w:r w:rsidR="005632B2">
                              <w:rPr>
                                <w:rFonts w:ascii="Times New Roman" w:hAnsi="Times New Roman"/>
                                <w:sz w:val="24"/>
                              </w:rPr>
                              <w:t>6</w:t>
                            </w:r>
                            <w:r>
                              <w:rPr>
                                <w:rFonts w:ascii="Times New Roman" w:hAnsi="Times New Roman"/>
                                <w:sz w:val="24"/>
                              </w:rPr>
                              <w:t>97</w:t>
                            </w:r>
                            <w:r w:rsidR="00FB16FE">
                              <w:rPr>
                                <w:rFonts w:ascii="Times New Roman" w:hAnsi="Times New Roman"/>
                                <w:sz w:val="24"/>
                              </w:rPr>
                              <w:t>-</w:t>
                            </w:r>
                            <w:r w:rsidR="00DE0056">
                              <w:rPr>
                                <w:rFonts w:ascii="Times New Roman" w:hAnsi="Times New Roman"/>
                                <w:sz w:val="24"/>
                              </w:rPr>
                              <w:t>5</w:t>
                            </w:r>
                            <w:r>
                              <w:rPr>
                                <w:rFonts w:ascii="Times New Roman" w:hAnsi="Times New Roman"/>
                                <w:sz w:val="24"/>
                              </w:rPr>
                              <w:t>707</w:t>
                            </w:r>
                            <w:r w:rsidR="00607805">
                              <w:rPr>
                                <w:rFonts w:ascii="Times New Roman" w:hAnsi="Times New Roman"/>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97B05" id="Text Box 4" o:spid="_x0000_s1027" type="#_x0000_t202" style="position:absolute;left:0;text-align:left;margin-left:-.25pt;margin-top:13.7pt;width:395.35pt;height:99.75pt;z-index:251642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" fillcolor="white [3201]" strokeweight=".5pt">
                <v:textbox>
                  <w:txbxContent>
                    <w:p w14:paraId="122A9C1E" w14:textId="77777777" w:rsidR="000256DB" w:rsidRPr="00A56F3E" w:rsidRDefault="000256DB" w:rsidP="00131A57">
                      <w:pPr>
                        <w:autoSpaceDE w:val="0"/>
                        <w:autoSpaceDN w:val="0"/>
                        <w:adjustRightInd w:val="0"/>
                        <w:ind w:left="709" w:hanging="709"/>
                        <w:rPr>
                          <w:rFonts w:ascii="Times New Roman" w:hAnsi="Times New Roman"/>
                          <w:sz w:val="24"/>
                        </w:rPr>
                      </w:pPr>
                      <w:r w:rsidRPr="00A56F3E">
                        <w:rPr>
                          <w:rFonts w:ascii="Times New Roman" w:hAnsi="Times New Roman"/>
                          <w:sz w:val="24"/>
                        </w:rPr>
                        <w:t>How to cite</w:t>
                      </w:r>
                      <w:r>
                        <w:rPr>
                          <w:rFonts w:ascii="Times New Roman" w:hAnsi="Times New Roman"/>
                          <w:sz w:val="24"/>
                        </w:rPr>
                        <w:t xml:space="preserve"> this article</w:t>
                      </w:r>
                      <w:r w:rsidRPr="00A56F3E">
                        <w:rPr>
                          <w:rFonts w:ascii="Times New Roman" w:hAnsi="Times New Roman"/>
                          <w:sz w:val="24"/>
                        </w:rPr>
                        <w:t xml:space="preserve">: </w:t>
                      </w:r>
                    </w:p>
                    <w:p w14:paraId="07B3EFC3" w14:textId="77777777" w:rsidR="000256DB" w:rsidRPr="00A56F3E" w:rsidRDefault="000256DB" w:rsidP="00131A57">
                      <w:pPr>
                        <w:autoSpaceDE w:val="0"/>
                        <w:autoSpaceDN w:val="0"/>
                        <w:adjustRightInd w:val="0"/>
                        <w:ind w:left="709" w:hanging="709"/>
                        <w:rPr>
                          <w:rFonts w:ascii="Times New Roman" w:hAnsi="Times New Roman"/>
                          <w:sz w:val="24"/>
                        </w:rPr>
                      </w:pPr>
                    </w:p>
                    <w:p w14:paraId="1D01BC8C" w14:textId="48E0DCB1" w:rsidR="000256DB" w:rsidRPr="00541EFF" w:rsidRDefault="004C7F44" w:rsidP="00541EFF">
                      <w:pPr>
                        <w:shd w:val="clear" w:color="auto" w:fill="FFFFFF" w:themeFill="background1"/>
                        <w:rPr>
                          <w:rFonts w:ascii="Times New Roman" w:hAnsi="Times New Roman"/>
                          <w:sz w:val="24"/>
                        </w:rPr>
                      </w:pPr>
                      <w:r w:rsidRPr="004C7F44">
                        <w:rPr>
                          <w:rFonts w:ascii="Times New Roman" w:eastAsia="Times New Roman" w:hAnsi="Times New Roman"/>
                          <w:bCs/>
                          <w:sz w:val="24"/>
                          <w:szCs w:val="32"/>
                          <w:lang w:val="sv-SE"/>
                        </w:rPr>
                        <w:t>Nurohman,</w:t>
                      </w:r>
                      <w:r w:rsidRPr="004C7F44">
                        <w:rPr>
                          <w:rFonts w:ascii="Times New Roman" w:eastAsia="Times New Roman" w:hAnsi="Times New Roman"/>
                          <w:bCs/>
                          <w:sz w:val="24"/>
                          <w:szCs w:val="32"/>
                          <w:lang w:val="sv-SE"/>
                        </w:rPr>
                        <w:t xml:space="preserve"> C.</w:t>
                      </w:r>
                      <w:r>
                        <w:rPr>
                          <w:rFonts w:ascii="Times New Roman" w:eastAsia="Times New Roman" w:hAnsi="Times New Roman"/>
                          <w:bCs/>
                          <w:sz w:val="24"/>
                          <w:szCs w:val="32"/>
                          <w:lang w:val="sv-SE"/>
                        </w:rPr>
                        <w:t>,</w:t>
                      </w:r>
                      <w:r w:rsidRPr="004C7F44">
                        <w:rPr>
                          <w:rFonts w:ascii="Times New Roman" w:eastAsia="Times New Roman" w:hAnsi="Times New Roman"/>
                          <w:bCs/>
                          <w:sz w:val="24"/>
                          <w:szCs w:val="32"/>
                          <w:lang w:val="sv-SE"/>
                        </w:rPr>
                        <w:t xml:space="preserve"> Nurkolis</w:t>
                      </w:r>
                      <w:r>
                        <w:rPr>
                          <w:rFonts w:ascii="Times New Roman" w:eastAsia="Times New Roman" w:hAnsi="Times New Roman"/>
                          <w:bCs/>
                          <w:sz w:val="24"/>
                          <w:szCs w:val="32"/>
                          <w:lang w:val="sv-SE"/>
                        </w:rPr>
                        <w:t>.</w:t>
                      </w:r>
                      <w:r w:rsidRPr="004C7F44">
                        <w:rPr>
                          <w:rFonts w:ascii="Times New Roman" w:eastAsia="Times New Roman" w:hAnsi="Times New Roman"/>
                          <w:bCs/>
                          <w:sz w:val="24"/>
                          <w:szCs w:val="32"/>
                          <w:lang w:val="sv-SE"/>
                        </w:rPr>
                        <w:t>,</w:t>
                      </w:r>
                      <w:r>
                        <w:rPr>
                          <w:rFonts w:ascii="Times New Roman" w:eastAsia="Times New Roman" w:hAnsi="Times New Roman"/>
                          <w:bCs/>
                          <w:sz w:val="24"/>
                          <w:szCs w:val="32"/>
                          <w:lang w:val="sv-SE"/>
                        </w:rPr>
                        <w:t xml:space="preserve"> &amp;</w:t>
                      </w:r>
                      <w:r w:rsidRPr="004C7F44">
                        <w:rPr>
                          <w:rFonts w:ascii="Times New Roman" w:eastAsia="Times New Roman" w:hAnsi="Times New Roman"/>
                          <w:bCs/>
                          <w:sz w:val="24"/>
                          <w:szCs w:val="32"/>
                          <w:lang w:val="sv-SE"/>
                        </w:rPr>
                        <w:t xml:space="preserve"> Kusumaningsih</w:t>
                      </w:r>
                      <w:r>
                        <w:rPr>
                          <w:rFonts w:ascii="Times New Roman" w:eastAsia="Times New Roman" w:hAnsi="Times New Roman"/>
                          <w:bCs/>
                          <w:sz w:val="24"/>
                          <w:szCs w:val="32"/>
                          <w:lang w:val="sv-SE"/>
                        </w:rPr>
                        <w:t>, W</w:t>
                      </w:r>
                      <w:r w:rsidR="007D5287" w:rsidRPr="004C7F44">
                        <w:rPr>
                          <w:rFonts w:ascii="Times New Roman" w:hAnsi="Times New Roman"/>
                          <w:sz w:val="24"/>
                          <w:lang w:val="sv-SE"/>
                        </w:rPr>
                        <w:t>.</w:t>
                      </w:r>
                      <w:r w:rsidR="000256DB">
                        <w:rPr>
                          <w:rFonts w:ascii="Times New Roman" w:hAnsi="Times New Roman"/>
                          <w:sz w:val="24"/>
                          <w:lang w:val="id-ID"/>
                        </w:rPr>
                        <w:t xml:space="preserve"> </w:t>
                      </w:r>
                      <w:r w:rsidR="000256DB" w:rsidRPr="004C7F44">
                        <w:rPr>
                          <w:rFonts w:ascii="Times New Roman" w:hAnsi="Times New Roman"/>
                          <w:sz w:val="24"/>
                          <w:lang w:val="sv-SE"/>
                        </w:rPr>
                        <w:t>(20</w:t>
                      </w:r>
                      <w:r w:rsidR="000256DB">
                        <w:rPr>
                          <w:rFonts w:ascii="Times New Roman" w:hAnsi="Times New Roman"/>
                          <w:sz w:val="24"/>
                          <w:lang w:val="id-ID"/>
                        </w:rPr>
                        <w:t>2</w:t>
                      </w:r>
                      <w:r w:rsidR="000256DB" w:rsidRPr="004C7F44">
                        <w:rPr>
                          <w:rFonts w:ascii="Times New Roman" w:hAnsi="Times New Roman"/>
                          <w:sz w:val="24"/>
                          <w:lang w:val="sv-SE"/>
                        </w:rPr>
                        <w:t xml:space="preserve">5). </w:t>
                      </w:r>
                      <w:r w:rsidRPr="004C7F44">
                        <w:rPr>
                          <w:rFonts w:ascii="Times New Roman" w:hAnsi="Times New Roman"/>
                          <w:sz w:val="24"/>
                        </w:rPr>
                        <w:t xml:space="preserve">The Influence of Principal Leadership, Work Motivation, and Work Discipline on Teacher Performance: A Quantitative Study in Elementary Schools of </w:t>
                      </w:r>
                      <w:proofErr w:type="spellStart"/>
                      <w:r w:rsidRPr="004C7F44">
                        <w:rPr>
                          <w:rFonts w:ascii="Times New Roman" w:hAnsi="Times New Roman"/>
                          <w:sz w:val="24"/>
                        </w:rPr>
                        <w:t>Bulakamba</w:t>
                      </w:r>
                      <w:proofErr w:type="spellEnd"/>
                      <w:r w:rsidRPr="004C7F44">
                        <w:rPr>
                          <w:rFonts w:ascii="Times New Roman" w:hAnsi="Times New Roman"/>
                          <w:sz w:val="24"/>
                        </w:rPr>
                        <w:t xml:space="preserve"> District, Brebes Regency</w:t>
                      </w:r>
                      <w:r w:rsidR="000256DB">
                        <w:rPr>
                          <w:rFonts w:ascii="Times New Roman" w:hAnsi="Times New Roman"/>
                          <w:sz w:val="24"/>
                        </w:rPr>
                        <w:t>.</w:t>
                      </w:r>
                      <w:r w:rsidR="000256DB" w:rsidRPr="00092D89">
                        <w:rPr>
                          <w:rFonts w:ascii="Times New Roman" w:hAnsi="Times New Roman"/>
                          <w:sz w:val="24"/>
                        </w:rPr>
                        <w:t xml:space="preserve"> </w:t>
                      </w:r>
                      <w:r w:rsidR="000256DB" w:rsidRPr="00E00CC9">
                        <w:rPr>
                          <w:rFonts w:ascii="Times New Roman" w:hAnsi="Times New Roman"/>
                          <w:i/>
                          <w:sz w:val="24"/>
                        </w:rPr>
                        <w:t>Journal of Educational Sciences</w:t>
                      </w:r>
                      <w:r w:rsidR="000256DB" w:rsidRPr="0003646A">
                        <w:rPr>
                          <w:rFonts w:ascii="Times New Roman" w:hAnsi="Times New Roman"/>
                          <w:sz w:val="24"/>
                        </w:rPr>
                        <w:t xml:space="preserve">, </w:t>
                      </w:r>
                      <w:r w:rsidR="000256DB">
                        <w:rPr>
                          <w:rFonts w:ascii="Times New Roman" w:hAnsi="Times New Roman"/>
                          <w:i/>
                          <w:sz w:val="24"/>
                        </w:rPr>
                        <w:t>9(</w:t>
                      </w:r>
                      <w:r w:rsidR="009F5309">
                        <w:rPr>
                          <w:rFonts w:ascii="Times New Roman" w:hAnsi="Times New Roman"/>
                          <w:i/>
                          <w:sz w:val="24"/>
                        </w:rPr>
                        <w:t>6</w:t>
                      </w:r>
                      <w:r w:rsidR="000256DB" w:rsidRPr="000C5644">
                        <w:rPr>
                          <w:rFonts w:ascii="Times New Roman" w:hAnsi="Times New Roman"/>
                          <w:i/>
                          <w:sz w:val="24"/>
                        </w:rPr>
                        <w:t>)</w:t>
                      </w:r>
                      <w:r w:rsidR="000256DB" w:rsidRPr="000C5644">
                        <w:rPr>
                          <w:rFonts w:ascii="Times New Roman" w:hAnsi="Times New Roman"/>
                          <w:sz w:val="24"/>
                        </w:rPr>
                        <w:t xml:space="preserve">, </w:t>
                      </w:r>
                      <w:r w:rsidR="002568BC">
                        <w:rPr>
                          <w:rFonts w:ascii="Times New Roman" w:hAnsi="Times New Roman"/>
                          <w:sz w:val="24"/>
                        </w:rPr>
                        <w:t>5</w:t>
                      </w:r>
                      <w:r w:rsidR="005632B2">
                        <w:rPr>
                          <w:rFonts w:ascii="Times New Roman" w:hAnsi="Times New Roman"/>
                          <w:sz w:val="24"/>
                        </w:rPr>
                        <w:t>6</w:t>
                      </w:r>
                      <w:r>
                        <w:rPr>
                          <w:rFonts w:ascii="Times New Roman" w:hAnsi="Times New Roman"/>
                          <w:sz w:val="24"/>
                        </w:rPr>
                        <w:t>97</w:t>
                      </w:r>
                      <w:r w:rsidR="00FB16FE">
                        <w:rPr>
                          <w:rFonts w:ascii="Times New Roman" w:hAnsi="Times New Roman"/>
                          <w:sz w:val="24"/>
                        </w:rPr>
                        <w:t>-</w:t>
                      </w:r>
                      <w:r w:rsidR="00DE0056">
                        <w:rPr>
                          <w:rFonts w:ascii="Times New Roman" w:hAnsi="Times New Roman"/>
                          <w:sz w:val="24"/>
                        </w:rPr>
                        <w:t>5</w:t>
                      </w:r>
                      <w:r>
                        <w:rPr>
                          <w:rFonts w:ascii="Times New Roman" w:hAnsi="Times New Roman"/>
                          <w:sz w:val="24"/>
                        </w:rPr>
                        <w:t>707</w:t>
                      </w:r>
                      <w:r w:rsidR="00607805">
                        <w:rPr>
                          <w:rFonts w:ascii="Times New Roman" w:hAnsi="Times New Roman"/>
                          <w:sz w:val="24"/>
                        </w:rPr>
                        <w:t>.</w:t>
                      </w:r>
                    </w:p>
                  </w:txbxContent>
                </v:textbox>
                <w10:wrap anchorx="margin"/>
              </v:shape>
            </w:pict>
          </mc:Fallback>
        </mc:AlternateContent>
      </w:r>
    </w:p>
    <w:p w14:paraId="5A779820" w14:textId="4A672D87" w:rsidR="008A08F9" w:rsidRPr="00281F08" w:rsidRDefault="008A08F9" w:rsidP="00281F08">
      <w:pPr>
        <w:rPr>
          <w:rFonts w:ascii="Times New Roman" w:hAnsi="Times New Roman"/>
          <w:sz w:val="24"/>
          <w:lang w:val="id-ID"/>
        </w:rPr>
      </w:pPr>
      <w:r w:rsidRPr="00281F08">
        <w:rPr>
          <w:rFonts w:ascii="Times New Roman" w:eastAsia="Times New Roman" w:hAnsi="Times New Roman"/>
          <w:sz w:val="24"/>
          <w:lang w:eastAsia="ja-JP"/>
        </w:rPr>
        <w:fldChar w:fldCharType="begin" w:fldLock="1"/>
      </w:r>
      <w:r w:rsidRPr="00281F08">
        <w:rPr>
          <w:rFonts w:ascii="Times New Roman" w:eastAsia="Times New Roman" w:hAnsi="Times New Roman"/>
          <w:sz w:val="24"/>
          <w:lang w:val="id-ID"/>
        </w:rPr>
        <w:instrText xml:space="preserve">ADDIN Mendeley Bibliography CSL_BIBLIOGRAPHY </w:instrText>
      </w:r>
      <w:r w:rsidRPr="00281F08">
        <w:rPr>
          <w:rFonts w:ascii="Times New Roman" w:eastAsia="Times New Roman" w:hAnsi="Times New Roman"/>
          <w:sz w:val="24"/>
          <w:lang w:eastAsia="ja-JP"/>
        </w:rPr>
        <w:fldChar w:fldCharType="separate"/>
      </w:r>
    </w:p>
    <w:p w14:paraId="19E75FEE" w14:textId="631B8B07" w:rsidR="001D0342" w:rsidRPr="00281F08" w:rsidRDefault="008A08F9" w:rsidP="00281F08">
      <w:pPr>
        <w:spacing w:after="240"/>
        <w:ind w:left="709"/>
        <w:rPr>
          <w:rFonts w:ascii="Times New Roman" w:eastAsia="Times New Roman" w:hAnsi="Times New Roman"/>
          <w:sz w:val="24"/>
          <w:lang w:val="id-ID"/>
        </w:rPr>
        <w:sectPr w:rsidR="001D0342" w:rsidRPr="00281F08" w:rsidSect="00276E54">
          <w:footnotePr>
            <w:numRestart w:val="eachPage"/>
          </w:footnotePr>
          <w:type w:val="continuous"/>
          <w:pgSz w:w="11907" w:h="16840" w:code="9"/>
          <w:pgMar w:top="1985" w:right="1985" w:bottom="1559" w:left="1985" w:header="1021" w:footer="851" w:gutter="0"/>
          <w:cols w:space="454"/>
          <w:titlePg/>
          <w:docGrid w:linePitch="360"/>
        </w:sectPr>
      </w:pPr>
      <w:r w:rsidRPr="00281F08">
        <w:rPr>
          <w:rFonts w:ascii="Times New Roman" w:eastAsia="Times New Roman" w:hAnsi="Times New Roman"/>
          <w:sz w:val="24"/>
        </w:rPr>
        <w:fldChar w:fldCharType="end"/>
      </w:r>
    </w:p>
    <w:p w14:paraId="63A3E079" w14:textId="673C99C3" w:rsidR="002D0769" w:rsidRPr="00281F08" w:rsidRDefault="002D0769" w:rsidP="00281F08">
      <w:pPr>
        <w:tabs>
          <w:tab w:val="left" w:pos="1515"/>
        </w:tabs>
        <w:spacing w:after="240"/>
        <w:rPr>
          <w:rFonts w:ascii="Times New Roman" w:hAnsi="Times New Roman"/>
          <w:sz w:val="24"/>
          <w:lang w:val="id-ID" w:eastAsia="en-US"/>
        </w:rPr>
      </w:pPr>
    </w:p>
    <w:sectPr w:rsidR="002D0769" w:rsidRPr="00281F08" w:rsidSect="00131A57">
      <w:footnotePr>
        <w:numRestart w:val="eachPage"/>
      </w:footnotePr>
      <w:type w:val="continuous"/>
      <w:pgSz w:w="11907" w:h="16840" w:code="9"/>
      <w:pgMar w:top="1985" w:right="1985" w:bottom="1559" w:left="1985" w:header="1021" w:footer="851" w:gutter="0"/>
      <w:pgNumType w:start="275"/>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9544BF" w14:textId="77777777" w:rsidR="00000593" w:rsidRDefault="00000593" w:rsidP="00F64052">
      <w:r>
        <w:separator/>
      </w:r>
    </w:p>
  </w:endnote>
  <w:endnote w:type="continuationSeparator" w:id="0">
    <w:p w14:paraId="2F51500D" w14:textId="77777777" w:rsidR="00000593" w:rsidRDefault="00000593" w:rsidP="00F640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panose1 w:val="02020609040205080304"/>
    <w:charset w:val="80"/>
    <w:family w:val="modern"/>
    <w:pitch w:val="fixed"/>
    <w:sig w:usb0="E00002FF" w:usb1="6AC7FDFB" w:usb2="08000012" w:usb3="00000000" w:csb0="0002009F" w:csb1="00000000"/>
  </w:font>
  <w:font w:name="Noto Sans Symbols">
    <w:altName w:val="Calibri"/>
    <w:charset w:val="00"/>
    <w:family w:val="auto"/>
    <w:pitch w:val="default"/>
  </w:font>
  <w:font w:name="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panose1 w:val="00000000000000000000"/>
    <w:charset w:val="00"/>
    <w:family w:val="roman"/>
    <w:notTrueType/>
    <w:pitch w:val="default"/>
  </w:font>
  <w:font w:name="DejaVu Sans">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IDFont+F1">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raditional Arabic">
    <w:charset w:val="B2"/>
    <w:family w:val="roman"/>
    <w:pitch w:val="variable"/>
    <w:sig w:usb0="00002003" w:usb1="80000000" w:usb2="00000008" w:usb3="00000000" w:csb0="00000041" w:csb1="00000000"/>
  </w:font>
  <w:font w:name="Yu Mincho">
    <w:charset w:val="80"/>
    <w:family w:val="roman"/>
    <w:pitch w:val="variable"/>
    <w:sig w:usb0="800002E7" w:usb1="2AC7FCFF" w:usb2="00000012" w:usb3="00000000" w:csb0="0002009F" w:csb1="00000000"/>
  </w:font>
  <w:font w:name="Garamond">
    <w:panose1 w:val="02020404030301010803"/>
    <w:charset w:val="00"/>
    <w:family w:val="roman"/>
    <w:pitch w:val="variable"/>
    <w:sig w:usb0="000002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Aptos">
    <w:charset w:val="00"/>
    <w:family w:val="swiss"/>
    <w:pitch w:val="variable"/>
    <w:sig w:usb0="20000287" w:usb1="00000003" w:usb2="00000000" w:usb3="00000000" w:csb0="0000019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44495" w14:textId="77777777" w:rsidR="000256DB" w:rsidRPr="0027520F" w:rsidRDefault="000256DB" w:rsidP="00067243">
    <w:pPr>
      <w:pStyle w:val="Footer"/>
      <w:ind w:right="360"/>
      <w:jc w:val="left"/>
      <w:rPr>
        <w:rFonts w:eastAsia="Batang" w:cs="Arial"/>
        <w:szCs w:val="20"/>
      </w:rPr>
    </w:pPr>
    <w:r>
      <w:rPr>
        <w:rFonts w:asciiTheme="minorHAnsi" w:hAnsiTheme="minorHAnsi"/>
        <w:i/>
        <w:noProof/>
        <w:sz w:val="18"/>
        <w:szCs w:val="18"/>
        <w:lang w:eastAsia="en-US"/>
      </w:rPr>
      <mc:AlternateContent>
        <mc:Choice Requires="wps">
          <w:drawing>
            <wp:anchor distT="0" distB="0" distL="114300" distR="114300" simplePos="0" relativeHeight="251657728" behindDoc="0" locked="0" layoutInCell="1" allowOverlap="1" wp14:anchorId="7AE79E64" wp14:editId="2CA6675E">
              <wp:simplePos x="0" y="0"/>
              <wp:positionH relativeFrom="margin">
                <wp:posOffset>8890</wp:posOffset>
              </wp:positionH>
              <wp:positionV relativeFrom="paragraph">
                <wp:posOffset>-125730</wp:posOffset>
              </wp:positionV>
              <wp:extent cx="5040000" cy="0"/>
              <wp:effectExtent l="0" t="0" r="27305" b="19050"/>
              <wp:wrapNone/>
              <wp:docPr id="30" name="Straight Connector 30"/>
              <wp:cNvGraphicFramePr/>
              <a:graphic xmlns:a="http://schemas.openxmlformats.org/drawingml/2006/main">
                <a:graphicData uri="http://schemas.microsoft.com/office/word/2010/wordprocessingShape">
                  <wps:wsp>
                    <wps:cNvCnPr/>
                    <wps:spPr>
                      <a:xfrm>
                        <a:off x="0" y="0"/>
                        <a:ext cx="504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AB31F3" id="Straight Connector 30" o:spid="_x0000_s1026" style="position:absolute;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pt,-9.9pt" to="397.5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" strokecolor="black [3040]">
              <w10:wrap anchorx="margin"/>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85114" w14:textId="77777777" w:rsidR="000256DB" w:rsidRPr="00D80F28" w:rsidRDefault="000256DB" w:rsidP="00067243">
    <w:pPr>
      <w:pStyle w:val="Footer"/>
      <w:ind w:right="360"/>
      <w:jc w:val="right"/>
      <w:rPr>
        <w:rFonts w:ascii="Arial" w:hAnsi="Arial" w:cs="Arial"/>
      </w:rPr>
    </w:pPr>
    <w:r>
      <w:rPr>
        <w:rFonts w:asciiTheme="minorHAnsi" w:hAnsiTheme="minorHAnsi"/>
        <w:i/>
        <w:noProof/>
        <w:sz w:val="18"/>
        <w:szCs w:val="18"/>
        <w:lang w:eastAsia="en-US"/>
      </w:rPr>
      <mc:AlternateContent>
        <mc:Choice Requires="wps">
          <w:drawing>
            <wp:anchor distT="0" distB="0" distL="114300" distR="114300" simplePos="0" relativeHeight="251658752" behindDoc="0" locked="0" layoutInCell="1" allowOverlap="1" wp14:anchorId="7D294DAB" wp14:editId="06D85572">
              <wp:simplePos x="0" y="0"/>
              <wp:positionH relativeFrom="margin">
                <wp:posOffset>1270</wp:posOffset>
              </wp:positionH>
              <wp:positionV relativeFrom="paragraph">
                <wp:posOffset>-184150</wp:posOffset>
              </wp:positionV>
              <wp:extent cx="5040000" cy="0"/>
              <wp:effectExtent l="0" t="0" r="27305" b="19050"/>
              <wp:wrapNone/>
              <wp:docPr id="31" name="Straight Connector 31"/>
              <wp:cNvGraphicFramePr/>
              <a:graphic xmlns:a="http://schemas.openxmlformats.org/drawingml/2006/main">
                <a:graphicData uri="http://schemas.microsoft.com/office/word/2010/wordprocessingShape">
                  <wps:wsp>
                    <wps:cNvCnPr/>
                    <wps:spPr>
                      <a:xfrm>
                        <a:off x="0" y="0"/>
                        <a:ext cx="504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EAB7FD" id="Straight Connector 31" o:spid="_x0000_s1026" style="position:absolute;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pt,-14.5pt" to="396.9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" strokecolor="black [3040]">
              <w10:wrap anchorx="margin"/>
            </v:lin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1252F" w14:textId="4B530164" w:rsidR="000256DB" w:rsidRPr="00C616BD" w:rsidRDefault="002949A5" w:rsidP="00C616BD">
    <w:pPr>
      <w:pStyle w:val="Footer"/>
      <w:jc w:val="right"/>
    </w:pPr>
    <w:r>
      <w:rPr>
        <w:rFonts w:asciiTheme="minorHAnsi" w:hAnsiTheme="minorHAnsi"/>
        <w:i/>
        <w:noProof/>
        <w:sz w:val="18"/>
        <w:szCs w:val="18"/>
        <w:lang w:eastAsia="en-US"/>
      </w:rPr>
      <mc:AlternateContent>
        <mc:Choice Requires="wps">
          <w:drawing>
            <wp:anchor distT="0" distB="0" distL="114300" distR="114300" simplePos="0" relativeHeight="251659776" behindDoc="0" locked="0" layoutInCell="1" allowOverlap="1" wp14:anchorId="4A693D6F" wp14:editId="3452B727">
              <wp:simplePos x="0" y="0"/>
              <wp:positionH relativeFrom="margin">
                <wp:posOffset>180975</wp:posOffset>
              </wp:positionH>
              <wp:positionV relativeFrom="paragraph">
                <wp:posOffset>132715</wp:posOffset>
              </wp:positionV>
              <wp:extent cx="5040000" cy="0"/>
              <wp:effectExtent l="0" t="0" r="0" b="0"/>
              <wp:wrapNone/>
              <wp:docPr id="2116140358" name="Straight Connector 2116140358"/>
              <wp:cNvGraphicFramePr/>
              <a:graphic xmlns:a="http://schemas.openxmlformats.org/drawingml/2006/main">
                <a:graphicData uri="http://schemas.microsoft.com/office/word/2010/wordprocessingShape">
                  <wps:wsp>
                    <wps:cNvCnPr/>
                    <wps:spPr>
                      <a:xfrm>
                        <a:off x="0" y="0"/>
                        <a:ext cx="504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C8BE7B" id="Straight Connector 2116140358" o:spid="_x0000_s1026" style="position:absolute;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25pt,10.45pt" to="411.1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" strokecolor="black [3040]">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9A07A0" w14:textId="77777777" w:rsidR="00000593" w:rsidRDefault="00000593" w:rsidP="00F64052">
      <w:r>
        <w:separator/>
      </w:r>
    </w:p>
  </w:footnote>
  <w:footnote w:type="continuationSeparator" w:id="0">
    <w:p w14:paraId="740594B1" w14:textId="77777777" w:rsidR="00000593" w:rsidRDefault="00000593" w:rsidP="00F640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211737" w14:textId="7C724800" w:rsidR="000256DB" w:rsidRPr="00F2741A" w:rsidRDefault="000256DB" w:rsidP="00F2741A">
    <w:pPr>
      <w:pStyle w:val="Header"/>
      <w:framePr w:wrap="around" w:vAnchor="text" w:hAnchor="margin" w:y="1"/>
      <w:jc w:val="left"/>
      <w:rPr>
        <w:rStyle w:val="PageNumber"/>
        <w:rFonts w:ascii="Times New Roman" w:hAnsi="Times New Roman"/>
        <w:sz w:val="18"/>
        <w:szCs w:val="18"/>
      </w:rPr>
    </w:pPr>
    <w:r w:rsidRPr="00F2741A">
      <w:rPr>
        <w:rStyle w:val="PageNumber"/>
        <w:rFonts w:ascii="Times New Roman" w:hAnsi="Times New Roman"/>
        <w:sz w:val="18"/>
        <w:szCs w:val="18"/>
      </w:rPr>
      <w:fldChar w:fldCharType="begin"/>
    </w:r>
    <w:r w:rsidRPr="00F2741A">
      <w:rPr>
        <w:rStyle w:val="PageNumber"/>
        <w:rFonts w:ascii="Times New Roman" w:hAnsi="Times New Roman"/>
        <w:sz w:val="18"/>
        <w:szCs w:val="18"/>
      </w:rPr>
      <w:instrText xml:space="preserve">PAGE  </w:instrText>
    </w:r>
    <w:r w:rsidRPr="00F2741A">
      <w:rPr>
        <w:rStyle w:val="PageNumber"/>
        <w:rFonts w:ascii="Times New Roman" w:hAnsi="Times New Roman"/>
        <w:sz w:val="18"/>
        <w:szCs w:val="18"/>
      </w:rPr>
      <w:fldChar w:fldCharType="separate"/>
    </w:r>
    <w:r w:rsidR="009F6A37">
      <w:rPr>
        <w:rStyle w:val="PageNumber"/>
        <w:rFonts w:ascii="Times New Roman" w:hAnsi="Times New Roman"/>
        <w:noProof/>
        <w:sz w:val="18"/>
        <w:szCs w:val="18"/>
      </w:rPr>
      <w:t>382</w:t>
    </w:r>
    <w:r w:rsidRPr="00F2741A">
      <w:rPr>
        <w:rStyle w:val="PageNumber"/>
        <w:rFonts w:ascii="Times New Roman" w:hAnsi="Times New Roman"/>
        <w:sz w:val="18"/>
        <w:szCs w:val="18"/>
      </w:rPr>
      <w:fldChar w:fldCharType="end"/>
    </w:r>
  </w:p>
  <w:p w14:paraId="28848DF2" w14:textId="6758F3DB" w:rsidR="000256DB" w:rsidRPr="00634C8D" w:rsidRDefault="000256DB" w:rsidP="00BA565C">
    <w:pPr>
      <w:pStyle w:val="Header"/>
      <w:jc w:val="center"/>
      <w:rPr>
        <w:rFonts w:ascii="Times New Roman" w:hAnsi="Times New Roman"/>
        <w:i/>
        <w:sz w:val="18"/>
        <w:szCs w:val="18"/>
      </w:rPr>
    </w:pPr>
    <w:r w:rsidRPr="002D2C8E">
      <w:rPr>
        <w:rFonts w:asciiTheme="minorHAnsi" w:hAnsiTheme="minorHAnsi"/>
        <w:i/>
        <w:noProof/>
        <w:sz w:val="18"/>
        <w:szCs w:val="18"/>
        <w:lang w:eastAsia="en-US"/>
      </w:rPr>
      <mc:AlternateContent>
        <mc:Choice Requires="wps">
          <w:drawing>
            <wp:anchor distT="0" distB="0" distL="114300" distR="114300" simplePos="0" relativeHeight="251663872" behindDoc="0" locked="0" layoutInCell="1" allowOverlap="1" wp14:anchorId="4A5B3F46" wp14:editId="5E84EDDF">
              <wp:simplePos x="0" y="0"/>
              <wp:positionH relativeFrom="margin">
                <wp:posOffset>0</wp:posOffset>
              </wp:positionH>
              <wp:positionV relativeFrom="paragraph">
                <wp:posOffset>429895</wp:posOffset>
              </wp:positionV>
              <wp:extent cx="5040000" cy="0"/>
              <wp:effectExtent l="0" t="0" r="27305" b="19050"/>
              <wp:wrapNone/>
              <wp:docPr id="12" name="Straight Connector 12"/>
              <wp:cNvGraphicFramePr/>
              <a:graphic xmlns:a="http://schemas.openxmlformats.org/drawingml/2006/main">
                <a:graphicData uri="http://schemas.microsoft.com/office/word/2010/wordprocessingShape">
                  <wps:wsp>
                    <wps:cNvCnPr/>
                    <wps:spPr>
                      <a:xfrm>
                        <a:off x="0" y="0"/>
                        <a:ext cx="504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05EBEDD" id="Straight Connector 12" o:spid="_x0000_s1026" style="position:absolute;z-index:2516638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33.85pt" to="396.85pt,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" strokecolor="black [3040]">
              <w10:wrap anchorx="margin"/>
            </v:line>
          </w:pict>
        </mc:Fallback>
      </mc:AlternateContent>
    </w:r>
    <w:r w:rsidR="002A5C87" w:rsidRPr="002A5C87">
      <w:t xml:space="preserve"> </w:t>
    </w:r>
    <w:r w:rsidR="00D70300" w:rsidRPr="00D70300">
      <w:rPr>
        <w:rFonts w:asciiTheme="minorHAnsi" w:hAnsiTheme="minorHAnsi"/>
        <w:i/>
        <w:noProof/>
        <w:sz w:val="18"/>
        <w:szCs w:val="18"/>
        <w:lang w:val="id-ID" w:eastAsia="id-ID"/>
      </w:rPr>
      <w:t>Cahyo Nurohman et al. / Journal of Educational Sciences Vol. 9 No. 6 (Nov, 2025) 5697-5707</w:t>
    </w:r>
  </w:p>
  <w:p w14:paraId="00464539" w14:textId="77777777" w:rsidR="000256DB" w:rsidRDefault="000256D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D5CFF" w14:textId="43F80911" w:rsidR="000256DB" w:rsidRPr="00F2741A" w:rsidRDefault="000256DB" w:rsidP="00760F3B">
    <w:pPr>
      <w:pStyle w:val="Header"/>
      <w:framePr w:wrap="around" w:vAnchor="text" w:hAnchor="page" w:x="9614" w:y="18"/>
      <w:ind w:left="-426" w:firstLine="426"/>
      <w:jc w:val="right"/>
      <w:rPr>
        <w:rStyle w:val="PageNumber"/>
        <w:rFonts w:ascii="Times New Roman" w:hAnsi="Times New Roman"/>
        <w:sz w:val="18"/>
        <w:szCs w:val="18"/>
      </w:rPr>
    </w:pPr>
    <w:r w:rsidRPr="00F2741A">
      <w:rPr>
        <w:rStyle w:val="PageNumber"/>
        <w:rFonts w:ascii="Times New Roman" w:hAnsi="Times New Roman"/>
        <w:sz w:val="18"/>
        <w:szCs w:val="18"/>
      </w:rPr>
      <w:fldChar w:fldCharType="begin"/>
    </w:r>
    <w:r w:rsidRPr="00F2741A">
      <w:rPr>
        <w:rStyle w:val="PageNumber"/>
        <w:rFonts w:ascii="Times New Roman" w:hAnsi="Times New Roman"/>
        <w:sz w:val="18"/>
        <w:szCs w:val="18"/>
      </w:rPr>
      <w:instrText xml:space="preserve">PAGE  </w:instrText>
    </w:r>
    <w:r w:rsidRPr="00F2741A">
      <w:rPr>
        <w:rStyle w:val="PageNumber"/>
        <w:rFonts w:ascii="Times New Roman" w:hAnsi="Times New Roman"/>
        <w:sz w:val="18"/>
        <w:szCs w:val="18"/>
      </w:rPr>
      <w:fldChar w:fldCharType="separate"/>
    </w:r>
    <w:r w:rsidR="009F6A37">
      <w:rPr>
        <w:rStyle w:val="PageNumber"/>
        <w:rFonts w:ascii="Times New Roman" w:hAnsi="Times New Roman"/>
        <w:noProof/>
        <w:sz w:val="18"/>
        <w:szCs w:val="18"/>
      </w:rPr>
      <w:t>383</w:t>
    </w:r>
    <w:r w:rsidRPr="00F2741A">
      <w:rPr>
        <w:rStyle w:val="PageNumber"/>
        <w:rFonts w:ascii="Times New Roman" w:hAnsi="Times New Roman"/>
        <w:sz w:val="18"/>
        <w:szCs w:val="18"/>
      </w:rPr>
      <w:fldChar w:fldCharType="end"/>
    </w:r>
  </w:p>
  <w:p w14:paraId="54A5744F" w14:textId="549D8E2B" w:rsidR="000256DB" w:rsidRPr="00DB14F3" w:rsidRDefault="000256DB" w:rsidP="00BA565C">
    <w:pPr>
      <w:pStyle w:val="Header"/>
      <w:tabs>
        <w:tab w:val="clear" w:pos="4680"/>
        <w:tab w:val="clear" w:pos="9360"/>
      </w:tabs>
      <w:jc w:val="center"/>
      <w:rPr>
        <w:rFonts w:ascii="Times New Roman" w:hAnsi="Times New Roman"/>
        <w:i/>
        <w:sz w:val="18"/>
        <w:szCs w:val="18"/>
      </w:rPr>
    </w:pPr>
    <w:r w:rsidRPr="002D2C8E">
      <w:rPr>
        <w:rFonts w:asciiTheme="minorHAnsi" w:hAnsiTheme="minorHAnsi"/>
        <w:i/>
        <w:noProof/>
        <w:sz w:val="18"/>
        <w:szCs w:val="18"/>
        <w:lang w:eastAsia="en-US"/>
      </w:rPr>
      <mc:AlternateContent>
        <mc:Choice Requires="wps">
          <w:drawing>
            <wp:anchor distT="0" distB="0" distL="114300" distR="114300" simplePos="0" relativeHeight="251660800" behindDoc="0" locked="0" layoutInCell="1" allowOverlap="1" wp14:anchorId="2764549B" wp14:editId="58E82FF7">
              <wp:simplePos x="0" y="0"/>
              <wp:positionH relativeFrom="column">
                <wp:posOffset>13335</wp:posOffset>
              </wp:positionH>
              <wp:positionV relativeFrom="paragraph">
                <wp:posOffset>395605</wp:posOffset>
              </wp:positionV>
              <wp:extent cx="5040000" cy="0"/>
              <wp:effectExtent l="0" t="0" r="27305" b="19050"/>
              <wp:wrapNone/>
              <wp:docPr id="8" name="Straight Connector 8"/>
              <wp:cNvGraphicFramePr/>
              <a:graphic xmlns:a="http://schemas.openxmlformats.org/drawingml/2006/main">
                <a:graphicData uri="http://schemas.microsoft.com/office/word/2010/wordprocessingShape">
                  <wps:wsp>
                    <wps:cNvCnPr/>
                    <wps:spPr>
                      <a:xfrm>
                        <a:off x="0" y="0"/>
                        <a:ext cx="504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B8EBA26" id="Straight Connector 8" o:spid="_x0000_s1026" style="position:absolute;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5pt,31.15pt" to="397.9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" strokecolor="black [3040]"/>
          </w:pict>
        </mc:Fallback>
      </mc:AlternateContent>
    </w:r>
    <w:r w:rsidR="006277F6" w:rsidRPr="006277F6">
      <w:t xml:space="preserve"> </w:t>
    </w:r>
    <w:r w:rsidR="004C7F44" w:rsidRPr="004C7F44">
      <w:rPr>
        <w:rFonts w:asciiTheme="minorHAnsi" w:hAnsiTheme="minorHAnsi"/>
        <w:i/>
        <w:noProof/>
        <w:sz w:val="18"/>
        <w:szCs w:val="18"/>
        <w:lang w:val="id-ID" w:eastAsia="id-ID"/>
      </w:rPr>
      <w:t>Cahyo Nurohman</w:t>
    </w:r>
    <w:r w:rsidR="004C7F44" w:rsidRPr="004C7F44">
      <w:rPr>
        <w:rFonts w:asciiTheme="minorHAnsi" w:hAnsiTheme="minorHAnsi"/>
        <w:i/>
        <w:noProof/>
        <w:sz w:val="18"/>
        <w:szCs w:val="18"/>
        <w:lang w:val="id-ID" w:eastAsia="id-ID"/>
      </w:rPr>
      <w:t xml:space="preserve"> </w:t>
    </w:r>
    <w:r w:rsidR="00B2455E" w:rsidRPr="00B2455E">
      <w:rPr>
        <w:rFonts w:asciiTheme="minorHAnsi" w:hAnsiTheme="minorHAnsi"/>
        <w:i/>
        <w:noProof/>
        <w:sz w:val="18"/>
        <w:szCs w:val="18"/>
        <w:lang w:val="id-ID" w:eastAsia="id-ID"/>
      </w:rPr>
      <w:t>et al. / Journal of Educational Sciences Vol. 9 No. 6 (Nov, 2025) 56</w:t>
    </w:r>
    <w:r w:rsidR="004C7F44">
      <w:rPr>
        <w:rFonts w:asciiTheme="minorHAnsi" w:hAnsiTheme="minorHAnsi"/>
        <w:i/>
        <w:noProof/>
        <w:sz w:val="18"/>
        <w:szCs w:val="18"/>
        <w:lang w:val="id-ID" w:eastAsia="id-ID"/>
      </w:rPr>
      <w:t>97</w:t>
    </w:r>
    <w:r w:rsidR="00B2455E" w:rsidRPr="00B2455E">
      <w:rPr>
        <w:rFonts w:asciiTheme="minorHAnsi" w:hAnsiTheme="minorHAnsi"/>
        <w:i/>
        <w:noProof/>
        <w:sz w:val="18"/>
        <w:szCs w:val="18"/>
        <w:lang w:val="id-ID" w:eastAsia="id-ID"/>
      </w:rPr>
      <w:t>-5</w:t>
    </w:r>
    <w:r w:rsidR="004C7F44">
      <w:rPr>
        <w:rFonts w:asciiTheme="minorHAnsi" w:hAnsiTheme="minorHAnsi"/>
        <w:i/>
        <w:noProof/>
        <w:sz w:val="18"/>
        <w:szCs w:val="18"/>
        <w:lang w:val="id-ID" w:eastAsia="id-ID"/>
      </w:rPr>
      <w:t>70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B7F52" w14:textId="351E0F2A" w:rsidR="000256DB" w:rsidRPr="0074529B" w:rsidRDefault="000256DB" w:rsidP="00BA565C">
    <w:pPr>
      <w:jc w:val="center"/>
      <w:rPr>
        <w:rFonts w:ascii="Times New Roman" w:hAnsi="Times New Roman"/>
        <w:color w:val="0000FF"/>
        <w:sz w:val="18"/>
        <w:szCs w:val="18"/>
      </w:rPr>
    </w:pPr>
    <w:r w:rsidRPr="002D2C8E">
      <w:rPr>
        <w:rFonts w:asciiTheme="minorHAnsi" w:hAnsiTheme="minorHAnsi"/>
        <w:sz w:val="18"/>
        <w:szCs w:val="18"/>
      </w:rPr>
      <w:t xml:space="preserve">Journal of Educational Sciences Vol. </w:t>
    </w:r>
    <w:r>
      <w:rPr>
        <w:rFonts w:asciiTheme="minorHAnsi" w:hAnsiTheme="minorHAnsi"/>
        <w:sz w:val="18"/>
        <w:szCs w:val="18"/>
      </w:rPr>
      <w:t>9</w:t>
    </w:r>
    <w:r w:rsidRPr="002D2C8E">
      <w:rPr>
        <w:rFonts w:asciiTheme="minorHAnsi" w:hAnsiTheme="minorHAnsi"/>
        <w:sz w:val="18"/>
        <w:szCs w:val="18"/>
      </w:rPr>
      <w:t xml:space="preserve"> No. </w:t>
    </w:r>
    <w:r w:rsidR="009F5309">
      <w:rPr>
        <w:rFonts w:asciiTheme="minorHAnsi" w:hAnsiTheme="minorHAnsi"/>
        <w:sz w:val="18"/>
        <w:szCs w:val="18"/>
      </w:rPr>
      <w:t>6</w:t>
    </w:r>
    <w:r w:rsidRPr="002D2C8E">
      <w:rPr>
        <w:rFonts w:asciiTheme="minorHAnsi" w:hAnsiTheme="minorHAnsi"/>
        <w:sz w:val="18"/>
        <w:szCs w:val="18"/>
      </w:rPr>
      <w:t xml:space="preserve"> (</w:t>
    </w:r>
    <w:r w:rsidR="009F5309">
      <w:rPr>
        <w:rFonts w:asciiTheme="minorHAnsi" w:hAnsiTheme="minorHAnsi"/>
        <w:sz w:val="18"/>
        <w:szCs w:val="18"/>
      </w:rPr>
      <w:t>Nov</w:t>
    </w:r>
    <w:r w:rsidRPr="002D2C8E">
      <w:rPr>
        <w:rFonts w:asciiTheme="minorHAnsi" w:hAnsiTheme="minorHAnsi"/>
        <w:sz w:val="18"/>
        <w:szCs w:val="18"/>
      </w:rPr>
      <w:t>, 20</w:t>
    </w:r>
    <w:r>
      <w:rPr>
        <w:rFonts w:asciiTheme="minorHAnsi" w:hAnsiTheme="minorHAnsi"/>
        <w:sz w:val="18"/>
        <w:szCs w:val="18"/>
        <w:lang w:val="id-ID"/>
      </w:rPr>
      <w:t>2</w:t>
    </w:r>
    <w:r>
      <w:rPr>
        <w:rFonts w:asciiTheme="minorHAnsi" w:hAnsiTheme="minorHAnsi"/>
        <w:sz w:val="18"/>
        <w:szCs w:val="18"/>
      </w:rPr>
      <w:t>5</w:t>
    </w:r>
    <w:r w:rsidRPr="002D2C8E">
      <w:rPr>
        <w:rFonts w:asciiTheme="minorHAnsi" w:hAnsiTheme="minorHAnsi"/>
        <w:sz w:val="18"/>
        <w:szCs w:val="18"/>
      </w:rPr>
      <w:t xml:space="preserve">) </w:t>
    </w:r>
    <w:r w:rsidR="002568BC">
      <w:rPr>
        <w:rFonts w:asciiTheme="minorHAnsi" w:hAnsiTheme="minorHAnsi"/>
        <w:sz w:val="18"/>
        <w:szCs w:val="18"/>
      </w:rPr>
      <w:t>5</w:t>
    </w:r>
    <w:r w:rsidR="00D70300">
      <w:rPr>
        <w:rFonts w:asciiTheme="minorHAnsi" w:hAnsiTheme="minorHAnsi"/>
        <w:sz w:val="18"/>
        <w:szCs w:val="18"/>
      </w:rPr>
      <w:t>697</w:t>
    </w:r>
    <w:r w:rsidR="00CB38D1">
      <w:rPr>
        <w:rFonts w:asciiTheme="minorHAnsi" w:hAnsiTheme="minorHAnsi"/>
        <w:sz w:val="18"/>
        <w:szCs w:val="18"/>
      </w:rPr>
      <w:t>-</w:t>
    </w:r>
    <w:r w:rsidR="00DE0056">
      <w:rPr>
        <w:rFonts w:asciiTheme="minorHAnsi" w:hAnsiTheme="minorHAnsi"/>
        <w:sz w:val="18"/>
        <w:szCs w:val="18"/>
      </w:rPr>
      <w:t>5</w:t>
    </w:r>
    <w:r w:rsidR="00D70300">
      <w:rPr>
        <w:rFonts w:asciiTheme="minorHAnsi" w:hAnsiTheme="minorHAnsi"/>
        <w:sz w:val="18"/>
        <w:szCs w:val="18"/>
      </w:rPr>
      <w:t>70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8874AED"/>
    <w:multiLevelType w:val="singleLevel"/>
    <w:tmpl w:val="88874AED"/>
    <w:lvl w:ilvl="0">
      <w:start w:val="1"/>
      <w:numFmt w:val="decimal"/>
      <w:lvlText w:val="%1."/>
      <w:lvlJc w:val="left"/>
      <w:pPr>
        <w:tabs>
          <w:tab w:val="left" w:pos="425"/>
        </w:tabs>
        <w:ind w:left="425" w:hanging="425"/>
      </w:pPr>
      <w:rPr>
        <w:rFonts w:hint="default"/>
      </w:rPr>
    </w:lvl>
  </w:abstractNum>
  <w:abstractNum w:abstractNumId="1" w15:restartNumberingAfterBreak="0">
    <w:nsid w:val="FF7DFC11"/>
    <w:multiLevelType w:val="singleLevel"/>
    <w:tmpl w:val="FF7DFC11"/>
    <w:lvl w:ilvl="0">
      <w:start w:val="1"/>
      <w:numFmt w:val="decimal"/>
      <w:lvlText w:val="%1."/>
      <w:lvlJc w:val="left"/>
      <w:pPr>
        <w:tabs>
          <w:tab w:val="left" w:pos="425"/>
        </w:tabs>
        <w:ind w:left="425" w:hanging="425"/>
      </w:pPr>
      <w:rPr>
        <w:rFonts w:hint="default"/>
      </w:rPr>
    </w:lvl>
  </w:abstractNum>
  <w:abstractNum w:abstractNumId="2" w15:restartNumberingAfterBreak="0">
    <w:nsid w:val="FFFFFF89"/>
    <w:multiLevelType w:val="singleLevel"/>
    <w:tmpl w:val="25046BAE"/>
    <w:lvl w:ilvl="0">
      <w:start w:val="1"/>
      <w:numFmt w:val="bullet"/>
      <w:pStyle w:val="IsiDaftarPustakaTDM"/>
      <w:lvlText w:val=""/>
      <w:lvlJc w:val="left"/>
      <w:pPr>
        <w:tabs>
          <w:tab w:val="num" w:pos="2520"/>
        </w:tabs>
        <w:ind w:left="2520" w:hanging="360"/>
      </w:pPr>
      <w:rPr>
        <w:rFonts w:ascii="Symbol" w:hAnsi="Symbol" w:hint="default"/>
      </w:rPr>
    </w:lvl>
  </w:abstractNum>
  <w:abstractNum w:abstractNumId="3" w15:restartNumberingAfterBreak="0">
    <w:nsid w:val="00000002"/>
    <w:multiLevelType w:val="hybridMultilevel"/>
    <w:tmpl w:val="E81AD2DA"/>
    <w:lvl w:ilvl="0" w:tplc="66CC3EDE">
      <w:start w:val="1"/>
      <w:numFmt w:val="bullet"/>
      <w:lvlText w:val="•"/>
      <w:lvlJc w:val="left"/>
      <w:pPr>
        <w:ind w:left="637" w:hanging="360"/>
      </w:pPr>
      <w:rPr>
        <w:rFonts w:ascii="Times New Roman" w:eastAsia="Arial" w:hAnsi="Times New Roman" w:cs="Times New Roman"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4" w15:restartNumberingAfterBreak="0">
    <w:nsid w:val="00000003"/>
    <w:multiLevelType w:val="multilevel"/>
    <w:tmpl w:val="00000003"/>
    <w:name w:val="WWNum4"/>
    <w:lvl w:ilvl="0">
      <w:start w:val="1"/>
      <w:numFmt w:val="decimal"/>
      <w:lvlText w:val="%1."/>
      <w:lvlJc w:val="left"/>
      <w:pPr>
        <w:tabs>
          <w:tab w:val="num" w:pos="0"/>
        </w:tabs>
        <w:ind w:left="720" w:hanging="360"/>
      </w:pPr>
    </w:lvl>
    <w:lvl w:ilvl="1">
      <w:start w:val="3"/>
      <w:numFmt w:val="decimal"/>
      <w:lvlText w:val="%1.%2"/>
      <w:lvlJc w:val="left"/>
      <w:pPr>
        <w:tabs>
          <w:tab w:val="num" w:pos="0"/>
        </w:tabs>
        <w:ind w:left="1364" w:hanging="360"/>
      </w:pPr>
    </w:lvl>
    <w:lvl w:ilvl="2">
      <w:start w:val="1"/>
      <w:numFmt w:val="decimal"/>
      <w:lvlText w:val="%1.%2.%3"/>
      <w:lvlJc w:val="left"/>
      <w:pPr>
        <w:tabs>
          <w:tab w:val="num" w:pos="0"/>
        </w:tabs>
        <w:ind w:left="2368" w:hanging="720"/>
      </w:pPr>
    </w:lvl>
    <w:lvl w:ilvl="3">
      <w:start w:val="1"/>
      <w:numFmt w:val="decimal"/>
      <w:lvlText w:val="%1.%2.%3.%4"/>
      <w:lvlJc w:val="left"/>
      <w:pPr>
        <w:tabs>
          <w:tab w:val="num" w:pos="0"/>
        </w:tabs>
        <w:ind w:left="3012" w:hanging="720"/>
      </w:pPr>
    </w:lvl>
    <w:lvl w:ilvl="4">
      <w:start w:val="1"/>
      <w:numFmt w:val="decimal"/>
      <w:lvlText w:val="%1.%2.%3.%4.%5"/>
      <w:lvlJc w:val="left"/>
      <w:pPr>
        <w:tabs>
          <w:tab w:val="num" w:pos="0"/>
        </w:tabs>
        <w:ind w:left="4016" w:hanging="1080"/>
      </w:pPr>
    </w:lvl>
    <w:lvl w:ilvl="5">
      <w:start w:val="1"/>
      <w:numFmt w:val="decimal"/>
      <w:lvlText w:val="%1.%2.%3.%4.%5.%6"/>
      <w:lvlJc w:val="left"/>
      <w:pPr>
        <w:tabs>
          <w:tab w:val="num" w:pos="0"/>
        </w:tabs>
        <w:ind w:left="4660" w:hanging="1080"/>
      </w:pPr>
    </w:lvl>
    <w:lvl w:ilvl="6">
      <w:start w:val="1"/>
      <w:numFmt w:val="decimal"/>
      <w:lvlText w:val="%1.%2.%3.%4.%5.%6.%7"/>
      <w:lvlJc w:val="left"/>
      <w:pPr>
        <w:tabs>
          <w:tab w:val="num" w:pos="0"/>
        </w:tabs>
        <w:ind w:left="5664" w:hanging="1440"/>
      </w:pPr>
    </w:lvl>
    <w:lvl w:ilvl="7">
      <w:start w:val="1"/>
      <w:numFmt w:val="decimal"/>
      <w:lvlText w:val="%1.%2.%3.%4.%5.%6.%7.%8"/>
      <w:lvlJc w:val="left"/>
      <w:pPr>
        <w:tabs>
          <w:tab w:val="num" w:pos="0"/>
        </w:tabs>
        <w:ind w:left="6308" w:hanging="1440"/>
      </w:pPr>
    </w:lvl>
    <w:lvl w:ilvl="8">
      <w:start w:val="1"/>
      <w:numFmt w:val="decimal"/>
      <w:lvlText w:val="%1.%2.%3.%4.%5.%6.%7.%8.%9"/>
      <w:lvlJc w:val="left"/>
      <w:pPr>
        <w:tabs>
          <w:tab w:val="num" w:pos="0"/>
        </w:tabs>
        <w:ind w:left="7312" w:hanging="1800"/>
      </w:pPr>
    </w:lvl>
  </w:abstractNum>
  <w:abstractNum w:abstractNumId="5" w15:restartNumberingAfterBreak="0">
    <w:nsid w:val="00000004"/>
    <w:multiLevelType w:val="multilevel"/>
    <w:tmpl w:val="00000004"/>
    <w:name w:val="WWNum5"/>
    <w:lvl w:ilvl="0">
      <w:start w:val="1"/>
      <w:numFmt w:val="decimal"/>
      <w:lvlText w:val="%1."/>
      <w:lvlJc w:val="left"/>
      <w:pPr>
        <w:tabs>
          <w:tab w:val="num" w:pos="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0000000A"/>
    <w:multiLevelType w:val="hybridMultilevel"/>
    <w:tmpl w:val="1CDEFA3E"/>
    <w:lvl w:ilvl="0" w:tplc="66CC3EDE">
      <w:start w:val="1"/>
      <w:numFmt w:val="bullet"/>
      <w:lvlText w:val="•"/>
      <w:lvlJc w:val="left"/>
      <w:pPr>
        <w:ind w:left="467"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000000F"/>
    <w:multiLevelType w:val="hybridMultilevel"/>
    <w:tmpl w:val="982E9C70"/>
    <w:lvl w:ilvl="0" w:tplc="66CC3EDE">
      <w:start w:val="1"/>
      <w:numFmt w:val="bullet"/>
      <w:lvlText w:val="•"/>
      <w:lvlJc w:val="left"/>
      <w:pPr>
        <w:ind w:left="637" w:hanging="360"/>
      </w:pPr>
      <w:rPr>
        <w:rFonts w:ascii="Times New Roman" w:eastAsia="Arial" w:hAnsi="Times New Roman" w:cs="Times New Roman"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8" w15:restartNumberingAfterBreak="0">
    <w:nsid w:val="00000010"/>
    <w:multiLevelType w:val="hybridMultilevel"/>
    <w:tmpl w:val="B544A9B6"/>
    <w:lvl w:ilvl="0" w:tplc="66CC3EDE">
      <w:start w:val="1"/>
      <w:numFmt w:val="bullet"/>
      <w:lvlText w:val="•"/>
      <w:lvlJc w:val="left"/>
      <w:pPr>
        <w:ind w:left="467"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0000013"/>
    <w:multiLevelType w:val="hybridMultilevel"/>
    <w:tmpl w:val="909891CC"/>
    <w:lvl w:ilvl="0" w:tplc="66CC3EDE">
      <w:start w:val="1"/>
      <w:numFmt w:val="bullet"/>
      <w:lvlText w:val="•"/>
      <w:lvlJc w:val="left"/>
      <w:pPr>
        <w:ind w:left="467"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000014"/>
    <w:multiLevelType w:val="hybridMultilevel"/>
    <w:tmpl w:val="F99680EA"/>
    <w:lvl w:ilvl="0" w:tplc="66CC3EDE">
      <w:start w:val="1"/>
      <w:numFmt w:val="bullet"/>
      <w:lvlText w:val="•"/>
      <w:lvlJc w:val="left"/>
      <w:pPr>
        <w:ind w:left="467"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00001C"/>
    <w:multiLevelType w:val="hybridMultilevel"/>
    <w:tmpl w:val="ABAEABB6"/>
    <w:lvl w:ilvl="0" w:tplc="66CC3EDE">
      <w:start w:val="1"/>
      <w:numFmt w:val="bullet"/>
      <w:lvlText w:val="•"/>
      <w:lvlJc w:val="left"/>
      <w:pPr>
        <w:ind w:left="574" w:hanging="360"/>
      </w:pPr>
      <w:rPr>
        <w:rFonts w:ascii="Times New Roman" w:eastAsia="Arial" w:hAnsi="Times New Roman" w:cs="Times New Roman"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12" w15:restartNumberingAfterBreak="0">
    <w:nsid w:val="0083E4F6"/>
    <w:multiLevelType w:val="singleLevel"/>
    <w:tmpl w:val="43EE8918"/>
    <w:lvl w:ilvl="0">
      <w:start w:val="1"/>
      <w:numFmt w:val="decimal"/>
      <w:lvlText w:val="%1."/>
      <w:lvlJc w:val="left"/>
      <w:pPr>
        <w:tabs>
          <w:tab w:val="left" w:pos="425"/>
        </w:tabs>
        <w:ind w:left="425" w:hanging="425"/>
      </w:pPr>
      <w:rPr>
        <w:rFonts w:hint="default"/>
        <w:b/>
        <w:bCs/>
      </w:rPr>
    </w:lvl>
  </w:abstractNum>
  <w:abstractNum w:abstractNumId="13" w15:restartNumberingAfterBreak="0">
    <w:nsid w:val="008B7F98"/>
    <w:multiLevelType w:val="hybridMultilevel"/>
    <w:tmpl w:val="729EA9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00C81796"/>
    <w:multiLevelType w:val="hybridMultilevel"/>
    <w:tmpl w:val="BC34A97C"/>
    <w:lvl w:ilvl="0" w:tplc="FFFFFFFF">
      <w:start w:val="1"/>
      <w:numFmt w:val="upperLetter"/>
      <w:lvlText w:val="%1."/>
      <w:lvlJc w:val="left"/>
      <w:pPr>
        <w:ind w:left="1495" w:hanging="360"/>
      </w:pPr>
      <w:rPr>
        <w:rFonts w:hint="default"/>
      </w:rPr>
    </w:lvl>
    <w:lvl w:ilvl="1" w:tplc="FFFFFFFF" w:tentative="1">
      <w:start w:val="1"/>
      <w:numFmt w:val="lowerLetter"/>
      <w:lvlText w:val="%2."/>
      <w:lvlJc w:val="left"/>
      <w:pPr>
        <w:ind w:left="2215" w:hanging="360"/>
      </w:pPr>
    </w:lvl>
    <w:lvl w:ilvl="2" w:tplc="FFFFFFFF" w:tentative="1">
      <w:start w:val="1"/>
      <w:numFmt w:val="lowerRoman"/>
      <w:lvlText w:val="%3."/>
      <w:lvlJc w:val="right"/>
      <w:pPr>
        <w:ind w:left="2935" w:hanging="180"/>
      </w:pPr>
    </w:lvl>
    <w:lvl w:ilvl="3" w:tplc="FFFFFFFF" w:tentative="1">
      <w:start w:val="1"/>
      <w:numFmt w:val="decimal"/>
      <w:lvlText w:val="%4."/>
      <w:lvlJc w:val="left"/>
      <w:pPr>
        <w:ind w:left="3655" w:hanging="360"/>
      </w:pPr>
    </w:lvl>
    <w:lvl w:ilvl="4" w:tplc="FFFFFFFF" w:tentative="1">
      <w:start w:val="1"/>
      <w:numFmt w:val="lowerLetter"/>
      <w:lvlText w:val="%5."/>
      <w:lvlJc w:val="left"/>
      <w:pPr>
        <w:ind w:left="4375" w:hanging="360"/>
      </w:pPr>
    </w:lvl>
    <w:lvl w:ilvl="5" w:tplc="FFFFFFFF" w:tentative="1">
      <w:start w:val="1"/>
      <w:numFmt w:val="lowerRoman"/>
      <w:lvlText w:val="%6."/>
      <w:lvlJc w:val="right"/>
      <w:pPr>
        <w:ind w:left="5095" w:hanging="180"/>
      </w:pPr>
    </w:lvl>
    <w:lvl w:ilvl="6" w:tplc="FFFFFFFF" w:tentative="1">
      <w:start w:val="1"/>
      <w:numFmt w:val="decimal"/>
      <w:lvlText w:val="%7."/>
      <w:lvlJc w:val="left"/>
      <w:pPr>
        <w:ind w:left="5815" w:hanging="360"/>
      </w:pPr>
    </w:lvl>
    <w:lvl w:ilvl="7" w:tplc="FFFFFFFF" w:tentative="1">
      <w:start w:val="1"/>
      <w:numFmt w:val="lowerLetter"/>
      <w:lvlText w:val="%8."/>
      <w:lvlJc w:val="left"/>
      <w:pPr>
        <w:ind w:left="6535" w:hanging="360"/>
      </w:pPr>
    </w:lvl>
    <w:lvl w:ilvl="8" w:tplc="FFFFFFFF" w:tentative="1">
      <w:start w:val="1"/>
      <w:numFmt w:val="lowerRoman"/>
      <w:lvlText w:val="%9."/>
      <w:lvlJc w:val="right"/>
      <w:pPr>
        <w:ind w:left="7255" w:hanging="180"/>
      </w:pPr>
    </w:lvl>
  </w:abstractNum>
  <w:abstractNum w:abstractNumId="15" w15:restartNumberingAfterBreak="0">
    <w:nsid w:val="014A212F"/>
    <w:multiLevelType w:val="hybridMultilevel"/>
    <w:tmpl w:val="889063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19679E9"/>
    <w:multiLevelType w:val="hybridMultilevel"/>
    <w:tmpl w:val="B114F96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019F5C88"/>
    <w:multiLevelType w:val="hybridMultilevel"/>
    <w:tmpl w:val="11369EFA"/>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8" w15:restartNumberingAfterBreak="0">
    <w:nsid w:val="023C5D46"/>
    <w:multiLevelType w:val="hybridMultilevel"/>
    <w:tmpl w:val="8F60B9A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9" w15:restartNumberingAfterBreak="0">
    <w:nsid w:val="02436617"/>
    <w:multiLevelType w:val="hybridMultilevel"/>
    <w:tmpl w:val="E8C8DC64"/>
    <w:lvl w:ilvl="0" w:tplc="70F855E6">
      <w:start w:val="1"/>
      <w:numFmt w:val="lowerRoman"/>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2536416"/>
    <w:multiLevelType w:val="hybridMultilevel"/>
    <w:tmpl w:val="F57058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0258155A"/>
    <w:multiLevelType w:val="hybridMultilevel"/>
    <w:tmpl w:val="83FAB2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02603F7F"/>
    <w:multiLevelType w:val="hybridMultilevel"/>
    <w:tmpl w:val="39DAB1FA"/>
    <w:lvl w:ilvl="0" w:tplc="681A34B4">
      <w:start w:val="1"/>
      <w:numFmt w:val="decimal"/>
      <w:lvlText w:val="%1."/>
      <w:lvlJc w:val="left"/>
      <w:pPr>
        <w:ind w:left="1273"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2C725D8A">
      <w:numFmt w:val="bullet"/>
      <w:lvlText w:val=""/>
      <w:lvlJc w:val="left"/>
      <w:pPr>
        <w:ind w:left="1633" w:hanging="360"/>
      </w:pPr>
      <w:rPr>
        <w:rFonts w:ascii="Symbol" w:eastAsia="Symbol" w:hAnsi="Symbol" w:cs="Symbol" w:hint="default"/>
        <w:b w:val="0"/>
        <w:bCs w:val="0"/>
        <w:i w:val="0"/>
        <w:iCs w:val="0"/>
        <w:spacing w:val="0"/>
        <w:w w:val="100"/>
        <w:sz w:val="24"/>
        <w:szCs w:val="24"/>
        <w:lang w:val="id" w:eastAsia="en-US" w:bidi="ar-SA"/>
      </w:rPr>
    </w:lvl>
    <w:lvl w:ilvl="2" w:tplc="1012D9E8">
      <w:numFmt w:val="bullet"/>
      <w:lvlText w:val="•"/>
      <w:lvlJc w:val="left"/>
      <w:pPr>
        <w:ind w:left="2482" w:hanging="360"/>
      </w:pPr>
      <w:rPr>
        <w:rFonts w:hint="default"/>
        <w:lang w:val="id" w:eastAsia="en-US" w:bidi="ar-SA"/>
      </w:rPr>
    </w:lvl>
    <w:lvl w:ilvl="3" w:tplc="1FC2CFFA">
      <w:numFmt w:val="bullet"/>
      <w:lvlText w:val="•"/>
      <w:lvlJc w:val="left"/>
      <w:pPr>
        <w:ind w:left="3324" w:hanging="360"/>
      </w:pPr>
      <w:rPr>
        <w:rFonts w:hint="default"/>
        <w:lang w:val="id" w:eastAsia="en-US" w:bidi="ar-SA"/>
      </w:rPr>
    </w:lvl>
    <w:lvl w:ilvl="4" w:tplc="55A63A92">
      <w:numFmt w:val="bullet"/>
      <w:lvlText w:val="•"/>
      <w:lvlJc w:val="left"/>
      <w:pPr>
        <w:ind w:left="4166" w:hanging="360"/>
      </w:pPr>
      <w:rPr>
        <w:rFonts w:hint="default"/>
        <w:lang w:val="id" w:eastAsia="en-US" w:bidi="ar-SA"/>
      </w:rPr>
    </w:lvl>
    <w:lvl w:ilvl="5" w:tplc="5F1C261E">
      <w:numFmt w:val="bullet"/>
      <w:lvlText w:val="•"/>
      <w:lvlJc w:val="left"/>
      <w:pPr>
        <w:ind w:left="5008" w:hanging="360"/>
      </w:pPr>
      <w:rPr>
        <w:rFonts w:hint="default"/>
        <w:lang w:val="id" w:eastAsia="en-US" w:bidi="ar-SA"/>
      </w:rPr>
    </w:lvl>
    <w:lvl w:ilvl="6" w:tplc="A8788C06">
      <w:numFmt w:val="bullet"/>
      <w:lvlText w:val="•"/>
      <w:lvlJc w:val="left"/>
      <w:pPr>
        <w:ind w:left="5851" w:hanging="360"/>
      </w:pPr>
      <w:rPr>
        <w:rFonts w:hint="default"/>
        <w:lang w:val="id" w:eastAsia="en-US" w:bidi="ar-SA"/>
      </w:rPr>
    </w:lvl>
    <w:lvl w:ilvl="7" w:tplc="45F06A92">
      <w:numFmt w:val="bullet"/>
      <w:lvlText w:val="•"/>
      <w:lvlJc w:val="left"/>
      <w:pPr>
        <w:ind w:left="6693" w:hanging="360"/>
      </w:pPr>
      <w:rPr>
        <w:rFonts w:hint="default"/>
        <w:lang w:val="id" w:eastAsia="en-US" w:bidi="ar-SA"/>
      </w:rPr>
    </w:lvl>
    <w:lvl w:ilvl="8" w:tplc="ED6286F8">
      <w:numFmt w:val="bullet"/>
      <w:lvlText w:val="•"/>
      <w:lvlJc w:val="left"/>
      <w:pPr>
        <w:ind w:left="7535" w:hanging="360"/>
      </w:pPr>
      <w:rPr>
        <w:rFonts w:hint="default"/>
        <w:lang w:val="id" w:eastAsia="en-US" w:bidi="ar-SA"/>
      </w:rPr>
    </w:lvl>
  </w:abstractNum>
  <w:abstractNum w:abstractNumId="23" w15:restartNumberingAfterBreak="0">
    <w:nsid w:val="02FE09AD"/>
    <w:multiLevelType w:val="hybridMultilevel"/>
    <w:tmpl w:val="E68AE72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4" w15:restartNumberingAfterBreak="0">
    <w:nsid w:val="032265C6"/>
    <w:multiLevelType w:val="hybridMultilevel"/>
    <w:tmpl w:val="734CBAAA"/>
    <w:lvl w:ilvl="0" w:tplc="78827BB6">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032837B9"/>
    <w:multiLevelType w:val="multilevel"/>
    <w:tmpl w:val="0BC4E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032B447F"/>
    <w:multiLevelType w:val="hybridMultilevel"/>
    <w:tmpl w:val="8A46139E"/>
    <w:lvl w:ilvl="0" w:tplc="754A264C">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03366E16"/>
    <w:multiLevelType w:val="hybridMultilevel"/>
    <w:tmpl w:val="CBD66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04130352"/>
    <w:multiLevelType w:val="hybridMultilevel"/>
    <w:tmpl w:val="066816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04492366"/>
    <w:multiLevelType w:val="hybridMultilevel"/>
    <w:tmpl w:val="4FC0FE40"/>
    <w:lvl w:ilvl="0" w:tplc="14BCDA82">
      <w:start w:val="1"/>
      <w:numFmt w:val="lowerLetter"/>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30" w15:restartNumberingAfterBreak="0">
    <w:nsid w:val="0450203B"/>
    <w:multiLevelType w:val="hybridMultilevel"/>
    <w:tmpl w:val="E11EF1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04E44FCA"/>
    <w:multiLevelType w:val="hybridMultilevel"/>
    <w:tmpl w:val="6C1AA03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2" w15:restartNumberingAfterBreak="0">
    <w:nsid w:val="04F9635E"/>
    <w:multiLevelType w:val="hybridMultilevel"/>
    <w:tmpl w:val="DE723FD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051768F2"/>
    <w:multiLevelType w:val="hybridMultilevel"/>
    <w:tmpl w:val="44085BF6"/>
    <w:lvl w:ilvl="0" w:tplc="4E8A6EE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053C1131"/>
    <w:multiLevelType w:val="hybridMultilevel"/>
    <w:tmpl w:val="BB52B3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056E6A21"/>
    <w:multiLevelType w:val="multilevel"/>
    <w:tmpl w:val="9A0AF15C"/>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6" w15:restartNumberingAfterBreak="0">
    <w:nsid w:val="06035845"/>
    <w:multiLevelType w:val="multilevel"/>
    <w:tmpl w:val="4BEAC1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06564270"/>
    <w:multiLevelType w:val="hybridMultilevel"/>
    <w:tmpl w:val="8E90A9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06732803"/>
    <w:multiLevelType w:val="hybridMultilevel"/>
    <w:tmpl w:val="639E3D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068E3276"/>
    <w:multiLevelType w:val="multilevel"/>
    <w:tmpl w:val="283E43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06906ABD"/>
    <w:multiLevelType w:val="hybridMultilevel"/>
    <w:tmpl w:val="046860B0"/>
    <w:lvl w:ilvl="0" w:tplc="D91CBE3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06DD7D8C"/>
    <w:multiLevelType w:val="multilevel"/>
    <w:tmpl w:val="56F67420"/>
    <w:lvl w:ilvl="0">
      <w:start w:val="1"/>
      <w:numFmt w:val="decimal"/>
      <w:lvlText w:val="%1."/>
      <w:lvlJc w:val="left"/>
      <w:pPr>
        <w:ind w:left="720" w:hanging="360"/>
      </w:pPr>
      <w:rPr>
        <w:rFonts w:eastAsia="SimSun" w:cs="Calibri"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0746341F"/>
    <w:multiLevelType w:val="hybridMultilevel"/>
    <w:tmpl w:val="0BAADEB4"/>
    <w:lvl w:ilvl="0" w:tplc="25126C38">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07587847"/>
    <w:multiLevelType w:val="hybridMultilevel"/>
    <w:tmpl w:val="AEC65B76"/>
    <w:lvl w:ilvl="0" w:tplc="38090017">
      <w:start w:val="1"/>
      <w:numFmt w:val="lowerLetter"/>
      <w:lvlText w:val="%1)"/>
      <w:lvlJc w:val="left"/>
      <w:pPr>
        <w:ind w:left="360" w:hanging="360"/>
      </w:pPr>
      <w:rPr>
        <w:rFonts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4" w15:restartNumberingAfterBreak="0">
    <w:nsid w:val="075D3985"/>
    <w:multiLevelType w:val="hybridMultilevel"/>
    <w:tmpl w:val="77849990"/>
    <w:lvl w:ilvl="0" w:tplc="90E40982">
      <w:start w:val="1"/>
      <w:numFmt w:val="decimal"/>
      <w:lvlText w:val="%1"/>
      <w:lvlJc w:val="left"/>
      <w:pPr>
        <w:ind w:left="1380" w:hanging="360"/>
      </w:pPr>
      <w:rPr>
        <w:rFonts w:hint="default"/>
        <w:b w:val="0"/>
        <w:bCs w:val="0"/>
      </w:rPr>
    </w:lvl>
    <w:lvl w:ilvl="1" w:tplc="38090019" w:tentative="1">
      <w:start w:val="1"/>
      <w:numFmt w:val="lowerLetter"/>
      <w:lvlText w:val="%2."/>
      <w:lvlJc w:val="left"/>
      <w:pPr>
        <w:ind w:left="2100" w:hanging="360"/>
      </w:pPr>
    </w:lvl>
    <w:lvl w:ilvl="2" w:tplc="3809001B" w:tentative="1">
      <w:start w:val="1"/>
      <w:numFmt w:val="lowerRoman"/>
      <w:lvlText w:val="%3."/>
      <w:lvlJc w:val="right"/>
      <w:pPr>
        <w:ind w:left="2820" w:hanging="180"/>
      </w:pPr>
    </w:lvl>
    <w:lvl w:ilvl="3" w:tplc="3809000F" w:tentative="1">
      <w:start w:val="1"/>
      <w:numFmt w:val="decimal"/>
      <w:lvlText w:val="%4."/>
      <w:lvlJc w:val="left"/>
      <w:pPr>
        <w:ind w:left="3540" w:hanging="360"/>
      </w:pPr>
    </w:lvl>
    <w:lvl w:ilvl="4" w:tplc="38090019" w:tentative="1">
      <w:start w:val="1"/>
      <w:numFmt w:val="lowerLetter"/>
      <w:lvlText w:val="%5."/>
      <w:lvlJc w:val="left"/>
      <w:pPr>
        <w:ind w:left="4260" w:hanging="360"/>
      </w:pPr>
    </w:lvl>
    <w:lvl w:ilvl="5" w:tplc="3809001B" w:tentative="1">
      <w:start w:val="1"/>
      <w:numFmt w:val="lowerRoman"/>
      <w:lvlText w:val="%6."/>
      <w:lvlJc w:val="right"/>
      <w:pPr>
        <w:ind w:left="4980" w:hanging="180"/>
      </w:pPr>
    </w:lvl>
    <w:lvl w:ilvl="6" w:tplc="3809000F" w:tentative="1">
      <w:start w:val="1"/>
      <w:numFmt w:val="decimal"/>
      <w:lvlText w:val="%7."/>
      <w:lvlJc w:val="left"/>
      <w:pPr>
        <w:ind w:left="5700" w:hanging="360"/>
      </w:pPr>
    </w:lvl>
    <w:lvl w:ilvl="7" w:tplc="38090019" w:tentative="1">
      <w:start w:val="1"/>
      <w:numFmt w:val="lowerLetter"/>
      <w:lvlText w:val="%8."/>
      <w:lvlJc w:val="left"/>
      <w:pPr>
        <w:ind w:left="6420" w:hanging="360"/>
      </w:pPr>
    </w:lvl>
    <w:lvl w:ilvl="8" w:tplc="3809001B" w:tentative="1">
      <w:start w:val="1"/>
      <w:numFmt w:val="lowerRoman"/>
      <w:lvlText w:val="%9."/>
      <w:lvlJc w:val="right"/>
      <w:pPr>
        <w:ind w:left="7140" w:hanging="180"/>
      </w:pPr>
    </w:lvl>
  </w:abstractNum>
  <w:abstractNum w:abstractNumId="45" w15:restartNumberingAfterBreak="0">
    <w:nsid w:val="078E70E8"/>
    <w:multiLevelType w:val="hybridMultilevel"/>
    <w:tmpl w:val="977AB8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085C6F27"/>
    <w:multiLevelType w:val="hybridMultilevel"/>
    <w:tmpl w:val="DED673EC"/>
    <w:lvl w:ilvl="0" w:tplc="0421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086C4870"/>
    <w:multiLevelType w:val="multilevel"/>
    <w:tmpl w:val="809E9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089B6362"/>
    <w:multiLevelType w:val="hybridMultilevel"/>
    <w:tmpl w:val="079E7BC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9" w15:restartNumberingAfterBreak="0">
    <w:nsid w:val="09570CF6"/>
    <w:multiLevelType w:val="multilevel"/>
    <w:tmpl w:val="D4962E08"/>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0" w15:restartNumberingAfterBreak="0">
    <w:nsid w:val="09791628"/>
    <w:multiLevelType w:val="hybridMultilevel"/>
    <w:tmpl w:val="75BA03D6"/>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1" w15:restartNumberingAfterBreak="0">
    <w:nsid w:val="09BD4CED"/>
    <w:multiLevelType w:val="hybridMultilevel"/>
    <w:tmpl w:val="B8B8F882"/>
    <w:lvl w:ilvl="0" w:tplc="1E1EE8D6">
      <w:start w:val="1"/>
      <w:numFmt w:val="lowerLetter"/>
      <w:lvlText w:val="%1."/>
      <w:lvlJc w:val="righ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09D01BE4"/>
    <w:multiLevelType w:val="hybridMultilevel"/>
    <w:tmpl w:val="3350FA5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09D56481"/>
    <w:multiLevelType w:val="hybridMultilevel"/>
    <w:tmpl w:val="264A3F5C"/>
    <w:lvl w:ilvl="0" w:tplc="29504AE2">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0AFA5803"/>
    <w:multiLevelType w:val="hybridMultilevel"/>
    <w:tmpl w:val="6EDEA93E"/>
    <w:lvl w:ilvl="0" w:tplc="294C9ECE">
      <w:start w:val="1"/>
      <w:numFmt w:val="decimal"/>
      <w:lvlText w:val="%1."/>
      <w:lvlJc w:val="left"/>
      <w:pPr>
        <w:ind w:left="1136" w:hanging="426"/>
      </w:pPr>
      <w:rPr>
        <w:rFonts w:ascii="Times New Roman" w:eastAsia="Times New Roman" w:hAnsi="Times New Roman" w:cs="Times New Roman" w:hint="default"/>
        <w:b/>
        <w:bCs/>
        <w:i w:val="0"/>
        <w:iCs w:val="0"/>
        <w:spacing w:val="0"/>
        <w:w w:val="100"/>
        <w:sz w:val="24"/>
        <w:szCs w:val="24"/>
        <w:lang w:val="en-US" w:eastAsia="en-US" w:bidi="ar-SA"/>
      </w:rPr>
    </w:lvl>
    <w:lvl w:ilvl="1" w:tplc="C36223D6">
      <w:start w:val="1"/>
      <w:numFmt w:val="lowerLetter"/>
      <w:lvlText w:val="%2."/>
      <w:lvlJc w:val="left"/>
      <w:pPr>
        <w:ind w:left="1430" w:hanging="360"/>
      </w:pPr>
      <w:rPr>
        <w:rFonts w:ascii="Times New Roman" w:eastAsia="Times New Roman" w:hAnsi="Times New Roman" w:cs="Times New Roman" w:hint="default"/>
        <w:b/>
        <w:bCs/>
        <w:i/>
        <w:iCs/>
        <w:spacing w:val="0"/>
        <w:w w:val="100"/>
        <w:sz w:val="24"/>
        <w:szCs w:val="24"/>
        <w:lang w:val="en-US" w:eastAsia="en-US" w:bidi="ar-SA"/>
      </w:rPr>
    </w:lvl>
    <w:lvl w:ilvl="2" w:tplc="26388448">
      <w:numFmt w:val="bullet"/>
      <w:lvlText w:val="•"/>
      <w:lvlJc w:val="left"/>
      <w:pPr>
        <w:ind w:left="2286" w:hanging="360"/>
      </w:pPr>
      <w:rPr>
        <w:rFonts w:hint="default"/>
        <w:lang w:val="en-US" w:eastAsia="en-US" w:bidi="ar-SA"/>
      </w:rPr>
    </w:lvl>
    <w:lvl w:ilvl="3" w:tplc="48463B8A">
      <w:numFmt w:val="bullet"/>
      <w:lvlText w:val="•"/>
      <w:lvlJc w:val="left"/>
      <w:pPr>
        <w:ind w:left="3152" w:hanging="360"/>
      </w:pPr>
      <w:rPr>
        <w:rFonts w:hint="default"/>
        <w:lang w:val="en-US" w:eastAsia="en-US" w:bidi="ar-SA"/>
      </w:rPr>
    </w:lvl>
    <w:lvl w:ilvl="4" w:tplc="9DFC5CC6">
      <w:numFmt w:val="bullet"/>
      <w:lvlText w:val="•"/>
      <w:lvlJc w:val="left"/>
      <w:pPr>
        <w:ind w:left="4018" w:hanging="360"/>
      </w:pPr>
      <w:rPr>
        <w:rFonts w:hint="default"/>
        <w:lang w:val="en-US" w:eastAsia="en-US" w:bidi="ar-SA"/>
      </w:rPr>
    </w:lvl>
    <w:lvl w:ilvl="5" w:tplc="92181256">
      <w:numFmt w:val="bullet"/>
      <w:lvlText w:val="•"/>
      <w:lvlJc w:val="left"/>
      <w:pPr>
        <w:ind w:left="4884" w:hanging="360"/>
      </w:pPr>
      <w:rPr>
        <w:rFonts w:hint="default"/>
        <w:lang w:val="en-US" w:eastAsia="en-US" w:bidi="ar-SA"/>
      </w:rPr>
    </w:lvl>
    <w:lvl w:ilvl="6" w:tplc="E2764532">
      <w:numFmt w:val="bullet"/>
      <w:lvlText w:val="•"/>
      <w:lvlJc w:val="left"/>
      <w:pPr>
        <w:ind w:left="5750" w:hanging="360"/>
      </w:pPr>
      <w:rPr>
        <w:rFonts w:hint="default"/>
        <w:lang w:val="en-US" w:eastAsia="en-US" w:bidi="ar-SA"/>
      </w:rPr>
    </w:lvl>
    <w:lvl w:ilvl="7" w:tplc="05DAD3EA">
      <w:numFmt w:val="bullet"/>
      <w:lvlText w:val="•"/>
      <w:lvlJc w:val="left"/>
      <w:pPr>
        <w:ind w:left="6616" w:hanging="360"/>
      </w:pPr>
      <w:rPr>
        <w:rFonts w:hint="default"/>
        <w:lang w:val="en-US" w:eastAsia="en-US" w:bidi="ar-SA"/>
      </w:rPr>
    </w:lvl>
    <w:lvl w:ilvl="8" w:tplc="787229F2">
      <w:numFmt w:val="bullet"/>
      <w:lvlText w:val="•"/>
      <w:lvlJc w:val="left"/>
      <w:pPr>
        <w:ind w:left="7482" w:hanging="360"/>
      </w:pPr>
      <w:rPr>
        <w:rFonts w:hint="default"/>
        <w:lang w:val="en-US" w:eastAsia="en-US" w:bidi="ar-SA"/>
      </w:rPr>
    </w:lvl>
  </w:abstractNum>
  <w:abstractNum w:abstractNumId="55" w15:restartNumberingAfterBreak="0">
    <w:nsid w:val="0CCB7ED6"/>
    <w:multiLevelType w:val="hybridMultilevel"/>
    <w:tmpl w:val="02164BE0"/>
    <w:lvl w:ilvl="0" w:tplc="A6DA7EA4">
      <w:start w:val="4"/>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0D052951"/>
    <w:multiLevelType w:val="multilevel"/>
    <w:tmpl w:val="E7BCB354"/>
    <w:lvl w:ilvl="0">
      <w:start w:val="1"/>
      <w:numFmt w:val="decimal"/>
      <w:lvlText w:val="%1."/>
      <w:lvlJc w:val="left"/>
      <w:pPr>
        <w:ind w:left="360" w:hanging="360"/>
      </w:pPr>
      <w:rPr>
        <w:b/>
        <w:bCs/>
        <w:i w:val="0"/>
        <w:i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0D4410EB"/>
    <w:multiLevelType w:val="hybridMultilevel"/>
    <w:tmpl w:val="EBD881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0D4D6F74"/>
    <w:multiLevelType w:val="hybridMultilevel"/>
    <w:tmpl w:val="741E2F0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9" w15:restartNumberingAfterBreak="0">
    <w:nsid w:val="0D9962A6"/>
    <w:multiLevelType w:val="multilevel"/>
    <w:tmpl w:val="6792EC1A"/>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60" w15:restartNumberingAfterBreak="0">
    <w:nsid w:val="0DB17DBF"/>
    <w:multiLevelType w:val="hybridMultilevel"/>
    <w:tmpl w:val="53288A86"/>
    <w:lvl w:ilvl="0" w:tplc="44C25CA4">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0DDF4646"/>
    <w:multiLevelType w:val="multilevel"/>
    <w:tmpl w:val="4920CF6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2" w15:restartNumberingAfterBreak="0">
    <w:nsid w:val="0DE966BF"/>
    <w:multiLevelType w:val="multilevel"/>
    <w:tmpl w:val="07965D26"/>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3" w15:restartNumberingAfterBreak="0">
    <w:nsid w:val="0E1D2B37"/>
    <w:multiLevelType w:val="hybridMultilevel"/>
    <w:tmpl w:val="234C78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0E3F44DE"/>
    <w:multiLevelType w:val="hybridMultilevel"/>
    <w:tmpl w:val="7BA867D8"/>
    <w:lvl w:ilvl="0" w:tplc="0421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0E52167F"/>
    <w:multiLevelType w:val="hybridMultilevel"/>
    <w:tmpl w:val="70FE44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0EAD3AB3"/>
    <w:multiLevelType w:val="multilevel"/>
    <w:tmpl w:val="452AEC42"/>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7" w15:restartNumberingAfterBreak="0">
    <w:nsid w:val="0EC60536"/>
    <w:multiLevelType w:val="hybridMultilevel"/>
    <w:tmpl w:val="8F60B9A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8" w15:restartNumberingAfterBreak="0">
    <w:nsid w:val="0EFD455E"/>
    <w:multiLevelType w:val="hybridMultilevel"/>
    <w:tmpl w:val="634CF94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9" w15:restartNumberingAfterBreak="0">
    <w:nsid w:val="0F0D1788"/>
    <w:multiLevelType w:val="hybridMultilevel"/>
    <w:tmpl w:val="BCA47F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0FA25DE2"/>
    <w:multiLevelType w:val="hybridMultilevel"/>
    <w:tmpl w:val="4DA65270"/>
    <w:lvl w:ilvl="0" w:tplc="51745320">
      <w:start w:val="1"/>
      <w:numFmt w:val="lowerLetter"/>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0FC4114F"/>
    <w:multiLevelType w:val="multilevel"/>
    <w:tmpl w:val="5F165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0FE60CC7"/>
    <w:multiLevelType w:val="hybridMultilevel"/>
    <w:tmpl w:val="AA061A8A"/>
    <w:lvl w:ilvl="0" w:tplc="AA4E1C0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3" w15:restartNumberingAfterBreak="0">
    <w:nsid w:val="0FEA3760"/>
    <w:multiLevelType w:val="multilevel"/>
    <w:tmpl w:val="60E21AA0"/>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0FFF5C0A"/>
    <w:multiLevelType w:val="multilevel"/>
    <w:tmpl w:val="8BCA3578"/>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75" w15:restartNumberingAfterBreak="0">
    <w:nsid w:val="1010608F"/>
    <w:multiLevelType w:val="hybridMultilevel"/>
    <w:tmpl w:val="9BEE8A0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6" w15:restartNumberingAfterBreak="0">
    <w:nsid w:val="10704EFB"/>
    <w:multiLevelType w:val="hybridMultilevel"/>
    <w:tmpl w:val="2FD21C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1074582A"/>
    <w:multiLevelType w:val="hybridMultilevel"/>
    <w:tmpl w:val="DA48BC74"/>
    <w:lvl w:ilvl="0" w:tplc="A724B24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15:restartNumberingAfterBreak="0">
    <w:nsid w:val="107C1C87"/>
    <w:multiLevelType w:val="hybridMultilevel"/>
    <w:tmpl w:val="0C847C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10FA057E"/>
    <w:multiLevelType w:val="hybridMultilevel"/>
    <w:tmpl w:val="C3A8BCA6"/>
    <w:lvl w:ilvl="0" w:tplc="38090011">
      <w:start w:val="1"/>
      <w:numFmt w:val="decimal"/>
      <w:lvlText w:val="%1)"/>
      <w:lvlJc w:val="left"/>
      <w:pPr>
        <w:ind w:left="644"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0" w15:restartNumberingAfterBreak="0">
    <w:nsid w:val="10FD5AC5"/>
    <w:multiLevelType w:val="hybridMultilevel"/>
    <w:tmpl w:val="DE723FD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1" w15:restartNumberingAfterBreak="0">
    <w:nsid w:val="110D5B09"/>
    <w:multiLevelType w:val="multilevel"/>
    <w:tmpl w:val="110D5B0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15:restartNumberingAfterBreak="0">
    <w:nsid w:val="115E7B99"/>
    <w:multiLevelType w:val="multilevel"/>
    <w:tmpl w:val="E108963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3" w15:restartNumberingAfterBreak="0">
    <w:nsid w:val="116E6E2A"/>
    <w:multiLevelType w:val="hybridMultilevel"/>
    <w:tmpl w:val="343AFB6E"/>
    <w:lvl w:ilvl="0" w:tplc="69FC532C">
      <w:start w:val="1"/>
      <w:numFmt w:val="lowerLetter"/>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11C9087A"/>
    <w:multiLevelType w:val="hybridMultilevel"/>
    <w:tmpl w:val="FBEE7A26"/>
    <w:lvl w:ilvl="0" w:tplc="B7F48F46">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5" w15:restartNumberingAfterBreak="0">
    <w:nsid w:val="11E6668C"/>
    <w:multiLevelType w:val="hybridMultilevel"/>
    <w:tmpl w:val="99A0FA4A"/>
    <w:lvl w:ilvl="0" w:tplc="707A6D48">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 w15:restartNumberingAfterBreak="0">
    <w:nsid w:val="121E42E4"/>
    <w:multiLevelType w:val="hybridMultilevel"/>
    <w:tmpl w:val="BD76F9EC"/>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12253ECD"/>
    <w:multiLevelType w:val="hybridMultilevel"/>
    <w:tmpl w:val="854AE2F2"/>
    <w:lvl w:ilvl="0" w:tplc="6804CE44">
      <w:start w:val="1"/>
      <w:numFmt w:val="lowerLetter"/>
      <w:lvlText w:val="%1."/>
      <w:lvlJc w:val="left"/>
      <w:pPr>
        <w:ind w:left="720" w:hanging="360"/>
      </w:pPr>
      <w:rPr>
        <w:rFonts w:cs="Times New Roman" w:hint="default"/>
        <w:b/>
        <w:color w:val="1A1A1A"/>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8" w15:restartNumberingAfterBreak="0">
    <w:nsid w:val="123D63CF"/>
    <w:multiLevelType w:val="hybridMultilevel"/>
    <w:tmpl w:val="2B06CDA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9" w15:restartNumberingAfterBreak="0">
    <w:nsid w:val="12464043"/>
    <w:multiLevelType w:val="hybridMultilevel"/>
    <w:tmpl w:val="01FEBA9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0" w15:restartNumberingAfterBreak="0">
    <w:nsid w:val="12476364"/>
    <w:multiLevelType w:val="hybridMultilevel"/>
    <w:tmpl w:val="E2CC5B3E"/>
    <w:lvl w:ilvl="0" w:tplc="38090017">
      <w:start w:val="1"/>
      <w:numFmt w:val="lowerLetter"/>
      <w:lvlText w:val="%1)"/>
      <w:lvlJc w:val="left"/>
      <w:pPr>
        <w:ind w:left="720" w:hanging="360"/>
      </w:pPr>
    </w:lvl>
    <w:lvl w:ilvl="1" w:tplc="C248C26C">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126436FE"/>
    <w:multiLevelType w:val="multilevel"/>
    <w:tmpl w:val="CF963E7E"/>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92" w15:restartNumberingAfterBreak="0">
    <w:nsid w:val="12671DA2"/>
    <w:multiLevelType w:val="hybridMultilevel"/>
    <w:tmpl w:val="ADD07C66"/>
    <w:lvl w:ilvl="0" w:tplc="FFFFFFFF">
      <w:start w:val="1"/>
      <w:numFmt w:val="lowerLetter"/>
      <w:lvlText w:val="%1."/>
      <w:lvlJc w:val="left"/>
      <w:pPr>
        <w:ind w:left="1571" w:hanging="360"/>
      </w:pPr>
    </w:lvl>
    <w:lvl w:ilvl="1" w:tplc="FFFFFFFF">
      <w:start w:val="1"/>
      <w:numFmt w:val="lowerLetter"/>
      <w:lvlText w:val="%2."/>
      <w:lvlJc w:val="left"/>
      <w:pPr>
        <w:ind w:left="2291" w:hanging="360"/>
      </w:pPr>
    </w:lvl>
    <w:lvl w:ilvl="2" w:tplc="FFFFFFFF">
      <w:start w:val="1"/>
      <w:numFmt w:val="lowerRoman"/>
      <w:lvlText w:val="%3."/>
      <w:lvlJc w:val="right"/>
      <w:pPr>
        <w:ind w:left="3011" w:hanging="180"/>
      </w:pPr>
    </w:lvl>
    <w:lvl w:ilvl="3" w:tplc="FFFFFFFF">
      <w:start w:val="1"/>
      <w:numFmt w:val="decimal"/>
      <w:lvlText w:val="%4."/>
      <w:lvlJc w:val="left"/>
      <w:pPr>
        <w:ind w:left="3731" w:hanging="360"/>
      </w:pPr>
    </w:lvl>
    <w:lvl w:ilvl="4" w:tplc="FFFFFFFF">
      <w:start w:val="1"/>
      <w:numFmt w:val="lowerLetter"/>
      <w:lvlText w:val="%5."/>
      <w:lvlJc w:val="left"/>
      <w:pPr>
        <w:ind w:left="4451" w:hanging="360"/>
      </w:pPr>
    </w:lvl>
    <w:lvl w:ilvl="5" w:tplc="FFFFFFFF">
      <w:start w:val="1"/>
      <w:numFmt w:val="lowerRoman"/>
      <w:lvlText w:val="%6."/>
      <w:lvlJc w:val="right"/>
      <w:pPr>
        <w:ind w:left="5171" w:hanging="180"/>
      </w:pPr>
    </w:lvl>
    <w:lvl w:ilvl="6" w:tplc="FFFFFFFF">
      <w:start w:val="1"/>
      <w:numFmt w:val="decimal"/>
      <w:lvlText w:val="%7."/>
      <w:lvlJc w:val="left"/>
      <w:pPr>
        <w:ind w:left="5891" w:hanging="360"/>
      </w:pPr>
    </w:lvl>
    <w:lvl w:ilvl="7" w:tplc="FFFFFFFF">
      <w:start w:val="1"/>
      <w:numFmt w:val="lowerLetter"/>
      <w:lvlText w:val="%8."/>
      <w:lvlJc w:val="left"/>
      <w:pPr>
        <w:ind w:left="6611" w:hanging="360"/>
      </w:pPr>
    </w:lvl>
    <w:lvl w:ilvl="8" w:tplc="FFFFFFFF">
      <w:start w:val="1"/>
      <w:numFmt w:val="lowerRoman"/>
      <w:lvlText w:val="%9."/>
      <w:lvlJc w:val="right"/>
      <w:pPr>
        <w:ind w:left="7331" w:hanging="180"/>
      </w:pPr>
    </w:lvl>
  </w:abstractNum>
  <w:abstractNum w:abstractNumId="93" w15:restartNumberingAfterBreak="0">
    <w:nsid w:val="126A11EF"/>
    <w:multiLevelType w:val="hybridMultilevel"/>
    <w:tmpl w:val="86A27494"/>
    <w:lvl w:ilvl="0" w:tplc="51745320">
      <w:start w:val="1"/>
      <w:numFmt w:val="lowerLetter"/>
      <w:lvlText w:val="%1."/>
      <w:lvlJc w:val="righ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4" w15:restartNumberingAfterBreak="0">
    <w:nsid w:val="12910AED"/>
    <w:multiLevelType w:val="hybridMultilevel"/>
    <w:tmpl w:val="9732EBF2"/>
    <w:lvl w:ilvl="0" w:tplc="3C668634">
      <w:start w:val="1"/>
      <w:numFmt w:val="decimal"/>
      <w:lvlText w:val="%1."/>
      <w:lvlJc w:val="left"/>
      <w:pPr>
        <w:ind w:left="720" w:hanging="360"/>
      </w:pPr>
      <w:rPr>
        <w:rFonts w:hint="default"/>
        <w:b w:val="0"/>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12C82450"/>
    <w:multiLevelType w:val="hybridMultilevel"/>
    <w:tmpl w:val="37563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1316714E"/>
    <w:multiLevelType w:val="hybridMultilevel"/>
    <w:tmpl w:val="181AF84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7" w15:restartNumberingAfterBreak="0">
    <w:nsid w:val="13752870"/>
    <w:multiLevelType w:val="multilevel"/>
    <w:tmpl w:val="094E5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138E668D"/>
    <w:multiLevelType w:val="hybridMultilevel"/>
    <w:tmpl w:val="2AA211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13915434"/>
    <w:multiLevelType w:val="hybridMultilevel"/>
    <w:tmpl w:val="2E30684C"/>
    <w:lvl w:ilvl="0" w:tplc="A6D84CB4">
      <w:start w:val="1"/>
      <w:numFmt w:val="lowerLetter"/>
      <w:lvlText w:val="%1."/>
      <w:lvlJc w:val="left"/>
      <w:pPr>
        <w:ind w:left="429" w:hanging="360"/>
        <w:jc w:val="right"/>
      </w:pPr>
      <w:rPr>
        <w:rFonts w:ascii="Calibri" w:eastAsia="Calibri" w:hAnsi="Calibri" w:cs="Calibri" w:hint="default"/>
        <w:b/>
        <w:bCs/>
        <w:i w:val="0"/>
        <w:iCs w:val="0"/>
        <w:spacing w:val="-2"/>
        <w:w w:val="110"/>
        <w:sz w:val="20"/>
        <w:szCs w:val="20"/>
        <w:lang w:val="en-US" w:eastAsia="en-US" w:bidi="ar-SA"/>
      </w:rPr>
    </w:lvl>
    <w:lvl w:ilvl="1" w:tplc="E99EF4F4">
      <w:numFmt w:val="bullet"/>
      <w:lvlText w:val="•"/>
      <w:lvlJc w:val="left"/>
      <w:pPr>
        <w:ind w:left="791" w:hanging="360"/>
      </w:pPr>
      <w:rPr>
        <w:rFonts w:hint="default"/>
        <w:lang w:val="en-US" w:eastAsia="en-US" w:bidi="ar-SA"/>
      </w:rPr>
    </w:lvl>
    <w:lvl w:ilvl="2" w:tplc="B650C5D4">
      <w:numFmt w:val="bullet"/>
      <w:lvlText w:val="•"/>
      <w:lvlJc w:val="left"/>
      <w:pPr>
        <w:ind w:left="1162" w:hanging="360"/>
      </w:pPr>
      <w:rPr>
        <w:rFonts w:hint="default"/>
        <w:lang w:val="en-US" w:eastAsia="en-US" w:bidi="ar-SA"/>
      </w:rPr>
    </w:lvl>
    <w:lvl w:ilvl="3" w:tplc="FA46ECD6">
      <w:numFmt w:val="bullet"/>
      <w:lvlText w:val="•"/>
      <w:lvlJc w:val="left"/>
      <w:pPr>
        <w:ind w:left="1534" w:hanging="360"/>
      </w:pPr>
      <w:rPr>
        <w:rFonts w:hint="default"/>
        <w:lang w:val="en-US" w:eastAsia="en-US" w:bidi="ar-SA"/>
      </w:rPr>
    </w:lvl>
    <w:lvl w:ilvl="4" w:tplc="94109BF6">
      <w:numFmt w:val="bullet"/>
      <w:lvlText w:val="•"/>
      <w:lvlJc w:val="left"/>
      <w:pPr>
        <w:ind w:left="1905" w:hanging="360"/>
      </w:pPr>
      <w:rPr>
        <w:rFonts w:hint="default"/>
        <w:lang w:val="en-US" w:eastAsia="en-US" w:bidi="ar-SA"/>
      </w:rPr>
    </w:lvl>
    <w:lvl w:ilvl="5" w:tplc="B9D474FA">
      <w:numFmt w:val="bullet"/>
      <w:lvlText w:val="•"/>
      <w:lvlJc w:val="left"/>
      <w:pPr>
        <w:ind w:left="2277" w:hanging="360"/>
      </w:pPr>
      <w:rPr>
        <w:rFonts w:hint="default"/>
        <w:lang w:val="en-US" w:eastAsia="en-US" w:bidi="ar-SA"/>
      </w:rPr>
    </w:lvl>
    <w:lvl w:ilvl="6" w:tplc="12D6E1BE">
      <w:numFmt w:val="bullet"/>
      <w:lvlText w:val="•"/>
      <w:lvlJc w:val="left"/>
      <w:pPr>
        <w:ind w:left="2648" w:hanging="360"/>
      </w:pPr>
      <w:rPr>
        <w:rFonts w:hint="default"/>
        <w:lang w:val="en-US" w:eastAsia="en-US" w:bidi="ar-SA"/>
      </w:rPr>
    </w:lvl>
    <w:lvl w:ilvl="7" w:tplc="EB4A0082">
      <w:numFmt w:val="bullet"/>
      <w:lvlText w:val="•"/>
      <w:lvlJc w:val="left"/>
      <w:pPr>
        <w:ind w:left="3020" w:hanging="360"/>
      </w:pPr>
      <w:rPr>
        <w:rFonts w:hint="default"/>
        <w:lang w:val="en-US" w:eastAsia="en-US" w:bidi="ar-SA"/>
      </w:rPr>
    </w:lvl>
    <w:lvl w:ilvl="8" w:tplc="B5FADE52">
      <w:numFmt w:val="bullet"/>
      <w:lvlText w:val="•"/>
      <w:lvlJc w:val="left"/>
      <w:pPr>
        <w:ind w:left="3391" w:hanging="360"/>
      </w:pPr>
      <w:rPr>
        <w:rFonts w:hint="default"/>
        <w:lang w:val="en-US" w:eastAsia="en-US" w:bidi="ar-SA"/>
      </w:rPr>
    </w:lvl>
  </w:abstractNum>
  <w:abstractNum w:abstractNumId="100" w15:restartNumberingAfterBreak="0">
    <w:nsid w:val="13B12590"/>
    <w:multiLevelType w:val="hybridMultilevel"/>
    <w:tmpl w:val="71C65418"/>
    <w:lvl w:ilvl="0" w:tplc="0421000F">
      <w:start w:val="1"/>
      <w:numFmt w:val="decimal"/>
      <w:lvlText w:val="%1."/>
      <w:lvlJc w:val="left"/>
      <w:pPr>
        <w:ind w:left="720" w:hanging="360"/>
      </w:pPr>
      <w:rPr>
        <w:rFonts w:hint="default"/>
      </w:rPr>
    </w:lvl>
    <w:lvl w:ilvl="1" w:tplc="7A9E94CA">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15:restartNumberingAfterBreak="0">
    <w:nsid w:val="14245BC1"/>
    <w:multiLevelType w:val="hybridMultilevel"/>
    <w:tmpl w:val="892CF9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2" w15:restartNumberingAfterBreak="0">
    <w:nsid w:val="142A31DD"/>
    <w:multiLevelType w:val="hybridMultilevel"/>
    <w:tmpl w:val="6D7A43AC"/>
    <w:lvl w:ilvl="0" w:tplc="5ACA4E6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3" w15:restartNumberingAfterBreak="0">
    <w:nsid w:val="1487440B"/>
    <w:multiLevelType w:val="hybridMultilevel"/>
    <w:tmpl w:val="2D381BA2"/>
    <w:lvl w:ilvl="0" w:tplc="479ECC88">
      <w:numFmt w:val="bullet"/>
      <w:lvlText w:val="-"/>
      <w:lvlJc w:val="left"/>
      <w:pPr>
        <w:ind w:left="720" w:hanging="360"/>
      </w:pPr>
      <w:rPr>
        <w:rFonts w:ascii="Book Antiqua" w:eastAsia="Times New Roman" w:hAnsi="Book Antiqua"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15495852"/>
    <w:multiLevelType w:val="hybridMultilevel"/>
    <w:tmpl w:val="4D4CDFD4"/>
    <w:lvl w:ilvl="0" w:tplc="08121322">
      <w:start w:val="1"/>
      <w:numFmt w:val="decimal"/>
      <w:lvlText w:val="%1."/>
      <w:lvlJc w:val="left"/>
      <w:pPr>
        <w:ind w:left="-3686" w:hanging="360"/>
      </w:pPr>
      <w:rPr>
        <w:rFonts w:hint="default"/>
      </w:rPr>
    </w:lvl>
    <w:lvl w:ilvl="1" w:tplc="04090019" w:tentative="1">
      <w:start w:val="1"/>
      <w:numFmt w:val="lowerLetter"/>
      <w:lvlText w:val="%2."/>
      <w:lvlJc w:val="left"/>
      <w:pPr>
        <w:ind w:left="-2966" w:hanging="360"/>
      </w:pPr>
    </w:lvl>
    <w:lvl w:ilvl="2" w:tplc="0409001B" w:tentative="1">
      <w:start w:val="1"/>
      <w:numFmt w:val="lowerRoman"/>
      <w:lvlText w:val="%3."/>
      <w:lvlJc w:val="right"/>
      <w:pPr>
        <w:ind w:left="-2246" w:hanging="180"/>
      </w:pPr>
    </w:lvl>
    <w:lvl w:ilvl="3" w:tplc="0409000F" w:tentative="1">
      <w:start w:val="1"/>
      <w:numFmt w:val="decimal"/>
      <w:lvlText w:val="%4."/>
      <w:lvlJc w:val="left"/>
      <w:pPr>
        <w:ind w:left="-1526" w:hanging="360"/>
      </w:pPr>
    </w:lvl>
    <w:lvl w:ilvl="4" w:tplc="04090019" w:tentative="1">
      <w:start w:val="1"/>
      <w:numFmt w:val="lowerLetter"/>
      <w:lvlText w:val="%5."/>
      <w:lvlJc w:val="left"/>
      <w:pPr>
        <w:ind w:left="-806" w:hanging="360"/>
      </w:pPr>
    </w:lvl>
    <w:lvl w:ilvl="5" w:tplc="0409001B" w:tentative="1">
      <w:start w:val="1"/>
      <w:numFmt w:val="lowerRoman"/>
      <w:lvlText w:val="%6."/>
      <w:lvlJc w:val="right"/>
      <w:pPr>
        <w:ind w:left="-86" w:hanging="180"/>
      </w:pPr>
    </w:lvl>
    <w:lvl w:ilvl="6" w:tplc="0409000F" w:tentative="1">
      <w:start w:val="1"/>
      <w:numFmt w:val="decimal"/>
      <w:lvlText w:val="%7."/>
      <w:lvlJc w:val="left"/>
      <w:pPr>
        <w:ind w:left="634" w:hanging="360"/>
      </w:pPr>
    </w:lvl>
    <w:lvl w:ilvl="7" w:tplc="04090019" w:tentative="1">
      <w:start w:val="1"/>
      <w:numFmt w:val="lowerLetter"/>
      <w:lvlText w:val="%8."/>
      <w:lvlJc w:val="left"/>
      <w:pPr>
        <w:ind w:left="1354" w:hanging="360"/>
      </w:pPr>
    </w:lvl>
    <w:lvl w:ilvl="8" w:tplc="0409001B" w:tentative="1">
      <w:start w:val="1"/>
      <w:numFmt w:val="lowerRoman"/>
      <w:lvlText w:val="%9."/>
      <w:lvlJc w:val="right"/>
      <w:pPr>
        <w:ind w:left="2074" w:hanging="180"/>
      </w:pPr>
    </w:lvl>
  </w:abstractNum>
  <w:abstractNum w:abstractNumId="105" w15:restartNumberingAfterBreak="0">
    <w:nsid w:val="1553367F"/>
    <w:multiLevelType w:val="hybridMultilevel"/>
    <w:tmpl w:val="26423930"/>
    <w:lvl w:ilvl="0" w:tplc="4CFE1B1A">
      <w:start w:val="1"/>
      <w:numFmt w:val="upperLetter"/>
      <w:pStyle w:val="SubBab4"/>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6" w15:restartNumberingAfterBreak="0">
    <w:nsid w:val="155A640E"/>
    <w:multiLevelType w:val="multilevel"/>
    <w:tmpl w:val="719CE226"/>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7" w15:restartNumberingAfterBreak="0">
    <w:nsid w:val="15A45AD2"/>
    <w:multiLevelType w:val="hybridMultilevel"/>
    <w:tmpl w:val="7C5E7E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15EF1A5A"/>
    <w:multiLevelType w:val="hybridMultilevel"/>
    <w:tmpl w:val="42BA48A0"/>
    <w:lvl w:ilvl="0" w:tplc="7F58C14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9" w15:restartNumberingAfterBreak="0">
    <w:nsid w:val="16474F38"/>
    <w:multiLevelType w:val="hybridMultilevel"/>
    <w:tmpl w:val="FC7E0FD2"/>
    <w:lvl w:ilvl="0" w:tplc="FFFFFFFF">
      <w:start w:val="1"/>
      <w:numFmt w:val="decimal"/>
      <w:lvlText w:val="%1)"/>
      <w:lvlJc w:val="left"/>
      <w:pPr>
        <w:ind w:left="928" w:hanging="360"/>
      </w:pPr>
      <w:rPr>
        <w:rFonts w:hint="default"/>
        <w:b w:val="0"/>
        <w:bCs w:val="0"/>
        <w:i w:val="0"/>
        <w:iCs w:val="0"/>
        <w:spacing w:val="0"/>
        <w:w w:val="112"/>
        <w:sz w:val="24"/>
        <w:szCs w:val="24"/>
        <w:lang w:val="id" w:eastAsia="en-US" w:bidi="ar-SA"/>
      </w:rPr>
    </w:lvl>
    <w:lvl w:ilvl="1" w:tplc="FFFFFFFF" w:tentative="1">
      <w:start w:val="1"/>
      <w:numFmt w:val="bullet"/>
      <w:lvlText w:val="o"/>
      <w:lvlJc w:val="left"/>
      <w:pPr>
        <w:ind w:left="1648" w:hanging="360"/>
      </w:pPr>
      <w:rPr>
        <w:rFonts w:ascii="Courier New" w:hAnsi="Courier New" w:cs="Courier New" w:hint="default"/>
      </w:rPr>
    </w:lvl>
    <w:lvl w:ilvl="2" w:tplc="FFFFFFFF" w:tentative="1">
      <w:start w:val="1"/>
      <w:numFmt w:val="bullet"/>
      <w:lvlText w:val=""/>
      <w:lvlJc w:val="left"/>
      <w:pPr>
        <w:ind w:left="2368" w:hanging="360"/>
      </w:pPr>
      <w:rPr>
        <w:rFonts w:ascii="Wingdings" w:hAnsi="Wingdings" w:hint="default"/>
      </w:rPr>
    </w:lvl>
    <w:lvl w:ilvl="3" w:tplc="FFFFFFFF" w:tentative="1">
      <w:start w:val="1"/>
      <w:numFmt w:val="bullet"/>
      <w:lvlText w:val=""/>
      <w:lvlJc w:val="left"/>
      <w:pPr>
        <w:ind w:left="3088" w:hanging="360"/>
      </w:pPr>
      <w:rPr>
        <w:rFonts w:ascii="Symbol" w:hAnsi="Symbol" w:hint="default"/>
      </w:rPr>
    </w:lvl>
    <w:lvl w:ilvl="4" w:tplc="FFFFFFFF" w:tentative="1">
      <w:start w:val="1"/>
      <w:numFmt w:val="bullet"/>
      <w:lvlText w:val="o"/>
      <w:lvlJc w:val="left"/>
      <w:pPr>
        <w:ind w:left="3808" w:hanging="360"/>
      </w:pPr>
      <w:rPr>
        <w:rFonts w:ascii="Courier New" w:hAnsi="Courier New" w:cs="Courier New" w:hint="default"/>
      </w:rPr>
    </w:lvl>
    <w:lvl w:ilvl="5" w:tplc="FFFFFFFF" w:tentative="1">
      <w:start w:val="1"/>
      <w:numFmt w:val="bullet"/>
      <w:lvlText w:val=""/>
      <w:lvlJc w:val="left"/>
      <w:pPr>
        <w:ind w:left="4528" w:hanging="360"/>
      </w:pPr>
      <w:rPr>
        <w:rFonts w:ascii="Wingdings" w:hAnsi="Wingdings" w:hint="default"/>
      </w:rPr>
    </w:lvl>
    <w:lvl w:ilvl="6" w:tplc="FFFFFFFF" w:tentative="1">
      <w:start w:val="1"/>
      <w:numFmt w:val="bullet"/>
      <w:lvlText w:val=""/>
      <w:lvlJc w:val="left"/>
      <w:pPr>
        <w:ind w:left="5248" w:hanging="360"/>
      </w:pPr>
      <w:rPr>
        <w:rFonts w:ascii="Symbol" w:hAnsi="Symbol" w:hint="default"/>
      </w:rPr>
    </w:lvl>
    <w:lvl w:ilvl="7" w:tplc="FFFFFFFF" w:tentative="1">
      <w:start w:val="1"/>
      <w:numFmt w:val="bullet"/>
      <w:lvlText w:val="o"/>
      <w:lvlJc w:val="left"/>
      <w:pPr>
        <w:ind w:left="5968" w:hanging="360"/>
      </w:pPr>
      <w:rPr>
        <w:rFonts w:ascii="Courier New" w:hAnsi="Courier New" w:cs="Courier New" w:hint="default"/>
      </w:rPr>
    </w:lvl>
    <w:lvl w:ilvl="8" w:tplc="FFFFFFFF" w:tentative="1">
      <w:start w:val="1"/>
      <w:numFmt w:val="bullet"/>
      <w:lvlText w:val=""/>
      <w:lvlJc w:val="left"/>
      <w:pPr>
        <w:ind w:left="6688" w:hanging="360"/>
      </w:pPr>
      <w:rPr>
        <w:rFonts w:ascii="Wingdings" w:hAnsi="Wingdings" w:hint="default"/>
      </w:rPr>
    </w:lvl>
  </w:abstractNum>
  <w:abstractNum w:abstractNumId="110" w15:restartNumberingAfterBreak="0">
    <w:nsid w:val="16C659B1"/>
    <w:multiLevelType w:val="multilevel"/>
    <w:tmpl w:val="63D8D4DE"/>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1" w15:restartNumberingAfterBreak="0">
    <w:nsid w:val="16EC17E5"/>
    <w:multiLevelType w:val="multilevel"/>
    <w:tmpl w:val="935009DC"/>
    <w:lvl w:ilvl="0">
      <w:start w:val="1"/>
      <w:numFmt w:val="lowerLetter"/>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decimal"/>
      <w:lvlText w:val="%6."/>
      <w:lvlJc w:val="left"/>
      <w:pPr>
        <w:ind w:left="4320" w:hanging="36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decimal"/>
      <w:lvlText w:val="%9."/>
      <w:lvlJc w:val="left"/>
      <w:pPr>
        <w:ind w:left="6480" w:hanging="360"/>
      </w:pPr>
      <w:rPr>
        <w:rFonts w:hint="default"/>
      </w:rPr>
    </w:lvl>
  </w:abstractNum>
  <w:abstractNum w:abstractNumId="112" w15:restartNumberingAfterBreak="0">
    <w:nsid w:val="17001B5B"/>
    <w:multiLevelType w:val="multilevel"/>
    <w:tmpl w:val="4F82BD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17193EF6"/>
    <w:multiLevelType w:val="hybridMultilevel"/>
    <w:tmpl w:val="750243C2"/>
    <w:lvl w:ilvl="0" w:tplc="1BB65C4E">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4" w15:restartNumberingAfterBreak="0">
    <w:nsid w:val="17AE2109"/>
    <w:multiLevelType w:val="hybridMultilevel"/>
    <w:tmpl w:val="49EC56C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5" w15:restartNumberingAfterBreak="0">
    <w:nsid w:val="18070A2D"/>
    <w:multiLevelType w:val="hybridMultilevel"/>
    <w:tmpl w:val="307A301C"/>
    <w:lvl w:ilvl="0" w:tplc="0BC4D448">
      <w:start w:val="1"/>
      <w:numFmt w:val="decimal"/>
      <w:lvlText w:val="%1."/>
      <w:lvlJc w:val="left"/>
      <w:pPr>
        <w:ind w:left="720" w:hanging="360"/>
      </w:pPr>
      <w:rPr>
        <w:rFonts w:hint="default"/>
        <w:sz w:val="24"/>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6" w15:restartNumberingAfterBreak="0">
    <w:nsid w:val="183C5C5E"/>
    <w:multiLevelType w:val="multilevel"/>
    <w:tmpl w:val="B7468AB2"/>
    <w:lvl w:ilvl="0">
      <w:start w:val="2"/>
      <w:numFmt w:val="decimal"/>
      <w:lvlText w:val="%1."/>
      <w:lvlJc w:val="left"/>
      <w:pPr>
        <w:ind w:left="720" w:hanging="360"/>
      </w:pPr>
      <w:rPr>
        <w:b/>
      </w:r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117" w15:restartNumberingAfterBreak="0">
    <w:nsid w:val="18E0772B"/>
    <w:multiLevelType w:val="hybridMultilevel"/>
    <w:tmpl w:val="FABCAD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1924291E"/>
    <w:multiLevelType w:val="hybridMultilevel"/>
    <w:tmpl w:val="45A2E0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9" w15:restartNumberingAfterBreak="0">
    <w:nsid w:val="19657C11"/>
    <w:multiLevelType w:val="hybridMultilevel"/>
    <w:tmpl w:val="300496E4"/>
    <w:lvl w:ilvl="0" w:tplc="DA00C702">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197014A9"/>
    <w:multiLevelType w:val="hybridMultilevel"/>
    <w:tmpl w:val="B6BE486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1" w15:restartNumberingAfterBreak="0">
    <w:nsid w:val="197F4D4E"/>
    <w:multiLevelType w:val="multilevel"/>
    <w:tmpl w:val="FB908D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19C018AB"/>
    <w:multiLevelType w:val="hybridMultilevel"/>
    <w:tmpl w:val="7E5893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3" w15:restartNumberingAfterBreak="0">
    <w:nsid w:val="19C12CC3"/>
    <w:multiLevelType w:val="multilevel"/>
    <w:tmpl w:val="C916DDF8"/>
    <w:lvl w:ilvl="0">
      <w:start w:val="1"/>
      <w:numFmt w:val="lowerLetter"/>
      <w:lvlText w:val="%1."/>
      <w:lvlJc w:val="righ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1A7655F9"/>
    <w:multiLevelType w:val="multilevel"/>
    <w:tmpl w:val="113C6C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1AF265E4"/>
    <w:multiLevelType w:val="multilevel"/>
    <w:tmpl w:val="E65E2FFE"/>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6" w15:restartNumberingAfterBreak="0">
    <w:nsid w:val="1B48402B"/>
    <w:multiLevelType w:val="multilevel"/>
    <w:tmpl w:val="DB304D88"/>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7" w15:restartNumberingAfterBreak="0">
    <w:nsid w:val="1BA670D1"/>
    <w:multiLevelType w:val="hybridMultilevel"/>
    <w:tmpl w:val="891EE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1BBA715B"/>
    <w:multiLevelType w:val="hybridMultilevel"/>
    <w:tmpl w:val="8CC627F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9" w15:restartNumberingAfterBreak="0">
    <w:nsid w:val="1C256E3B"/>
    <w:multiLevelType w:val="hybridMultilevel"/>
    <w:tmpl w:val="EE7EEECA"/>
    <w:lvl w:ilvl="0" w:tplc="F54285AE">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0" w15:restartNumberingAfterBreak="0">
    <w:nsid w:val="1C4F4BBE"/>
    <w:multiLevelType w:val="hybridMultilevel"/>
    <w:tmpl w:val="89DC6734"/>
    <w:lvl w:ilvl="0" w:tplc="6AA2545A">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1" w15:restartNumberingAfterBreak="0">
    <w:nsid w:val="1C5474D1"/>
    <w:multiLevelType w:val="hybridMultilevel"/>
    <w:tmpl w:val="00B6AA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2" w15:restartNumberingAfterBreak="0">
    <w:nsid w:val="1D2E118D"/>
    <w:multiLevelType w:val="hybridMultilevel"/>
    <w:tmpl w:val="9B4060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1D697E64"/>
    <w:multiLevelType w:val="hybridMultilevel"/>
    <w:tmpl w:val="C3C4DB5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4" w15:restartNumberingAfterBreak="0">
    <w:nsid w:val="1DD35702"/>
    <w:multiLevelType w:val="hybridMultilevel"/>
    <w:tmpl w:val="3F3EB3AE"/>
    <w:lvl w:ilvl="0" w:tplc="0409000F">
      <w:start w:val="1"/>
      <w:numFmt w:val="decimal"/>
      <w:lvlText w:val="%1."/>
      <w:lvlJc w:val="left"/>
      <w:pPr>
        <w:ind w:left="45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1DF50461"/>
    <w:multiLevelType w:val="hybridMultilevel"/>
    <w:tmpl w:val="45B22A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6" w15:restartNumberingAfterBreak="0">
    <w:nsid w:val="1F036544"/>
    <w:multiLevelType w:val="hybridMultilevel"/>
    <w:tmpl w:val="261C82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1F1117ED"/>
    <w:multiLevelType w:val="hybridMultilevel"/>
    <w:tmpl w:val="4680E852"/>
    <w:lvl w:ilvl="0" w:tplc="E0B4163C">
      <w:start w:val="1"/>
      <w:numFmt w:val="upperLetter"/>
      <w:lvlText w:val="%1."/>
      <w:lvlJc w:val="left"/>
      <w:pPr>
        <w:ind w:left="720" w:hanging="360"/>
      </w:pPr>
      <w:rPr>
        <w:rFonts w:eastAsia="MS Mincho"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1F7F77D3"/>
    <w:multiLevelType w:val="hybridMultilevel"/>
    <w:tmpl w:val="154E94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9" w15:restartNumberingAfterBreak="0">
    <w:nsid w:val="1FC1542D"/>
    <w:multiLevelType w:val="multilevel"/>
    <w:tmpl w:val="F26A50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0" w15:restartNumberingAfterBreak="0">
    <w:nsid w:val="20151077"/>
    <w:multiLevelType w:val="multilevel"/>
    <w:tmpl w:val="90F6BB2A"/>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1" w15:restartNumberingAfterBreak="0">
    <w:nsid w:val="2052247D"/>
    <w:multiLevelType w:val="hybridMultilevel"/>
    <w:tmpl w:val="CFDCBDB0"/>
    <w:lvl w:ilvl="0" w:tplc="A87C0C66">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2" w15:restartNumberingAfterBreak="0">
    <w:nsid w:val="20587E49"/>
    <w:multiLevelType w:val="hybridMultilevel"/>
    <w:tmpl w:val="FFFFFFFF"/>
    <w:lvl w:ilvl="0" w:tplc="00EA47F8">
      <w:start w:val="1"/>
      <w:numFmt w:val="decimal"/>
      <w:lvlText w:val="%1."/>
      <w:lvlJc w:val="left"/>
      <w:pPr>
        <w:ind w:left="2160" w:hanging="360"/>
      </w:pPr>
      <w:rPr>
        <w:rFonts w:cs="Times New Roman"/>
      </w:rPr>
    </w:lvl>
    <w:lvl w:ilvl="1" w:tplc="04090019">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143" w15:restartNumberingAfterBreak="0">
    <w:nsid w:val="20BF73B4"/>
    <w:multiLevelType w:val="hybridMultilevel"/>
    <w:tmpl w:val="070A7FCA"/>
    <w:lvl w:ilvl="0" w:tplc="E042D060">
      <w:start w:val="1"/>
      <w:numFmt w:val="decimal"/>
      <w:lvlText w:val="%1."/>
      <w:lvlJc w:val="left"/>
      <w:pPr>
        <w:ind w:left="143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1" w:tplc="A6F0AFDC">
      <w:numFmt w:val="bullet"/>
      <w:lvlText w:val="•"/>
      <w:lvlJc w:val="left"/>
      <w:pPr>
        <w:ind w:left="2217" w:hanging="360"/>
      </w:pPr>
      <w:rPr>
        <w:rFonts w:hint="default"/>
        <w:lang w:val="en-US" w:eastAsia="en-US" w:bidi="ar-SA"/>
      </w:rPr>
    </w:lvl>
    <w:lvl w:ilvl="2" w:tplc="0A800F3A">
      <w:numFmt w:val="bullet"/>
      <w:lvlText w:val="•"/>
      <w:lvlJc w:val="left"/>
      <w:pPr>
        <w:ind w:left="2995" w:hanging="360"/>
      </w:pPr>
      <w:rPr>
        <w:rFonts w:hint="default"/>
        <w:lang w:val="en-US" w:eastAsia="en-US" w:bidi="ar-SA"/>
      </w:rPr>
    </w:lvl>
    <w:lvl w:ilvl="3" w:tplc="A1BA0FAA">
      <w:numFmt w:val="bullet"/>
      <w:lvlText w:val="•"/>
      <w:lvlJc w:val="left"/>
      <w:pPr>
        <w:ind w:left="3772" w:hanging="360"/>
      </w:pPr>
      <w:rPr>
        <w:rFonts w:hint="default"/>
        <w:lang w:val="en-US" w:eastAsia="en-US" w:bidi="ar-SA"/>
      </w:rPr>
    </w:lvl>
    <w:lvl w:ilvl="4" w:tplc="557C045E">
      <w:numFmt w:val="bullet"/>
      <w:lvlText w:val="•"/>
      <w:lvlJc w:val="left"/>
      <w:pPr>
        <w:ind w:left="4550" w:hanging="360"/>
      </w:pPr>
      <w:rPr>
        <w:rFonts w:hint="default"/>
        <w:lang w:val="en-US" w:eastAsia="en-US" w:bidi="ar-SA"/>
      </w:rPr>
    </w:lvl>
    <w:lvl w:ilvl="5" w:tplc="CDF48BB8">
      <w:numFmt w:val="bullet"/>
      <w:lvlText w:val="•"/>
      <w:lvlJc w:val="left"/>
      <w:pPr>
        <w:ind w:left="5327" w:hanging="360"/>
      </w:pPr>
      <w:rPr>
        <w:rFonts w:hint="default"/>
        <w:lang w:val="en-US" w:eastAsia="en-US" w:bidi="ar-SA"/>
      </w:rPr>
    </w:lvl>
    <w:lvl w:ilvl="6" w:tplc="A87081BA">
      <w:numFmt w:val="bullet"/>
      <w:lvlText w:val="•"/>
      <w:lvlJc w:val="left"/>
      <w:pPr>
        <w:ind w:left="6105" w:hanging="360"/>
      </w:pPr>
      <w:rPr>
        <w:rFonts w:hint="default"/>
        <w:lang w:val="en-US" w:eastAsia="en-US" w:bidi="ar-SA"/>
      </w:rPr>
    </w:lvl>
    <w:lvl w:ilvl="7" w:tplc="4F0CDD8A">
      <w:numFmt w:val="bullet"/>
      <w:lvlText w:val="•"/>
      <w:lvlJc w:val="left"/>
      <w:pPr>
        <w:ind w:left="6882" w:hanging="360"/>
      </w:pPr>
      <w:rPr>
        <w:rFonts w:hint="default"/>
        <w:lang w:val="en-US" w:eastAsia="en-US" w:bidi="ar-SA"/>
      </w:rPr>
    </w:lvl>
    <w:lvl w:ilvl="8" w:tplc="99FCCCD2">
      <w:numFmt w:val="bullet"/>
      <w:lvlText w:val="•"/>
      <w:lvlJc w:val="left"/>
      <w:pPr>
        <w:ind w:left="7660" w:hanging="360"/>
      </w:pPr>
      <w:rPr>
        <w:rFonts w:hint="default"/>
        <w:lang w:val="en-US" w:eastAsia="en-US" w:bidi="ar-SA"/>
      </w:rPr>
    </w:lvl>
  </w:abstractNum>
  <w:abstractNum w:abstractNumId="144" w15:restartNumberingAfterBreak="0">
    <w:nsid w:val="210A2228"/>
    <w:multiLevelType w:val="hybridMultilevel"/>
    <w:tmpl w:val="B2607E2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5" w15:restartNumberingAfterBreak="0">
    <w:nsid w:val="211E3233"/>
    <w:multiLevelType w:val="multilevel"/>
    <w:tmpl w:val="FB8A6C4E"/>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6" w15:restartNumberingAfterBreak="0">
    <w:nsid w:val="22110CD7"/>
    <w:multiLevelType w:val="multilevel"/>
    <w:tmpl w:val="C2826A78"/>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7" w15:restartNumberingAfterBreak="0">
    <w:nsid w:val="222A7004"/>
    <w:multiLevelType w:val="hybridMultilevel"/>
    <w:tmpl w:val="28D83EE2"/>
    <w:lvl w:ilvl="0" w:tplc="D44AA61C">
      <w:start w:val="1"/>
      <w:numFmt w:val="decimal"/>
      <w:lvlText w:val="%1."/>
      <w:lvlJc w:val="left"/>
      <w:pPr>
        <w:ind w:left="720" w:hanging="360"/>
      </w:pPr>
      <w:rPr>
        <w:b w:val="0"/>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8" w15:restartNumberingAfterBreak="0">
    <w:nsid w:val="222D596C"/>
    <w:multiLevelType w:val="hybridMultilevel"/>
    <w:tmpl w:val="11DA5AE4"/>
    <w:lvl w:ilvl="0" w:tplc="51745320">
      <w:start w:val="1"/>
      <w:numFmt w:val="lowerLetter"/>
      <w:lvlText w:val="%1."/>
      <w:lvlJc w:val="righ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9" w15:restartNumberingAfterBreak="0">
    <w:nsid w:val="23146972"/>
    <w:multiLevelType w:val="hybridMultilevel"/>
    <w:tmpl w:val="BEA0762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0" w15:restartNumberingAfterBreak="0">
    <w:nsid w:val="233014FF"/>
    <w:multiLevelType w:val="multilevel"/>
    <w:tmpl w:val="847AA7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234430D1"/>
    <w:multiLevelType w:val="hybridMultilevel"/>
    <w:tmpl w:val="9E164FC0"/>
    <w:lvl w:ilvl="0" w:tplc="945C2C4A">
      <w:start w:val="1"/>
      <w:numFmt w:val="decimal"/>
      <w:lvlText w:val="%1."/>
      <w:lvlJc w:val="left"/>
      <w:pPr>
        <w:ind w:left="466" w:hanging="360"/>
      </w:pPr>
      <w:rPr>
        <w:rFonts w:hint="default"/>
      </w:rPr>
    </w:lvl>
    <w:lvl w:ilvl="1" w:tplc="38090019" w:tentative="1">
      <w:start w:val="1"/>
      <w:numFmt w:val="lowerLetter"/>
      <w:lvlText w:val="%2."/>
      <w:lvlJc w:val="left"/>
      <w:pPr>
        <w:ind w:left="1186" w:hanging="360"/>
      </w:pPr>
    </w:lvl>
    <w:lvl w:ilvl="2" w:tplc="3809001B" w:tentative="1">
      <w:start w:val="1"/>
      <w:numFmt w:val="lowerRoman"/>
      <w:lvlText w:val="%3."/>
      <w:lvlJc w:val="right"/>
      <w:pPr>
        <w:ind w:left="1906" w:hanging="180"/>
      </w:pPr>
    </w:lvl>
    <w:lvl w:ilvl="3" w:tplc="3809000F" w:tentative="1">
      <w:start w:val="1"/>
      <w:numFmt w:val="decimal"/>
      <w:lvlText w:val="%4."/>
      <w:lvlJc w:val="left"/>
      <w:pPr>
        <w:ind w:left="2626" w:hanging="360"/>
      </w:pPr>
    </w:lvl>
    <w:lvl w:ilvl="4" w:tplc="38090019" w:tentative="1">
      <w:start w:val="1"/>
      <w:numFmt w:val="lowerLetter"/>
      <w:lvlText w:val="%5."/>
      <w:lvlJc w:val="left"/>
      <w:pPr>
        <w:ind w:left="3346" w:hanging="360"/>
      </w:pPr>
    </w:lvl>
    <w:lvl w:ilvl="5" w:tplc="3809001B" w:tentative="1">
      <w:start w:val="1"/>
      <w:numFmt w:val="lowerRoman"/>
      <w:lvlText w:val="%6."/>
      <w:lvlJc w:val="right"/>
      <w:pPr>
        <w:ind w:left="4066" w:hanging="180"/>
      </w:pPr>
    </w:lvl>
    <w:lvl w:ilvl="6" w:tplc="3809000F" w:tentative="1">
      <w:start w:val="1"/>
      <w:numFmt w:val="decimal"/>
      <w:lvlText w:val="%7."/>
      <w:lvlJc w:val="left"/>
      <w:pPr>
        <w:ind w:left="4786" w:hanging="360"/>
      </w:pPr>
    </w:lvl>
    <w:lvl w:ilvl="7" w:tplc="38090019" w:tentative="1">
      <w:start w:val="1"/>
      <w:numFmt w:val="lowerLetter"/>
      <w:lvlText w:val="%8."/>
      <w:lvlJc w:val="left"/>
      <w:pPr>
        <w:ind w:left="5506" w:hanging="360"/>
      </w:pPr>
    </w:lvl>
    <w:lvl w:ilvl="8" w:tplc="3809001B" w:tentative="1">
      <w:start w:val="1"/>
      <w:numFmt w:val="lowerRoman"/>
      <w:lvlText w:val="%9."/>
      <w:lvlJc w:val="right"/>
      <w:pPr>
        <w:ind w:left="6226" w:hanging="180"/>
      </w:pPr>
    </w:lvl>
  </w:abstractNum>
  <w:abstractNum w:abstractNumId="152" w15:restartNumberingAfterBreak="0">
    <w:nsid w:val="23720299"/>
    <w:multiLevelType w:val="hybridMultilevel"/>
    <w:tmpl w:val="D0C0DA94"/>
    <w:lvl w:ilvl="0" w:tplc="E560520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3" w15:restartNumberingAfterBreak="0">
    <w:nsid w:val="2392312D"/>
    <w:multiLevelType w:val="multilevel"/>
    <w:tmpl w:val="2392312D"/>
    <w:lvl w:ilvl="0">
      <w:start w:val="1"/>
      <w:numFmt w:val="decimal"/>
      <w:lvlText w:val="%1."/>
      <w:lvlJc w:val="left"/>
      <w:pPr>
        <w:ind w:left="1211" w:hanging="360"/>
      </w:pPr>
      <w:rPr>
        <w:color w:val="800000"/>
      </w:rPr>
    </w:lvl>
    <w:lvl w:ilvl="1">
      <w:start w:val="1"/>
      <w:numFmt w:val="decimal"/>
      <w:lvlText w:val="3.%2"/>
      <w:lvlJc w:val="left"/>
      <w:pPr>
        <w:ind w:left="432" w:hanging="432"/>
      </w:pPr>
      <w:rPr>
        <w:rFonts w:ascii="Times New Roman" w:hAnsi="Times New Roman" w:cs="Times New Roman" w:hint="default"/>
        <w:sz w:val="24"/>
        <w:szCs w:val="24"/>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4" w15:restartNumberingAfterBreak="0">
    <w:nsid w:val="23BC1168"/>
    <w:multiLevelType w:val="hybridMultilevel"/>
    <w:tmpl w:val="45122D84"/>
    <w:lvl w:ilvl="0" w:tplc="6F94FFEA">
      <w:start w:val="1"/>
      <w:numFmt w:val="lowerLetter"/>
      <w:lvlText w:val="%1."/>
      <w:lvlJc w:val="left"/>
      <w:pPr>
        <w:ind w:left="720" w:hanging="360"/>
      </w:pPr>
      <w:rPr>
        <w:rFonts w:hint="default"/>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5" w15:restartNumberingAfterBreak="0">
    <w:nsid w:val="244D57D7"/>
    <w:multiLevelType w:val="hybridMultilevel"/>
    <w:tmpl w:val="42EE1DA4"/>
    <w:lvl w:ilvl="0" w:tplc="7598CF60">
      <w:start w:val="1"/>
      <w:numFmt w:val="decimal"/>
      <w:lvlText w:val="%1."/>
      <w:lvlJc w:val="left"/>
      <w:pPr>
        <w:ind w:left="1070" w:hanging="360"/>
      </w:pPr>
      <w:rPr>
        <w:rFonts w:hint="default"/>
        <w:b w:val="0"/>
        <w:bCs w:val="0"/>
        <w:sz w:val="20"/>
        <w:szCs w:val="20"/>
      </w:r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156" w15:restartNumberingAfterBreak="0">
    <w:nsid w:val="24702706"/>
    <w:multiLevelType w:val="multilevel"/>
    <w:tmpl w:val="2BB4E66C"/>
    <w:lvl w:ilvl="0">
      <w:start w:val="3"/>
      <w:numFmt w:val="decimal"/>
      <w:lvlText w:val="%1"/>
      <w:lvlJc w:val="left"/>
      <w:pPr>
        <w:ind w:left="913" w:hanging="361"/>
      </w:pPr>
      <w:rPr>
        <w:rFonts w:hint="default"/>
        <w:lang w:val="id" w:eastAsia="en-US" w:bidi="ar-SA"/>
      </w:rPr>
    </w:lvl>
    <w:lvl w:ilvl="1">
      <w:start w:val="1"/>
      <w:numFmt w:val="decimal"/>
      <w:lvlText w:val="%1.%2"/>
      <w:lvlJc w:val="left"/>
      <w:pPr>
        <w:ind w:left="913" w:hanging="361"/>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393" w:hanging="540"/>
      </w:pPr>
      <w:rPr>
        <w:rFonts w:hint="default"/>
        <w:spacing w:val="0"/>
        <w:w w:val="100"/>
        <w:lang w:val="id" w:eastAsia="en-US" w:bidi="ar-SA"/>
      </w:rPr>
    </w:lvl>
    <w:lvl w:ilvl="3">
      <w:start w:val="1"/>
      <w:numFmt w:val="lowerLetter"/>
      <w:lvlText w:val="%4."/>
      <w:lvlJc w:val="left"/>
      <w:pPr>
        <w:ind w:left="1277" w:hanging="284"/>
      </w:pPr>
      <w:rPr>
        <w:rFonts w:ascii="Times New Roman" w:eastAsia="Times New Roman" w:hAnsi="Times New Roman" w:cs="Times New Roman" w:hint="default"/>
        <w:b/>
        <w:bCs/>
        <w:i w:val="0"/>
        <w:iCs w:val="0"/>
        <w:spacing w:val="0"/>
        <w:w w:val="100"/>
        <w:sz w:val="24"/>
        <w:szCs w:val="24"/>
        <w:lang w:val="id" w:eastAsia="en-US" w:bidi="ar-SA"/>
      </w:rPr>
    </w:lvl>
    <w:lvl w:ilvl="4">
      <w:start w:val="1"/>
      <w:numFmt w:val="lowerLetter"/>
      <w:lvlText w:val="%5."/>
      <w:lvlJc w:val="left"/>
      <w:pPr>
        <w:ind w:left="1612" w:hanging="260"/>
      </w:pPr>
      <w:rPr>
        <w:rFonts w:ascii="Times New Roman" w:eastAsia="Times New Roman" w:hAnsi="Times New Roman" w:cs="Times New Roman"/>
        <w:b w:val="0"/>
        <w:bCs w:val="0"/>
        <w:i w:val="0"/>
        <w:iCs w:val="0"/>
        <w:spacing w:val="0"/>
        <w:w w:val="89"/>
        <w:sz w:val="24"/>
        <w:szCs w:val="24"/>
        <w:lang w:val="id" w:eastAsia="en-US" w:bidi="ar-SA"/>
      </w:rPr>
    </w:lvl>
    <w:lvl w:ilvl="5">
      <w:numFmt w:val="bullet"/>
      <w:lvlText w:val="•"/>
      <w:lvlJc w:val="left"/>
      <w:pPr>
        <w:ind w:left="2886" w:hanging="260"/>
      </w:pPr>
      <w:rPr>
        <w:rFonts w:hint="default"/>
        <w:lang w:val="id" w:eastAsia="en-US" w:bidi="ar-SA"/>
      </w:rPr>
    </w:lvl>
    <w:lvl w:ilvl="6">
      <w:numFmt w:val="bullet"/>
      <w:lvlText w:val="•"/>
      <w:lvlJc w:val="left"/>
      <w:pPr>
        <w:ind w:left="4153" w:hanging="260"/>
      </w:pPr>
      <w:rPr>
        <w:rFonts w:hint="default"/>
        <w:lang w:val="id" w:eastAsia="en-US" w:bidi="ar-SA"/>
      </w:rPr>
    </w:lvl>
    <w:lvl w:ilvl="7">
      <w:numFmt w:val="bullet"/>
      <w:lvlText w:val="•"/>
      <w:lvlJc w:val="left"/>
      <w:pPr>
        <w:ind w:left="5420" w:hanging="260"/>
      </w:pPr>
      <w:rPr>
        <w:rFonts w:hint="default"/>
        <w:lang w:val="id" w:eastAsia="en-US" w:bidi="ar-SA"/>
      </w:rPr>
    </w:lvl>
    <w:lvl w:ilvl="8">
      <w:numFmt w:val="bullet"/>
      <w:lvlText w:val="•"/>
      <w:lvlJc w:val="left"/>
      <w:pPr>
        <w:ind w:left="6686" w:hanging="260"/>
      </w:pPr>
      <w:rPr>
        <w:rFonts w:hint="default"/>
        <w:lang w:val="id" w:eastAsia="en-US" w:bidi="ar-SA"/>
      </w:rPr>
    </w:lvl>
  </w:abstractNum>
  <w:abstractNum w:abstractNumId="157" w15:restartNumberingAfterBreak="0">
    <w:nsid w:val="24992B41"/>
    <w:multiLevelType w:val="multilevel"/>
    <w:tmpl w:val="3F7CE0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24AD2AB2"/>
    <w:multiLevelType w:val="multilevel"/>
    <w:tmpl w:val="2F9E45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24B15BFF"/>
    <w:multiLevelType w:val="hybridMultilevel"/>
    <w:tmpl w:val="0BF05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0" w15:restartNumberingAfterBreak="0">
    <w:nsid w:val="25741F89"/>
    <w:multiLevelType w:val="hybridMultilevel"/>
    <w:tmpl w:val="6C08E5BC"/>
    <w:lvl w:ilvl="0" w:tplc="A7BA12A4">
      <w:start w:val="1"/>
      <w:numFmt w:val="decimal"/>
      <w:lvlText w:val="%1."/>
      <w:lvlJc w:val="left"/>
      <w:pPr>
        <w:ind w:left="720" w:hanging="360"/>
      </w:pPr>
      <w:rPr>
        <w:rFonts w:hint="default"/>
      </w:rPr>
    </w:lvl>
    <w:lvl w:ilvl="1" w:tplc="0DB09172">
      <w:start w:val="1"/>
      <w:numFmt w:val="lowerLetter"/>
      <w:lvlText w:val="%2."/>
      <w:lvlJc w:val="left"/>
      <w:pPr>
        <w:ind w:left="786"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1" w15:restartNumberingAfterBreak="0">
    <w:nsid w:val="25B411DC"/>
    <w:multiLevelType w:val="hybridMultilevel"/>
    <w:tmpl w:val="F392B9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2" w15:restartNumberingAfterBreak="0">
    <w:nsid w:val="25D81A6A"/>
    <w:multiLevelType w:val="hybridMultilevel"/>
    <w:tmpl w:val="3296EC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3" w15:restartNumberingAfterBreak="0">
    <w:nsid w:val="26681D1F"/>
    <w:multiLevelType w:val="hybridMultilevel"/>
    <w:tmpl w:val="DAAC7B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4" w15:restartNumberingAfterBreak="0">
    <w:nsid w:val="2688636C"/>
    <w:multiLevelType w:val="hybridMultilevel"/>
    <w:tmpl w:val="D4D6CC6C"/>
    <w:lvl w:ilvl="0" w:tplc="5D0E641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5" w15:restartNumberingAfterBreak="0">
    <w:nsid w:val="26A82B1C"/>
    <w:multiLevelType w:val="hybridMultilevel"/>
    <w:tmpl w:val="CE3ED2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6" w15:restartNumberingAfterBreak="0">
    <w:nsid w:val="27080749"/>
    <w:multiLevelType w:val="multilevel"/>
    <w:tmpl w:val="39D05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27521BF7"/>
    <w:multiLevelType w:val="multilevel"/>
    <w:tmpl w:val="17A0DEF6"/>
    <w:lvl w:ilvl="0">
      <w:start w:val="1"/>
      <w:numFmt w:val="lowerLetter"/>
      <w:lvlText w:val="%1."/>
      <w:lvlJc w:val="righ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277323AE"/>
    <w:multiLevelType w:val="multilevel"/>
    <w:tmpl w:val="EAB247A0"/>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69" w15:restartNumberingAfterBreak="0">
    <w:nsid w:val="27801589"/>
    <w:multiLevelType w:val="multilevel"/>
    <w:tmpl w:val="C3EA70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0" w15:restartNumberingAfterBreak="0">
    <w:nsid w:val="278A254C"/>
    <w:multiLevelType w:val="hybridMultilevel"/>
    <w:tmpl w:val="DE723FD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1" w15:restartNumberingAfterBreak="0">
    <w:nsid w:val="279C5631"/>
    <w:multiLevelType w:val="hybridMultilevel"/>
    <w:tmpl w:val="C1160B76"/>
    <w:lvl w:ilvl="0" w:tplc="C708205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2" w15:restartNumberingAfterBreak="0">
    <w:nsid w:val="280F0326"/>
    <w:multiLevelType w:val="multilevel"/>
    <w:tmpl w:val="F19C8AC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28527B7B"/>
    <w:multiLevelType w:val="multilevel"/>
    <w:tmpl w:val="DAB4D1E0"/>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174" w15:restartNumberingAfterBreak="0">
    <w:nsid w:val="28574147"/>
    <w:multiLevelType w:val="multilevel"/>
    <w:tmpl w:val="FE164E56"/>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175" w15:restartNumberingAfterBreak="0">
    <w:nsid w:val="28840B7D"/>
    <w:multiLevelType w:val="hybridMultilevel"/>
    <w:tmpl w:val="DE723FD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6" w15:restartNumberingAfterBreak="0">
    <w:nsid w:val="28DE038A"/>
    <w:multiLevelType w:val="hybridMultilevel"/>
    <w:tmpl w:val="DE723FD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7" w15:restartNumberingAfterBreak="0">
    <w:nsid w:val="28EE7F85"/>
    <w:multiLevelType w:val="hybridMultilevel"/>
    <w:tmpl w:val="2610885E"/>
    <w:lvl w:ilvl="0" w:tplc="FFFFFFFF">
      <w:start w:val="1"/>
      <w:numFmt w:val="lowerLetter"/>
      <w:lvlText w:val="%1."/>
      <w:lvlJc w:val="left"/>
      <w:pPr>
        <w:ind w:left="502" w:hanging="360"/>
      </w:p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78" w15:restartNumberingAfterBreak="0">
    <w:nsid w:val="294A4036"/>
    <w:multiLevelType w:val="hybridMultilevel"/>
    <w:tmpl w:val="FFFFFFFF"/>
    <w:lvl w:ilvl="0" w:tplc="04210017">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9" w15:restartNumberingAfterBreak="0">
    <w:nsid w:val="29AD1316"/>
    <w:multiLevelType w:val="hybridMultilevel"/>
    <w:tmpl w:val="F27E6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0" w15:restartNumberingAfterBreak="0">
    <w:nsid w:val="29F844E0"/>
    <w:multiLevelType w:val="hybridMultilevel"/>
    <w:tmpl w:val="A5260C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1" w15:restartNumberingAfterBreak="0">
    <w:nsid w:val="2A525310"/>
    <w:multiLevelType w:val="multilevel"/>
    <w:tmpl w:val="AD809E4A"/>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182" w15:restartNumberingAfterBreak="0">
    <w:nsid w:val="2AB822ED"/>
    <w:multiLevelType w:val="hybridMultilevel"/>
    <w:tmpl w:val="BE8A6404"/>
    <w:lvl w:ilvl="0" w:tplc="3809000F">
      <w:start w:val="1"/>
      <w:numFmt w:val="decimal"/>
      <w:lvlText w:val="%1."/>
      <w:lvlJc w:val="left"/>
      <w:pPr>
        <w:ind w:left="720" w:hanging="360"/>
      </w:pPr>
      <w:rPr>
        <w:rFonts w:eastAsia="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3" w15:restartNumberingAfterBreak="0">
    <w:nsid w:val="2ABC355E"/>
    <w:multiLevelType w:val="multilevel"/>
    <w:tmpl w:val="28A8FA08"/>
    <w:lvl w:ilvl="0">
      <w:start w:val="1"/>
      <w:numFmt w:val="lowerLetter"/>
      <w:lvlText w:val="%1."/>
      <w:lvlJc w:val="left"/>
      <w:pPr>
        <w:tabs>
          <w:tab w:val="num" w:pos="786"/>
        </w:tabs>
        <w:ind w:left="786" w:hanging="360"/>
      </w:pPr>
      <w:rPr>
        <w:rFonts w:hint="default"/>
        <w:spacing w:val="-1"/>
        <w:w w:val="101"/>
        <w:sz w:val="24"/>
        <w:szCs w:val="32"/>
        <w:lang w:val="id" w:eastAsia="en-US" w:bidi="ar-SA"/>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84" w15:restartNumberingAfterBreak="0">
    <w:nsid w:val="2AE9557A"/>
    <w:multiLevelType w:val="hybridMultilevel"/>
    <w:tmpl w:val="87A2FC9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5" w15:restartNumberingAfterBreak="0">
    <w:nsid w:val="2B3F518C"/>
    <w:multiLevelType w:val="multilevel"/>
    <w:tmpl w:val="5B763326"/>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86" w15:restartNumberingAfterBreak="0">
    <w:nsid w:val="2BAF1906"/>
    <w:multiLevelType w:val="hybridMultilevel"/>
    <w:tmpl w:val="BE3A72D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7" w15:restartNumberingAfterBreak="0">
    <w:nsid w:val="2BFB6C54"/>
    <w:multiLevelType w:val="multilevel"/>
    <w:tmpl w:val="3612D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2C8D51A2"/>
    <w:multiLevelType w:val="hybridMultilevel"/>
    <w:tmpl w:val="65945A04"/>
    <w:lvl w:ilvl="0" w:tplc="04090019">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9" w15:restartNumberingAfterBreak="0">
    <w:nsid w:val="2C920D69"/>
    <w:multiLevelType w:val="hybridMultilevel"/>
    <w:tmpl w:val="92566C18"/>
    <w:lvl w:ilvl="0" w:tplc="371A6EA2">
      <w:start w:val="1"/>
      <w:numFmt w:val="upperLetter"/>
      <w:lvlText w:val="%1."/>
      <w:lvlJc w:val="left"/>
      <w:pPr>
        <w:ind w:left="1495" w:hanging="360"/>
      </w:pPr>
      <w:rPr>
        <w:rFonts w:asciiTheme="majorBidi" w:hAnsiTheme="majorBidi" w:cstheme="majorBidi"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0" w15:restartNumberingAfterBreak="0">
    <w:nsid w:val="2D15462E"/>
    <w:multiLevelType w:val="hybridMultilevel"/>
    <w:tmpl w:val="CBC85A46"/>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1" w15:restartNumberingAfterBreak="0">
    <w:nsid w:val="2D2765A6"/>
    <w:multiLevelType w:val="hybridMultilevel"/>
    <w:tmpl w:val="892E4FDC"/>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2" w15:restartNumberingAfterBreak="0">
    <w:nsid w:val="2D3D2612"/>
    <w:multiLevelType w:val="hybridMultilevel"/>
    <w:tmpl w:val="2EC6DF74"/>
    <w:lvl w:ilvl="0" w:tplc="FFFFFFFF">
      <w:start w:val="1"/>
      <w:numFmt w:val="decimal"/>
      <w:lvlText w:val="%1)"/>
      <w:lvlJc w:val="left"/>
      <w:pPr>
        <w:ind w:left="928" w:hanging="360"/>
      </w:pPr>
      <w:rPr>
        <w:rFonts w:hint="default"/>
        <w:b w:val="0"/>
        <w:bCs w:val="0"/>
        <w:i w:val="0"/>
        <w:iCs w:val="0"/>
        <w:spacing w:val="0"/>
        <w:w w:val="112"/>
        <w:sz w:val="24"/>
        <w:szCs w:val="24"/>
        <w:lang w:val="id" w:eastAsia="en-US" w:bidi="ar-SA"/>
      </w:rPr>
    </w:lvl>
    <w:lvl w:ilvl="1" w:tplc="FFFFFFFF" w:tentative="1">
      <w:start w:val="1"/>
      <w:numFmt w:val="bullet"/>
      <w:lvlText w:val="o"/>
      <w:lvlJc w:val="left"/>
      <w:pPr>
        <w:ind w:left="1648" w:hanging="360"/>
      </w:pPr>
      <w:rPr>
        <w:rFonts w:ascii="Courier New" w:hAnsi="Courier New" w:cs="Courier New" w:hint="default"/>
      </w:rPr>
    </w:lvl>
    <w:lvl w:ilvl="2" w:tplc="FFFFFFFF" w:tentative="1">
      <w:start w:val="1"/>
      <w:numFmt w:val="bullet"/>
      <w:lvlText w:val=""/>
      <w:lvlJc w:val="left"/>
      <w:pPr>
        <w:ind w:left="2368" w:hanging="360"/>
      </w:pPr>
      <w:rPr>
        <w:rFonts w:ascii="Wingdings" w:hAnsi="Wingdings" w:hint="default"/>
      </w:rPr>
    </w:lvl>
    <w:lvl w:ilvl="3" w:tplc="FFFFFFFF" w:tentative="1">
      <w:start w:val="1"/>
      <w:numFmt w:val="bullet"/>
      <w:lvlText w:val=""/>
      <w:lvlJc w:val="left"/>
      <w:pPr>
        <w:ind w:left="3088" w:hanging="360"/>
      </w:pPr>
      <w:rPr>
        <w:rFonts w:ascii="Symbol" w:hAnsi="Symbol" w:hint="default"/>
      </w:rPr>
    </w:lvl>
    <w:lvl w:ilvl="4" w:tplc="FFFFFFFF" w:tentative="1">
      <w:start w:val="1"/>
      <w:numFmt w:val="bullet"/>
      <w:lvlText w:val="o"/>
      <w:lvlJc w:val="left"/>
      <w:pPr>
        <w:ind w:left="3808" w:hanging="360"/>
      </w:pPr>
      <w:rPr>
        <w:rFonts w:ascii="Courier New" w:hAnsi="Courier New" w:cs="Courier New" w:hint="default"/>
      </w:rPr>
    </w:lvl>
    <w:lvl w:ilvl="5" w:tplc="FFFFFFFF" w:tentative="1">
      <w:start w:val="1"/>
      <w:numFmt w:val="bullet"/>
      <w:lvlText w:val=""/>
      <w:lvlJc w:val="left"/>
      <w:pPr>
        <w:ind w:left="4528" w:hanging="360"/>
      </w:pPr>
      <w:rPr>
        <w:rFonts w:ascii="Wingdings" w:hAnsi="Wingdings" w:hint="default"/>
      </w:rPr>
    </w:lvl>
    <w:lvl w:ilvl="6" w:tplc="FFFFFFFF" w:tentative="1">
      <w:start w:val="1"/>
      <w:numFmt w:val="bullet"/>
      <w:lvlText w:val=""/>
      <w:lvlJc w:val="left"/>
      <w:pPr>
        <w:ind w:left="5248" w:hanging="360"/>
      </w:pPr>
      <w:rPr>
        <w:rFonts w:ascii="Symbol" w:hAnsi="Symbol" w:hint="default"/>
      </w:rPr>
    </w:lvl>
    <w:lvl w:ilvl="7" w:tplc="FFFFFFFF" w:tentative="1">
      <w:start w:val="1"/>
      <w:numFmt w:val="bullet"/>
      <w:lvlText w:val="o"/>
      <w:lvlJc w:val="left"/>
      <w:pPr>
        <w:ind w:left="5968" w:hanging="360"/>
      </w:pPr>
      <w:rPr>
        <w:rFonts w:ascii="Courier New" w:hAnsi="Courier New" w:cs="Courier New" w:hint="default"/>
      </w:rPr>
    </w:lvl>
    <w:lvl w:ilvl="8" w:tplc="FFFFFFFF" w:tentative="1">
      <w:start w:val="1"/>
      <w:numFmt w:val="bullet"/>
      <w:lvlText w:val=""/>
      <w:lvlJc w:val="left"/>
      <w:pPr>
        <w:ind w:left="6688" w:hanging="360"/>
      </w:pPr>
      <w:rPr>
        <w:rFonts w:ascii="Wingdings" w:hAnsi="Wingdings" w:hint="default"/>
      </w:rPr>
    </w:lvl>
  </w:abstractNum>
  <w:abstractNum w:abstractNumId="193" w15:restartNumberingAfterBreak="0">
    <w:nsid w:val="2D497522"/>
    <w:multiLevelType w:val="hybridMultilevel"/>
    <w:tmpl w:val="71367E06"/>
    <w:lvl w:ilvl="0" w:tplc="51745320">
      <w:start w:val="1"/>
      <w:numFmt w:val="lowerLetter"/>
      <w:lvlText w:val="%1."/>
      <w:lvlJc w:val="righ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4" w15:restartNumberingAfterBreak="0">
    <w:nsid w:val="2E0B212B"/>
    <w:multiLevelType w:val="multilevel"/>
    <w:tmpl w:val="4232C654"/>
    <w:lvl w:ilvl="0">
      <w:start w:val="2"/>
      <w:numFmt w:val="decimal"/>
      <w:lvlText w:val="%1."/>
      <w:lvlJc w:val="left"/>
      <w:pPr>
        <w:ind w:left="720" w:hanging="360"/>
      </w:pPr>
      <w:rPr>
        <w:b/>
      </w:r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195" w15:restartNumberingAfterBreak="0">
    <w:nsid w:val="2EB75665"/>
    <w:multiLevelType w:val="hybridMultilevel"/>
    <w:tmpl w:val="2F54F94A"/>
    <w:lvl w:ilvl="0" w:tplc="800008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6" w15:restartNumberingAfterBreak="0">
    <w:nsid w:val="2F1620AB"/>
    <w:multiLevelType w:val="hybridMultilevel"/>
    <w:tmpl w:val="FFFFFFFF"/>
    <w:lvl w:ilvl="0" w:tplc="A9280CD4">
      <w:start w:val="1"/>
      <w:numFmt w:val="lowerLetter"/>
      <w:lvlText w:val="%1)"/>
      <w:lvlJc w:val="left"/>
      <w:pPr>
        <w:ind w:left="720" w:hanging="360"/>
      </w:pPr>
      <w:rPr>
        <w:rFonts w:cs="Times New Roman"/>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7" w15:restartNumberingAfterBreak="0">
    <w:nsid w:val="2F3418AD"/>
    <w:multiLevelType w:val="hybridMultilevel"/>
    <w:tmpl w:val="937690A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8" w15:restartNumberingAfterBreak="0">
    <w:nsid w:val="2F355393"/>
    <w:multiLevelType w:val="multilevel"/>
    <w:tmpl w:val="FCE0E7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9" w15:restartNumberingAfterBreak="0">
    <w:nsid w:val="2F482111"/>
    <w:multiLevelType w:val="multilevel"/>
    <w:tmpl w:val="9790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2F744192"/>
    <w:multiLevelType w:val="hybridMultilevel"/>
    <w:tmpl w:val="CBD2D79E"/>
    <w:lvl w:ilvl="0" w:tplc="8848C0DC">
      <w:start w:val="1"/>
      <w:numFmt w:val="upperLetter"/>
      <w:pStyle w:val="kepala2"/>
      <w:lvlText w:val="%1."/>
      <w:lvlJc w:val="left"/>
      <w:pPr>
        <w:ind w:left="360" w:hanging="360"/>
      </w:pPr>
      <w:rPr>
        <w:rFonts w:hint="default"/>
        <w:i w:val="0"/>
      </w:rPr>
    </w:lvl>
    <w:lvl w:ilvl="1" w:tplc="04210019" w:tentative="1">
      <w:start w:val="1"/>
      <w:numFmt w:val="lowerLetter"/>
      <w:lvlText w:val="%2."/>
      <w:lvlJc w:val="left"/>
      <w:pPr>
        <w:ind w:left="948" w:hanging="360"/>
      </w:pPr>
    </w:lvl>
    <w:lvl w:ilvl="2" w:tplc="0421001B" w:tentative="1">
      <w:start w:val="1"/>
      <w:numFmt w:val="lowerRoman"/>
      <w:lvlText w:val="%3."/>
      <w:lvlJc w:val="right"/>
      <w:pPr>
        <w:ind w:left="1668" w:hanging="180"/>
      </w:pPr>
    </w:lvl>
    <w:lvl w:ilvl="3" w:tplc="0421000F" w:tentative="1">
      <w:start w:val="1"/>
      <w:numFmt w:val="decimal"/>
      <w:lvlText w:val="%4."/>
      <w:lvlJc w:val="left"/>
      <w:pPr>
        <w:ind w:left="2388" w:hanging="360"/>
      </w:pPr>
    </w:lvl>
    <w:lvl w:ilvl="4" w:tplc="04210019" w:tentative="1">
      <w:start w:val="1"/>
      <w:numFmt w:val="lowerLetter"/>
      <w:lvlText w:val="%5."/>
      <w:lvlJc w:val="left"/>
      <w:pPr>
        <w:ind w:left="3108" w:hanging="360"/>
      </w:pPr>
    </w:lvl>
    <w:lvl w:ilvl="5" w:tplc="0421001B" w:tentative="1">
      <w:start w:val="1"/>
      <w:numFmt w:val="lowerRoman"/>
      <w:lvlText w:val="%6."/>
      <w:lvlJc w:val="right"/>
      <w:pPr>
        <w:ind w:left="3828" w:hanging="180"/>
      </w:pPr>
    </w:lvl>
    <w:lvl w:ilvl="6" w:tplc="0421000F" w:tentative="1">
      <w:start w:val="1"/>
      <w:numFmt w:val="decimal"/>
      <w:lvlText w:val="%7."/>
      <w:lvlJc w:val="left"/>
      <w:pPr>
        <w:ind w:left="4548" w:hanging="360"/>
      </w:pPr>
    </w:lvl>
    <w:lvl w:ilvl="7" w:tplc="04210019" w:tentative="1">
      <w:start w:val="1"/>
      <w:numFmt w:val="lowerLetter"/>
      <w:lvlText w:val="%8."/>
      <w:lvlJc w:val="left"/>
      <w:pPr>
        <w:ind w:left="5268" w:hanging="360"/>
      </w:pPr>
    </w:lvl>
    <w:lvl w:ilvl="8" w:tplc="0421001B" w:tentative="1">
      <w:start w:val="1"/>
      <w:numFmt w:val="lowerRoman"/>
      <w:lvlText w:val="%9."/>
      <w:lvlJc w:val="right"/>
      <w:pPr>
        <w:ind w:left="5988" w:hanging="180"/>
      </w:pPr>
    </w:lvl>
  </w:abstractNum>
  <w:abstractNum w:abstractNumId="201" w15:restartNumberingAfterBreak="0">
    <w:nsid w:val="2FDE06C6"/>
    <w:multiLevelType w:val="hybridMultilevel"/>
    <w:tmpl w:val="18FCEBC0"/>
    <w:lvl w:ilvl="0" w:tplc="ACB89508">
      <w:start w:val="1"/>
      <w:numFmt w:val="lowerLetter"/>
      <w:lvlText w:val="%1."/>
      <w:lvlJc w:val="left"/>
      <w:pPr>
        <w:ind w:left="1637" w:hanging="360"/>
      </w:pPr>
      <w:rPr>
        <w:rFonts w:ascii="Times New Roman" w:eastAsia="Times New Roman" w:hAnsi="Times New Roman" w:cs="Times New Roman" w:hint="default"/>
        <w:sz w:val="24"/>
        <w:szCs w:val="24"/>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202" w15:restartNumberingAfterBreak="0">
    <w:nsid w:val="30057020"/>
    <w:multiLevelType w:val="hybridMultilevel"/>
    <w:tmpl w:val="FFFFFFFF"/>
    <w:lvl w:ilvl="0" w:tplc="04210017">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3" w15:restartNumberingAfterBreak="0">
    <w:nsid w:val="304E5EAB"/>
    <w:multiLevelType w:val="hybridMultilevel"/>
    <w:tmpl w:val="20BA0584"/>
    <w:lvl w:ilvl="0" w:tplc="DDAA7486">
      <w:start w:val="1"/>
      <w:numFmt w:val="decimal"/>
      <w:lvlText w:val="%1)"/>
      <w:lvlJc w:val="left"/>
      <w:pPr>
        <w:ind w:left="1713" w:hanging="360"/>
      </w:pPr>
      <w:rPr>
        <w:b w:val="0"/>
        <w:b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04" w15:restartNumberingAfterBreak="0">
    <w:nsid w:val="305D0AA4"/>
    <w:multiLevelType w:val="multilevel"/>
    <w:tmpl w:val="C09CD5C4"/>
    <w:lvl w:ilvl="0">
      <w:start w:val="1"/>
      <w:numFmt w:val="decimal"/>
      <w:lvlText w:val="%1."/>
      <w:lvlJc w:val="left"/>
      <w:pPr>
        <w:ind w:left="672" w:hanging="360"/>
      </w:pPr>
    </w:lvl>
    <w:lvl w:ilvl="1">
      <w:start w:val="1"/>
      <w:numFmt w:val="lowerLetter"/>
      <w:lvlText w:val="%2."/>
      <w:lvlJc w:val="left"/>
      <w:pPr>
        <w:ind w:left="1392" w:hanging="360"/>
      </w:pPr>
    </w:lvl>
    <w:lvl w:ilvl="2">
      <w:start w:val="1"/>
      <w:numFmt w:val="lowerRoman"/>
      <w:lvlText w:val="%3."/>
      <w:lvlJc w:val="right"/>
      <w:pPr>
        <w:ind w:left="2112" w:hanging="180"/>
      </w:pPr>
    </w:lvl>
    <w:lvl w:ilvl="3">
      <w:start w:val="1"/>
      <w:numFmt w:val="decimal"/>
      <w:lvlText w:val="%4."/>
      <w:lvlJc w:val="left"/>
      <w:pPr>
        <w:ind w:left="2832" w:hanging="360"/>
      </w:pPr>
    </w:lvl>
    <w:lvl w:ilvl="4">
      <w:start w:val="1"/>
      <w:numFmt w:val="lowerLetter"/>
      <w:lvlText w:val="%5."/>
      <w:lvlJc w:val="left"/>
      <w:pPr>
        <w:ind w:left="3552" w:hanging="360"/>
      </w:pPr>
    </w:lvl>
    <w:lvl w:ilvl="5">
      <w:start w:val="1"/>
      <w:numFmt w:val="lowerRoman"/>
      <w:lvlText w:val="%6."/>
      <w:lvlJc w:val="right"/>
      <w:pPr>
        <w:ind w:left="4272" w:hanging="180"/>
      </w:pPr>
    </w:lvl>
    <w:lvl w:ilvl="6">
      <w:start w:val="1"/>
      <w:numFmt w:val="decimal"/>
      <w:lvlText w:val="%7."/>
      <w:lvlJc w:val="left"/>
      <w:pPr>
        <w:ind w:left="4992" w:hanging="360"/>
      </w:pPr>
    </w:lvl>
    <w:lvl w:ilvl="7">
      <w:start w:val="1"/>
      <w:numFmt w:val="lowerLetter"/>
      <w:lvlText w:val="%8."/>
      <w:lvlJc w:val="left"/>
      <w:pPr>
        <w:ind w:left="5712" w:hanging="360"/>
      </w:pPr>
    </w:lvl>
    <w:lvl w:ilvl="8">
      <w:start w:val="1"/>
      <w:numFmt w:val="lowerRoman"/>
      <w:lvlText w:val="%9."/>
      <w:lvlJc w:val="right"/>
      <w:pPr>
        <w:ind w:left="6432" w:hanging="180"/>
      </w:pPr>
    </w:lvl>
  </w:abstractNum>
  <w:abstractNum w:abstractNumId="205" w15:restartNumberingAfterBreak="0">
    <w:nsid w:val="3084022E"/>
    <w:multiLevelType w:val="hybridMultilevel"/>
    <w:tmpl w:val="7764C406"/>
    <w:lvl w:ilvl="0" w:tplc="CF04652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6" w15:restartNumberingAfterBreak="0">
    <w:nsid w:val="30A327EE"/>
    <w:multiLevelType w:val="hybridMultilevel"/>
    <w:tmpl w:val="0F7C88C6"/>
    <w:lvl w:ilvl="0" w:tplc="AA4E1C0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7" w15:restartNumberingAfterBreak="0">
    <w:nsid w:val="30AF5826"/>
    <w:multiLevelType w:val="multilevel"/>
    <w:tmpl w:val="BE7C43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8" w15:restartNumberingAfterBreak="0">
    <w:nsid w:val="30D344AA"/>
    <w:multiLevelType w:val="hybridMultilevel"/>
    <w:tmpl w:val="D4124C90"/>
    <w:lvl w:ilvl="0" w:tplc="C45A6B72">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9" w15:restartNumberingAfterBreak="0">
    <w:nsid w:val="3110699D"/>
    <w:multiLevelType w:val="hybridMultilevel"/>
    <w:tmpl w:val="6EA63A9E"/>
    <w:lvl w:ilvl="0" w:tplc="38090011">
      <w:start w:val="1"/>
      <w:numFmt w:val="decimal"/>
      <w:lvlText w:val="%1)"/>
      <w:lvlJc w:val="left"/>
      <w:pPr>
        <w:ind w:left="1070" w:hanging="360"/>
      </w:pPr>
      <w:rPr>
        <w:rFonts w:hint="default"/>
        <w:b w:val="0"/>
        <w:bCs w:val="0"/>
        <w:i w:val="0"/>
        <w:iCs w:val="0"/>
        <w:spacing w:val="0"/>
        <w:w w:val="112"/>
        <w:sz w:val="24"/>
        <w:szCs w:val="24"/>
        <w:lang w:val="id" w:eastAsia="en-US" w:bidi="ar-SA"/>
      </w:rPr>
    </w:lvl>
    <w:lvl w:ilvl="1" w:tplc="38090003" w:tentative="1">
      <w:start w:val="1"/>
      <w:numFmt w:val="bullet"/>
      <w:lvlText w:val="o"/>
      <w:lvlJc w:val="left"/>
      <w:pPr>
        <w:ind w:left="1790" w:hanging="360"/>
      </w:pPr>
      <w:rPr>
        <w:rFonts w:ascii="Courier New" w:hAnsi="Courier New" w:cs="Courier New" w:hint="default"/>
      </w:rPr>
    </w:lvl>
    <w:lvl w:ilvl="2" w:tplc="38090005" w:tentative="1">
      <w:start w:val="1"/>
      <w:numFmt w:val="bullet"/>
      <w:lvlText w:val=""/>
      <w:lvlJc w:val="left"/>
      <w:pPr>
        <w:ind w:left="2510" w:hanging="360"/>
      </w:pPr>
      <w:rPr>
        <w:rFonts w:ascii="Wingdings" w:hAnsi="Wingdings" w:hint="default"/>
      </w:rPr>
    </w:lvl>
    <w:lvl w:ilvl="3" w:tplc="38090001" w:tentative="1">
      <w:start w:val="1"/>
      <w:numFmt w:val="bullet"/>
      <w:lvlText w:val=""/>
      <w:lvlJc w:val="left"/>
      <w:pPr>
        <w:ind w:left="3230" w:hanging="360"/>
      </w:pPr>
      <w:rPr>
        <w:rFonts w:ascii="Symbol" w:hAnsi="Symbol" w:hint="default"/>
      </w:rPr>
    </w:lvl>
    <w:lvl w:ilvl="4" w:tplc="38090003" w:tentative="1">
      <w:start w:val="1"/>
      <w:numFmt w:val="bullet"/>
      <w:lvlText w:val="o"/>
      <w:lvlJc w:val="left"/>
      <w:pPr>
        <w:ind w:left="3950" w:hanging="360"/>
      </w:pPr>
      <w:rPr>
        <w:rFonts w:ascii="Courier New" w:hAnsi="Courier New" w:cs="Courier New" w:hint="default"/>
      </w:rPr>
    </w:lvl>
    <w:lvl w:ilvl="5" w:tplc="38090005" w:tentative="1">
      <w:start w:val="1"/>
      <w:numFmt w:val="bullet"/>
      <w:lvlText w:val=""/>
      <w:lvlJc w:val="left"/>
      <w:pPr>
        <w:ind w:left="4670" w:hanging="360"/>
      </w:pPr>
      <w:rPr>
        <w:rFonts w:ascii="Wingdings" w:hAnsi="Wingdings" w:hint="default"/>
      </w:rPr>
    </w:lvl>
    <w:lvl w:ilvl="6" w:tplc="38090001" w:tentative="1">
      <w:start w:val="1"/>
      <w:numFmt w:val="bullet"/>
      <w:lvlText w:val=""/>
      <w:lvlJc w:val="left"/>
      <w:pPr>
        <w:ind w:left="5390" w:hanging="360"/>
      </w:pPr>
      <w:rPr>
        <w:rFonts w:ascii="Symbol" w:hAnsi="Symbol" w:hint="default"/>
      </w:rPr>
    </w:lvl>
    <w:lvl w:ilvl="7" w:tplc="38090003" w:tentative="1">
      <w:start w:val="1"/>
      <w:numFmt w:val="bullet"/>
      <w:lvlText w:val="o"/>
      <w:lvlJc w:val="left"/>
      <w:pPr>
        <w:ind w:left="6110" w:hanging="360"/>
      </w:pPr>
      <w:rPr>
        <w:rFonts w:ascii="Courier New" w:hAnsi="Courier New" w:cs="Courier New" w:hint="default"/>
      </w:rPr>
    </w:lvl>
    <w:lvl w:ilvl="8" w:tplc="38090005" w:tentative="1">
      <w:start w:val="1"/>
      <w:numFmt w:val="bullet"/>
      <w:lvlText w:val=""/>
      <w:lvlJc w:val="left"/>
      <w:pPr>
        <w:ind w:left="6830" w:hanging="360"/>
      </w:pPr>
      <w:rPr>
        <w:rFonts w:ascii="Wingdings" w:hAnsi="Wingdings" w:hint="default"/>
      </w:rPr>
    </w:lvl>
  </w:abstractNum>
  <w:abstractNum w:abstractNumId="210" w15:restartNumberingAfterBreak="0">
    <w:nsid w:val="31D44310"/>
    <w:multiLevelType w:val="hybridMultilevel"/>
    <w:tmpl w:val="AFFA80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1" w15:restartNumberingAfterBreak="0">
    <w:nsid w:val="31E26364"/>
    <w:multiLevelType w:val="multilevel"/>
    <w:tmpl w:val="A254D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2" w15:restartNumberingAfterBreak="0">
    <w:nsid w:val="322B68EE"/>
    <w:multiLevelType w:val="multilevel"/>
    <w:tmpl w:val="63D67DAE"/>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213" w15:restartNumberingAfterBreak="0">
    <w:nsid w:val="32B911BF"/>
    <w:multiLevelType w:val="hybridMultilevel"/>
    <w:tmpl w:val="1D024E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4" w15:restartNumberingAfterBreak="0">
    <w:nsid w:val="331C071D"/>
    <w:multiLevelType w:val="hybridMultilevel"/>
    <w:tmpl w:val="E77C07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5" w15:restartNumberingAfterBreak="0">
    <w:nsid w:val="33B910F7"/>
    <w:multiLevelType w:val="multilevel"/>
    <w:tmpl w:val="026C4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6" w15:restartNumberingAfterBreak="0">
    <w:nsid w:val="33B97C43"/>
    <w:multiLevelType w:val="hybridMultilevel"/>
    <w:tmpl w:val="17C66E7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7" w15:restartNumberingAfterBreak="0">
    <w:nsid w:val="33D36DC1"/>
    <w:multiLevelType w:val="hybridMultilevel"/>
    <w:tmpl w:val="5EE267C8"/>
    <w:lvl w:ilvl="0" w:tplc="C9904B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8" w15:restartNumberingAfterBreak="0">
    <w:nsid w:val="344C15B5"/>
    <w:multiLevelType w:val="hybridMultilevel"/>
    <w:tmpl w:val="D4FA38B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19" w15:restartNumberingAfterBreak="0">
    <w:nsid w:val="347D5C0B"/>
    <w:multiLevelType w:val="multilevel"/>
    <w:tmpl w:val="CF86D1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0" w15:restartNumberingAfterBreak="0">
    <w:nsid w:val="3511791E"/>
    <w:multiLevelType w:val="hybridMultilevel"/>
    <w:tmpl w:val="7E8A0F2C"/>
    <w:lvl w:ilvl="0" w:tplc="57E20C56">
      <w:start w:val="1"/>
      <w:numFmt w:val="lowerLetter"/>
      <w:pStyle w:val="Tabel3"/>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1" w15:restartNumberingAfterBreak="0">
    <w:nsid w:val="351C3446"/>
    <w:multiLevelType w:val="hybridMultilevel"/>
    <w:tmpl w:val="1B8665E0"/>
    <w:lvl w:ilvl="0" w:tplc="3809000F">
      <w:start w:val="1"/>
      <w:numFmt w:val="decimal"/>
      <w:lvlText w:val="%1."/>
      <w:lvlJc w:val="left"/>
      <w:pPr>
        <w:ind w:left="1146" w:hanging="360"/>
      </w:pPr>
    </w:lvl>
    <w:lvl w:ilvl="1" w:tplc="38090011">
      <w:start w:val="1"/>
      <w:numFmt w:val="decimal"/>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22" w15:restartNumberingAfterBreak="0">
    <w:nsid w:val="3521712A"/>
    <w:multiLevelType w:val="multilevel"/>
    <w:tmpl w:val="1DCA44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5"/>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3" w15:restartNumberingAfterBreak="0">
    <w:nsid w:val="3554210D"/>
    <w:multiLevelType w:val="hybridMultilevel"/>
    <w:tmpl w:val="6EA63A9E"/>
    <w:lvl w:ilvl="0" w:tplc="FFFFFFFF">
      <w:start w:val="1"/>
      <w:numFmt w:val="decimal"/>
      <w:lvlText w:val="%1)"/>
      <w:lvlJc w:val="left"/>
      <w:pPr>
        <w:ind w:left="928" w:hanging="360"/>
      </w:pPr>
      <w:rPr>
        <w:rFonts w:hint="default"/>
        <w:b w:val="0"/>
        <w:bCs w:val="0"/>
        <w:i w:val="0"/>
        <w:iCs w:val="0"/>
        <w:spacing w:val="0"/>
        <w:w w:val="112"/>
        <w:sz w:val="24"/>
        <w:szCs w:val="24"/>
        <w:lang w:val="id" w:eastAsia="en-US" w:bidi="ar-SA"/>
      </w:rPr>
    </w:lvl>
    <w:lvl w:ilvl="1" w:tplc="FFFFFFFF" w:tentative="1">
      <w:start w:val="1"/>
      <w:numFmt w:val="bullet"/>
      <w:lvlText w:val="o"/>
      <w:lvlJc w:val="left"/>
      <w:pPr>
        <w:ind w:left="1648" w:hanging="360"/>
      </w:pPr>
      <w:rPr>
        <w:rFonts w:ascii="Courier New" w:hAnsi="Courier New" w:cs="Courier New" w:hint="default"/>
      </w:rPr>
    </w:lvl>
    <w:lvl w:ilvl="2" w:tplc="FFFFFFFF" w:tentative="1">
      <w:start w:val="1"/>
      <w:numFmt w:val="bullet"/>
      <w:lvlText w:val=""/>
      <w:lvlJc w:val="left"/>
      <w:pPr>
        <w:ind w:left="2368" w:hanging="360"/>
      </w:pPr>
      <w:rPr>
        <w:rFonts w:ascii="Wingdings" w:hAnsi="Wingdings" w:hint="default"/>
      </w:rPr>
    </w:lvl>
    <w:lvl w:ilvl="3" w:tplc="FFFFFFFF" w:tentative="1">
      <w:start w:val="1"/>
      <w:numFmt w:val="bullet"/>
      <w:lvlText w:val=""/>
      <w:lvlJc w:val="left"/>
      <w:pPr>
        <w:ind w:left="3088" w:hanging="360"/>
      </w:pPr>
      <w:rPr>
        <w:rFonts w:ascii="Symbol" w:hAnsi="Symbol" w:hint="default"/>
      </w:rPr>
    </w:lvl>
    <w:lvl w:ilvl="4" w:tplc="FFFFFFFF" w:tentative="1">
      <w:start w:val="1"/>
      <w:numFmt w:val="bullet"/>
      <w:lvlText w:val="o"/>
      <w:lvlJc w:val="left"/>
      <w:pPr>
        <w:ind w:left="3808" w:hanging="360"/>
      </w:pPr>
      <w:rPr>
        <w:rFonts w:ascii="Courier New" w:hAnsi="Courier New" w:cs="Courier New" w:hint="default"/>
      </w:rPr>
    </w:lvl>
    <w:lvl w:ilvl="5" w:tplc="FFFFFFFF" w:tentative="1">
      <w:start w:val="1"/>
      <w:numFmt w:val="bullet"/>
      <w:lvlText w:val=""/>
      <w:lvlJc w:val="left"/>
      <w:pPr>
        <w:ind w:left="4528" w:hanging="360"/>
      </w:pPr>
      <w:rPr>
        <w:rFonts w:ascii="Wingdings" w:hAnsi="Wingdings" w:hint="default"/>
      </w:rPr>
    </w:lvl>
    <w:lvl w:ilvl="6" w:tplc="FFFFFFFF" w:tentative="1">
      <w:start w:val="1"/>
      <w:numFmt w:val="bullet"/>
      <w:lvlText w:val=""/>
      <w:lvlJc w:val="left"/>
      <w:pPr>
        <w:ind w:left="5248" w:hanging="360"/>
      </w:pPr>
      <w:rPr>
        <w:rFonts w:ascii="Symbol" w:hAnsi="Symbol" w:hint="default"/>
      </w:rPr>
    </w:lvl>
    <w:lvl w:ilvl="7" w:tplc="FFFFFFFF" w:tentative="1">
      <w:start w:val="1"/>
      <w:numFmt w:val="bullet"/>
      <w:lvlText w:val="o"/>
      <w:lvlJc w:val="left"/>
      <w:pPr>
        <w:ind w:left="5968" w:hanging="360"/>
      </w:pPr>
      <w:rPr>
        <w:rFonts w:ascii="Courier New" w:hAnsi="Courier New" w:cs="Courier New" w:hint="default"/>
      </w:rPr>
    </w:lvl>
    <w:lvl w:ilvl="8" w:tplc="FFFFFFFF" w:tentative="1">
      <w:start w:val="1"/>
      <w:numFmt w:val="bullet"/>
      <w:lvlText w:val=""/>
      <w:lvlJc w:val="left"/>
      <w:pPr>
        <w:ind w:left="6688" w:hanging="360"/>
      </w:pPr>
      <w:rPr>
        <w:rFonts w:ascii="Wingdings" w:hAnsi="Wingdings" w:hint="default"/>
      </w:rPr>
    </w:lvl>
  </w:abstractNum>
  <w:abstractNum w:abstractNumId="224" w15:restartNumberingAfterBreak="0">
    <w:nsid w:val="35FF257D"/>
    <w:multiLevelType w:val="hybridMultilevel"/>
    <w:tmpl w:val="A998D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5" w15:restartNumberingAfterBreak="0">
    <w:nsid w:val="360C34E1"/>
    <w:multiLevelType w:val="hybridMultilevel"/>
    <w:tmpl w:val="0D64383C"/>
    <w:lvl w:ilvl="0" w:tplc="BC86EDC6">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6" w15:restartNumberingAfterBreak="0">
    <w:nsid w:val="36261852"/>
    <w:multiLevelType w:val="hybridMultilevel"/>
    <w:tmpl w:val="60EE201A"/>
    <w:lvl w:ilvl="0" w:tplc="36BC130C">
      <w:start w:val="1"/>
      <w:numFmt w:val="decimal"/>
      <w:lvlText w:val="%1."/>
      <w:lvlJc w:val="left"/>
      <w:pPr>
        <w:ind w:left="1080" w:hanging="72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7" w15:restartNumberingAfterBreak="0">
    <w:nsid w:val="36534F69"/>
    <w:multiLevelType w:val="multilevel"/>
    <w:tmpl w:val="4798E134"/>
    <w:lvl w:ilvl="0">
      <w:start w:val="1"/>
      <w:numFmt w:val="lowerLetter"/>
      <w:lvlText w:val="%1."/>
      <w:lvlJc w:val="righ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8" w15:restartNumberingAfterBreak="0">
    <w:nsid w:val="36A22160"/>
    <w:multiLevelType w:val="hybridMultilevel"/>
    <w:tmpl w:val="E0E2D208"/>
    <w:lvl w:ilvl="0" w:tplc="2C3C860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29" w15:restartNumberingAfterBreak="0">
    <w:nsid w:val="36A4788A"/>
    <w:multiLevelType w:val="hybridMultilevel"/>
    <w:tmpl w:val="41501A7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30" w15:restartNumberingAfterBreak="0">
    <w:nsid w:val="36CA2981"/>
    <w:multiLevelType w:val="hybridMultilevel"/>
    <w:tmpl w:val="297AA39A"/>
    <w:lvl w:ilvl="0" w:tplc="ABC087AA">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31" w15:restartNumberingAfterBreak="0">
    <w:nsid w:val="373D65BE"/>
    <w:multiLevelType w:val="hybridMultilevel"/>
    <w:tmpl w:val="B1EC4DD0"/>
    <w:lvl w:ilvl="0" w:tplc="AAF88D6A">
      <w:start w:val="1"/>
      <w:numFmt w:val="lowerLetter"/>
      <w:lvlText w:val="%1."/>
      <w:lvlJc w:val="left"/>
      <w:pPr>
        <w:ind w:left="1637" w:hanging="360"/>
      </w:pPr>
      <w:rPr>
        <w:rFonts w:ascii="Times New Roman" w:eastAsia="Times New Roman" w:hAnsi="Times New Roman" w:cs="Times New Roman"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232" w15:restartNumberingAfterBreak="0">
    <w:nsid w:val="374048CA"/>
    <w:multiLevelType w:val="hybridMultilevel"/>
    <w:tmpl w:val="7322549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3" w15:restartNumberingAfterBreak="0">
    <w:nsid w:val="374F0718"/>
    <w:multiLevelType w:val="hybridMultilevel"/>
    <w:tmpl w:val="B78E679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4" w15:restartNumberingAfterBreak="0">
    <w:nsid w:val="37504292"/>
    <w:multiLevelType w:val="multilevel"/>
    <w:tmpl w:val="349A4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37B66EAF"/>
    <w:multiLevelType w:val="hybridMultilevel"/>
    <w:tmpl w:val="DA0CA5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6" w15:restartNumberingAfterBreak="0">
    <w:nsid w:val="37B84FD1"/>
    <w:multiLevelType w:val="multilevel"/>
    <w:tmpl w:val="79960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7" w15:restartNumberingAfterBreak="0">
    <w:nsid w:val="37D93C14"/>
    <w:multiLevelType w:val="hybridMultilevel"/>
    <w:tmpl w:val="31C6D1E4"/>
    <w:lvl w:ilvl="0" w:tplc="8E9ED112">
      <w:start w:val="1"/>
      <w:numFmt w:val="decimal"/>
      <w:lvlText w:val="%1."/>
      <w:lvlJc w:val="left"/>
      <w:pPr>
        <w:ind w:left="1705" w:hanging="428"/>
      </w:pPr>
      <w:rPr>
        <w:rFonts w:ascii="Times New Roman" w:eastAsia="Times New Roman" w:hAnsi="Times New Roman" w:cs="Times New Roman" w:hint="default"/>
        <w:b/>
        <w:bCs/>
        <w:i w:val="0"/>
        <w:iCs w:val="0"/>
        <w:spacing w:val="0"/>
        <w:w w:val="100"/>
        <w:sz w:val="24"/>
        <w:szCs w:val="24"/>
        <w:lang w:val="en-US" w:eastAsia="en-US" w:bidi="ar-SA"/>
      </w:rPr>
    </w:lvl>
    <w:lvl w:ilvl="1" w:tplc="1AD0FA0A">
      <w:start w:val="1"/>
      <w:numFmt w:val="lowerLetter"/>
      <w:lvlText w:val="%2."/>
      <w:lvlJc w:val="left"/>
      <w:pPr>
        <w:ind w:left="502" w:hanging="360"/>
      </w:pPr>
      <w:rPr>
        <w:rFonts w:ascii="Times New Roman" w:eastAsia="Times New Roman" w:hAnsi="Times New Roman" w:cs="Times New Roman" w:hint="default"/>
        <w:b/>
        <w:bCs/>
        <w:i w:val="0"/>
        <w:iCs w:val="0"/>
        <w:spacing w:val="0"/>
        <w:w w:val="100"/>
        <w:sz w:val="24"/>
        <w:szCs w:val="24"/>
        <w:lang w:val="en-US" w:eastAsia="en-US" w:bidi="ar-SA"/>
      </w:rPr>
    </w:lvl>
    <w:lvl w:ilvl="2" w:tplc="D74896B8">
      <w:start w:val="1"/>
      <w:numFmt w:val="decimal"/>
      <w:lvlText w:val="%3."/>
      <w:lvlJc w:val="left"/>
      <w:pPr>
        <w:ind w:left="2348" w:hanging="360"/>
      </w:pPr>
      <w:rPr>
        <w:rFonts w:ascii="Times New Roman" w:eastAsia="Times New Roman" w:hAnsi="Times New Roman" w:cs="Times New Roman" w:hint="default"/>
        <w:b/>
        <w:bCs/>
        <w:i w:val="0"/>
        <w:iCs w:val="0"/>
        <w:spacing w:val="0"/>
        <w:w w:val="100"/>
        <w:sz w:val="24"/>
        <w:szCs w:val="24"/>
        <w:lang w:val="en-US" w:eastAsia="en-US" w:bidi="ar-SA"/>
      </w:rPr>
    </w:lvl>
    <w:lvl w:ilvl="3" w:tplc="8098C34E">
      <w:numFmt w:val="bullet"/>
      <w:lvlText w:val="•"/>
      <w:lvlJc w:val="left"/>
      <w:pPr>
        <w:ind w:left="3429" w:hanging="360"/>
      </w:pPr>
      <w:rPr>
        <w:rFonts w:hint="default"/>
        <w:lang w:val="en-US" w:eastAsia="en-US" w:bidi="ar-SA"/>
      </w:rPr>
    </w:lvl>
    <w:lvl w:ilvl="4" w:tplc="03F29F42">
      <w:numFmt w:val="bullet"/>
      <w:lvlText w:val="•"/>
      <w:lvlJc w:val="left"/>
      <w:pPr>
        <w:ind w:left="4519" w:hanging="360"/>
      </w:pPr>
      <w:rPr>
        <w:rFonts w:hint="default"/>
        <w:lang w:val="en-US" w:eastAsia="en-US" w:bidi="ar-SA"/>
      </w:rPr>
    </w:lvl>
    <w:lvl w:ilvl="5" w:tplc="24C886AC">
      <w:numFmt w:val="bullet"/>
      <w:lvlText w:val="•"/>
      <w:lvlJc w:val="left"/>
      <w:pPr>
        <w:ind w:left="5609" w:hanging="360"/>
      </w:pPr>
      <w:rPr>
        <w:rFonts w:hint="default"/>
        <w:lang w:val="en-US" w:eastAsia="en-US" w:bidi="ar-SA"/>
      </w:rPr>
    </w:lvl>
    <w:lvl w:ilvl="6" w:tplc="1CE27700">
      <w:numFmt w:val="bullet"/>
      <w:lvlText w:val="•"/>
      <w:lvlJc w:val="left"/>
      <w:pPr>
        <w:ind w:left="6699" w:hanging="360"/>
      </w:pPr>
      <w:rPr>
        <w:rFonts w:hint="default"/>
        <w:lang w:val="en-US" w:eastAsia="en-US" w:bidi="ar-SA"/>
      </w:rPr>
    </w:lvl>
    <w:lvl w:ilvl="7" w:tplc="DFD809EA">
      <w:numFmt w:val="bullet"/>
      <w:lvlText w:val="•"/>
      <w:lvlJc w:val="left"/>
      <w:pPr>
        <w:ind w:left="7789" w:hanging="360"/>
      </w:pPr>
      <w:rPr>
        <w:rFonts w:hint="default"/>
        <w:lang w:val="en-US" w:eastAsia="en-US" w:bidi="ar-SA"/>
      </w:rPr>
    </w:lvl>
    <w:lvl w:ilvl="8" w:tplc="9A121E46">
      <w:numFmt w:val="bullet"/>
      <w:lvlText w:val="•"/>
      <w:lvlJc w:val="left"/>
      <w:pPr>
        <w:ind w:left="8879" w:hanging="360"/>
      </w:pPr>
      <w:rPr>
        <w:rFonts w:hint="default"/>
        <w:lang w:val="en-US" w:eastAsia="en-US" w:bidi="ar-SA"/>
      </w:rPr>
    </w:lvl>
  </w:abstractNum>
  <w:abstractNum w:abstractNumId="238" w15:restartNumberingAfterBreak="0">
    <w:nsid w:val="37E75D11"/>
    <w:multiLevelType w:val="hybridMultilevel"/>
    <w:tmpl w:val="342E5B1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9" w15:restartNumberingAfterBreak="0">
    <w:nsid w:val="37F74379"/>
    <w:multiLevelType w:val="multilevel"/>
    <w:tmpl w:val="3A3C8F06"/>
    <w:lvl w:ilvl="0">
      <w:start w:val="1"/>
      <w:numFmt w:val="lowerLetter"/>
      <w:lvlText w:val="%1."/>
      <w:lvlJc w:val="righ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0" w15:restartNumberingAfterBreak="0">
    <w:nsid w:val="381301FD"/>
    <w:multiLevelType w:val="hybridMultilevel"/>
    <w:tmpl w:val="F790EF38"/>
    <w:lvl w:ilvl="0" w:tplc="ED44D2E4">
      <w:start w:val="1"/>
      <w:numFmt w:val="decimal"/>
      <w:lvlText w:val="%1."/>
      <w:lvlJc w:val="left"/>
      <w:pPr>
        <w:ind w:left="1080" w:hanging="360"/>
      </w:pPr>
      <w:rPr>
        <w:rFonts w:eastAsia="Times New Roman" w:hint="default"/>
        <w:color w:val="FF000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1" w15:restartNumberingAfterBreak="0">
    <w:nsid w:val="3827611F"/>
    <w:multiLevelType w:val="hybridMultilevel"/>
    <w:tmpl w:val="554CAEC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2" w15:restartNumberingAfterBreak="0">
    <w:nsid w:val="38B07282"/>
    <w:multiLevelType w:val="hybridMultilevel"/>
    <w:tmpl w:val="CC9ADDBA"/>
    <w:lvl w:ilvl="0" w:tplc="70143A58">
      <w:start w:val="1"/>
      <w:numFmt w:val="decimal"/>
      <w:lvlText w:val="%1."/>
      <w:lvlJc w:val="left"/>
      <w:pPr>
        <w:ind w:left="366" w:hanging="360"/>
      </w:pPr>
      <w:rPr>
        <w:rFonts w:hint="default"/>
      </w:rPr>
    </w:lvl>
    <w:lvl w:ilvl="1" w:tplc="04090019" w:tentative="1">
      <w:start w:val="1"/>
      <w:numFmt w:val="lowerLetter"/>
      <w:lvlText w:val="%2."/>
      <w:lvlJc w:val="left"/>
      <w:pPr>
        <w:ind w:left="1086" w:hanging="360"/>
      </w:pPr>
    </w:lvl>
    <w:lvl w:ilvl="2" w:tplc="0409001B" w:tentative="1">
      <w:start w:val="1"/>
      <w:numFmt w:val="lowerRoman"/>
      <w:lvlText w:val="%3."/>
      <w:lvlJc w:val="right"/>
      <w:pPr>
        <w:ind w:left="1806" w:hanging="180"/>
      </w:pPr>
    </w:lvl>
    <w:lvl w:ilvl="3" w:tplc="0409000F" w:tentative="1">
      <w:start w:val="1"/>
      <w:numFmt w:val="decimal"/>
      <w:lvlText w:val="%4."/>
      <w:lvlJc w:val="left"/>
      <w:pPr>
        <w:ind w:left="2526" w:hanging="360"/>
      </w:pPr>
    </w:lvl>
    <w:lvl w:ilvl="4" w:tplc="04090019" w:tentative="1">
      <w:start w:val="1"/>
      <w:numFmt w:val="lowerLetter"/>
      <w:lvlText w:val="%5."/>
      <w:lvlJc w:val="left"/>
      <w:pPr>
        <w:ind w:left="3246" w:hanging="360"/>
      </w:pPr>
    </w:lvl>
    <w:lvl w:ilvl="5" w:tplc="0409001B" w:tentative="1">
      <w:start w:val="1"/>
      <w:numFmt w:val="lowerRoman"/>
      <w:lvlText w:val="%6."/>
      <w:lvlJc w:val="right"/>
      <w:pPr>
        <w:ind w:left="3966" w:hanging="180"/>
      </w:pPr>
    </w:lvl>
    <w:lvl w:ilvl="6" w:tplc="0409000F" w:tentative="1">
      <w:start w:val="1"/>
      <w:numFmt w:val="decimal"/>
      <w:lvlText w:val="%7."/>
      <w:lvlJc w:val="left"/>
      <w:pPr>
        <w:ind w:left="4686" w:hanging="360"/>
      </w:pPr>
    </w:lvl>
    <w:lvl w:ilvl="7" w:tplc="04090019" w:tentative="1">
      <w:start w:val="1"/>
      <w:numFmt w:val="lowerLetter"/>
      <w:lvlText w:val="%8."/>
      <w:lvlJc w:val="left"/>
      <w:pPr>
        <w:ind w:left="5406" w:hanging="360"/>
      </w:pPr>
    </w:lvl>
    <w:lvl w:ilvl="8" w:tplc="0409001B" w:tentative="1">
      <w:start w:val="1"/>
      <w:numFmt w:val="lowerRoman"/>
      <w:lvlText w:val="%9."/>
      <w:lvlJc w:val="right"/>
      <w:pPr>
        <w:ind w:left="6126" w:hanging="180"/>
      </w:pPr>
    </w:lvl>
  </w:abstractNum>
  <w:abstractNum w:abstractNumId="243" w15:restartNumberingAfterBreak="0">
    <w:nsid w:val="38BC5658"/>
    <w:multiLevelType w:val="hybridMultilevel"/>
    <w:tmpl w:val="9C84E1A0"/>
    <w:lvl w:ilvl="0" w:tplc="43BCEC30">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4" w15:restartNumberingAfterBreak="0">
    <w:nsid w:val="393B430A"/>
    <w:multiLevelType w:val="hybridMultilevel"/>
    <w:tmpl w:val="8DB26960"/>
    <w:lvl w:ilvl="0" w:tplc="31701F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5" w15:restartNumberingAfterBreak="0">
    <w:nsid w:val="3A1323A6"/>
    <w:multiLevelType w:val="multilevel"/>
    <w:tmpl w:val="B48E2E10"/>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246" w15:restartNumberingAfterBreak="0">
    <w:nsid w:val="3A8A0279"/>
    <w:multiLevelType w:val="hybridMultilevel"/>
    <w:tmpl w:val="B96AC7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7" w15:restartNumberingAfterBreak="0">
    <w:nsid w:val="3AB56EC9"/>
    <w:multiLevelType w:val="hybridMultilevel"/>
    <w:tmpl w:val="3A121582"/>
    <w:lvl w:ilvl="0" w:tplc="38090011">
      <w:start w:val="1"/>
      <w:numFmt w:val="decimal"/>
      <w:lvlText w:val="%1)"/>
      <w:lvlJc w:val="left"/>
      <w:pPr>
        <w:ind w:left="720" w:hanging="360"/>
      </w:pPr>
      <w:rPr>
        <w:rFonts w:hint="default"/>
        <w:color w:val="010205"/>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8" w15:restartNumberingAfterBreak="0">
    <w:nsid w:val="3AED55C8"/>
    <w:multiLevelType w:val="hybridMultilevel"/>
    <w:tmpl w:val="CFB883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9" w15:restartNumberingAfterBreak="0">
    <w:nsid w:val="3B4871F6"/>
    <w:multiLevelType w:val="multilevel"/>
    <w:tmpl w:val="8A78A6F4"/>
    <w:lvl w:ilvl="0">
      <w:start w:val="1"/>
      <w:numFmt w:val="decimal"/>
      <w:lvlText w:val="%1."/>
      <w:lvlJc w:val="left"/>
      <w:pPr>
        <w:ind w:left="672"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0" w15:restartNumberingAfterBreak="0">
    <w:nsid w:val="3B8B785D"/>
    <w:multiLevelType w:val="hybridMultilevel"/>
    <w:tmpl w:val="B29CAA4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1" w15:restartNumberingAfterBreak="0">
    <w:nsid w:val="3B9864F8"/>
    <w:multiLevelType w:val="hybridMultilevel"/>
    <w:tmpl w:val="A8BCA2FA"/>
    <w:lvl w:ilvl="0" w:tplc="D42AD922">
      <w:start w:val="1"/>
      <w:numFmt w:val="lowerLetter"/>
      <w:lvlText w:val="%1."/>
      <w:lvlJc w:val="right"/>
      <w:pPr>
        <w:ind w:left="1070" w:hanging="360"/>
      </w:pPr>
      <w:rPr>
        <w:rFonts w:hint="default"/>
        <w:b w:val="0"/>
        <w:bCs w:val="0"/>
        <w:sz w:val="24"/>
        <w:szCs w:val="24"/>
      </w:r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252" w15:restartNumberingAfterBreak="0">
    <w:nsid w:val="3BBF4503"/>
    <w:multiLevelType w:val="hybridMultilevel"/>
    <w:tmpl w:val="9938A42C"/>
    <w:lvl w:ilvl="0" w:tplc="C298DE36">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3" w15:restartNumberingAfterBreak="0">
    <w:nsid w:val="3C275BE7"/>
    <w:multiLevelType w:val="hybridMultilevel"/>
    <w:tmpl w:val="0A20F0DC"/>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54" w15:restartNumberingAfterBreak="0">
    <w:nsid w:val="3C566486"/>
    <w:multiLevelType w:val="multilevel"/>
    <w:tmpl w:val="6DFA92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5" w15:restartNumberingAfterBreak="0">
    <w:nsid w:val="3C704CC0"/>
    <w:multiLevelType w:val="multilevel"/>
    <w:tmpl w:val="44F6EA04"/>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256" w15:restartNumberingAfterBreak="0">
    <w:nsid w:val="3C747901"/>
    <w:multiLevelType w:val="hybridMultilevel"/>
    <w:tmpl w:val="A656D3BA"/>
    <w:lvl w:ilvl="0" w:tplc="3A8A29E4">
      <w:start w:val="1"/>
      <w:numFmt w:val="decimal"/>
      <w:lvlText w:val="%1."/>
      <w:lvlJc w:val="left"/>
      <w:pPr>
        <w:ind w:left="720" w:hanging="360"/>
      </w:pPr>
      <w:rPr>
        <w:rFonts w:eastAsia="Times New Roman" w:hint="default"/>
        <w:color w:val="FF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7" w15:restartNumberingAfterBreak="0">
    <w:nsid w:val="3D9F46AB"/>
    <w:multiLevelType w:val="hybridMultilevel"/>
    <w:tmpl w:val="0DDACFFE"/>
    <w:lvl w:ilvl="0" w:tplc="94C25B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8" w15:restartNumberingAfterBreak="0">
    <w:nsid w:val="3DAF23FA"/>
    <w:multiLevelType w:val="multilevel"/>
    <w:tmpl w:val="BFB64936"/>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9" w15:restartNumberingAfterBreak="0">
    <w:nsid w:val="3E2D0770"/>
    <w:multiLevelType w:val="multilevel"/>
    <w:tmpl w:val="FFFFFFFF"/>
    <w:lvl w:ilvl="0">
      <w:start w:val="1"/>
      <w:numFmt w:val="lowerLetter"/>
      <w:lvlText w:val="%1."/>
      <w:lvlJc w:val="left"/>
      <w:pPr>
        <w:tabs>
          <w:tab w:val="num" w:pos="720"/>
        </w:tabs>
        <w:ind w:left="720" w:hanging="360"/>
      </w:pPr>
      <w:rPr>
        <w:rFonts w:cs="Times New Roman"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0" w15:restartNumberingAfterBreak="0">
    <w:nsid w:val="3E783154"/>
    <w:multiLevelType w:val="hybridMultilevel"/>
    <w:tmpl w:val="FFB670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1" w15:restartNumberingAfterBreak="0">
    <w:nsid w:val="3E9F0E92"/>
    <w:multiLevelType w:val="multilevel"/>
    <w:tmpl w:val="70086160"/>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262" w15:restartNumberingAfterBreak="0">
    <w:nsid w:val="3EA573E8"/>
    <w:multiLevelType w:val="hybridMultilevel"/>
    <w:tmpl w:val="F424C248"/>
    <w:lvl w:ilvl="0" w:tplc="698C9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3" w15:restartNumberingAfterBreak="0">
    <w:nsid w:val="3F0F7328"/>
    <w:multiLevelType w:val="hybridMultilevel"/>
    <w:tmpl w:val="60FE75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4" w15:restartNumberingAfterBreak="0">
    <w:nsid w:val="3F1C5450"/>
    <w:multiLevelType w:val="hybridMultilevel"/>
    <w:tmpl w:val="68DAF9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5" w15:restartNumberingAfterBreak="0">
    <w:nsid w:val="40281186"/>
    <w:multiLevelType w:val="hybridMultilevel"/>
    <w:tmpl w:val="FF46A81C"/>
    <w:lvl w:ilvl="0" w:tplc="0421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6" w15:restartNumberingAfterBreak="0">
    <w:nsid w:val="40651A34"/>
    <w:multiLevelType w:val="hybridMultilevel"/>
    <w:tmpl w:val="A23074F0"/>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7" w15:restartNumberingAfterBreak="0">
    <w:nsid w:val="40A6649F"/>
    <w:multiLevelType w:val="hybridMultilevel"/>
    <w:tmpl w:val="CD8C1524"/>
    <w:lvl w:ilvl="0" w:tplc="FFFFFFFF">
      <w:start w:val="1"/>
      <w:numFmt w:val="lowerLetter"/>
      <w:lvlText w:val="%1."/>
      <w:lvlJc w:val="left"/>
      <w:pPr>
        <w:ind w:left="502" w:hanging="360"/>
      </w:p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68" w15:restartNumberingAfterBreak="0">
    <w:nsid w:val="40E0011D"/>
    <w:multiLevelType w:val="hybridMultilevel"/>
    <w:tmpl w:val="602CFDE0"/>
    <w:lvl w:ilvl="0" w:tplc="C7F6A9D6">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9" w15:restartNumberingAfterBreak="0">
    <w:nsid w:val="40F71381"/>
    <w:multiLevelType w:val="multilevel"/>
    <w:tmpl w:val="372E5E3A"/>
    <w:lvl w:ilvl="0">
      <w:start w:val="1"/>
      <w:numFmt w:val="decimal"/>
      <w:pStyle w:val="Judultabel"/>
      <w:lvlText w:val="Table %1"/>
      <w:lvlJc w:val="left"/>
      <w:pPr>
        <w:tabs>
          <w:tab w:val="num" w:pos="3550"/>
        </w:tabs>
        <w:ind w:left="3267" w:hanging="567"/>
      </w:pPr>
      <w:rPr>
        <w:rFonts w:hint="default"/>
        <w:b/>
      </w:rPr>
    </w:lvl>
    <w:lvl w:ilvl="1">
      <w:start w:val="1"/>
      <w:numFmt w:val="none"/>
      <w:suff w:val="nothing"/>
      <w:lvlText w:val=""/>
      <w:lvlJc w:val="left"/>
      <w:pPr>
        <w:ind w:left="2700" w:firstLine="0"/>
      </w:pPr>
      <w:rPr>
        <w:rFonts w:hint="default"/>
      </w:rPr>
    </w:lvl>
    <w:lvl w:ilvl="2">
      <w:start w:val="1"/>
      <w:numFmt w:val="none"/>
      <w:suff w:val="nothing"/>
      <w:lvlText w:val=""/>
      <w:lvlJc w:val="left"/>
      <w:pPr>
        <w:ind w:left="2700" w:firstLine="0"/>
      </w:pPr>
      <w:rPr>
        <w:rFonts w:hint="default"/>
      </w:rPr>
    </w:lvl>
    <w:lvl w:ilvl="3">
      <w:start w:val="1"/>
      <w:numFmt w:val="none"/>
      <w:suff w:val="nothing"/>
      <w:lvlText w:val=""/>
      <w:lvlJc w:val="left"/>
      <w:pPr>
        <w:ind w:left="2700" w:firstLine="0"/>
      </w:pPr>
      <w:rPr>
        <w:rFonts w:hint="default"/>
      </w:rPr>
    </w:lvl>
    <w:lvl w:ilvl="4">
      <w:start w:val="1"/>
      <w:numFmt w:val="none"/>
      <w:suff w:val="nothing"/>
      <w:lvlText w:val=""/>
      <w:lvlJc w:val="left"/>
      <w:pPr>
        <w:ind w:left="2700" w:firstLine="0"/>
      </w:pPr>
      <w:rPr>
        <w:rFonts w:hint="default"/>
      </w:rPr>
    </w:lvl>
    <w:lvl w:ilvl="5">
      <w:start w:val="1"/>
      <w:numFmt w:val="none"/>
      <w:suff w:val="nothing"/>
      <w:lvlText w:val=""/>
      <w:lvlJc w:val="left"/>
      <w:pPr>
        <w:ind w:left="2700" w:firstLine="0"/>
      </w:pPr>
      <w:rPr>
        <w:rFonts w:hint="default"/>
      </w:rPr>
    </w:lvl>
    <w:lvl w:ilvl="6">
      <w:start w:val="1"/>
      <w:numFmt w:val="none"/>
      <w:suff w:val="nothing"/>
      <w:lvlText w:val=""/>
      <w:lvlJc w:val="left"/>
      <w:pPr>
        <w:ind w:left="2700" w:firstLine="0"/>
      </w:pPr>
      <w:rPr>
        <w:rFonts w:hint="default"/>
      </w:rPr>
    </w:lvl>
    <w:lvl w:ilvl="7">
      <w:start w:val="1"/>
      <w:numFmt w:val="none"/>
      <w:suff w:val="nothing"/>
      <w:lvlText w:val=""/>
      <w:lvlJc w:val="left"/>
      <w:pPr>
        <w:ind w:left="2700" w:firstLine="0"/>
      </w:pPr>
      <w:rPr>
        <w:rFonts w:hint="default"/>
      </w:rPr>
    </w:lvl>
    <w:lvl w:ilvl="8">
      <w:start w:val="1"/>
      <w:numFmt w:val="none"/>
      <w:suff w:val="nothing"/>
      <w:lvlText w:val=""/>
      <w:lvlJc w:val="left"/>
      <w:pPr>
        <w:ind w:left="2700" w:firstLine="0"/>
      </w:pPr>
      <w:rPr>
        <w:rFonts w:hint="default"/>
      </w:rPr>
    </w:lvl>
  </w:abstractNum>
  <w:abstractNum w:abstractNumId="270" w15:restartNumberingAfterBreak="0">
    <w:nsid w:val="41621A57"/>
    <w:multiLevelType w:val="multilevel"/>
    <w:tmpl w:val="48B815DA"/>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1" w15:restartNumberingAfterBreak="0">
    <w:nsid w:val="417567B0"/>
    <w:multiLevelType w:val="hybridMultilevel"/>
    <w:tmpl w:val="8C2C026E"/>
    <w:lvl w:ilvl="0" w:tplc="9CB8B53E">
      <w:start w:val="1"/>
      <w:numFmt w:val="lowerLetter"/>
      <w:lvlText w:val="%1."/>
      <w:lvlJc w:val="left"/>
      <w:pPr>
        <w:ind w:left="1494" w:hanging="360"/>
      </w:pPr>
      <w:rPr>
        <w:rFonts w:ascii="Times New Roman" w:eastAsia="MS Mincho" w:hAnsi="Times New Roman" w:cs="Times New Roman" w:hint="default"/>
        <w:sz w:val="24"/>
        <w:szCs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72" w15:restartNumberingAfterBreak="0">
    <w:nsid w:val="41E07642"/>
    <w:multiLevelType w:val="hybridMultilevel"/>
    <w:tmpl w:val="E0E66282"/>
    <w:lvl w:ilvl="0" w:tplc="04090019">
      <w:start w:val="1"/>
      <w:numFmt w:val="lowerLetter"/>
      <w:lvlText w:val="%1."/>
      <w:lvlJc w:val="left"/>
      <w:pPr>
        <w:ind w:left="1710" w:hanging="360"/>
      </w:pPr>
    </w:lvl>
    <w:lvl w:ilvl="1" w:tplc="04090019">
      <w:start w:val="1"/>
      <w:numFmt w:val="lowerLetter"/>
      <w:lvlText w:val="%2."/>
      <w:lvlJc w:val="left"/>
      <w:pPr>
        <w:ind w:left="2430" w:hanging="360"/>
      </w:pPr>
    </w:lvl>
    <w:lvl w:ilvl="2" w:tplc="7E9E0394">
      <w:start w:val="1"/>
      <w:numFmt w:val="decimal"/>
      <w:lvlText w:val="%3."/>
      <w:lvlJc w:val="left"/>
      <w:pPr>
        <w:ind w:left="3330" w:hanging="360"/>
      </w:pPr>
      <w:rPr>
        <w:rFonts w:hint="default"/>
      </w:r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73" w15:restartNumberingAfterBreak="0">
    <w:nsid w:val="41F34985"/>
    <w:multiLevelType w:val="hybridMultilevel"/>
    <w:tmpl w:val="00C4A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4" w15:restartNumberingAfterBreak="0">
    <w:nsid w:val="423C3451"/>
    <w:multiLevelType w:val="hybridMultilevel"/>
    <w:tmpl w:val="3F3EB3A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5" w15:restartNumberingAfterBreak="0">
    <w:nsid w:val="423F38FF"/>
    <w:multiLevelType w:val="multilevel"/>
    <w:tmpl w:val="BC30EE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6" w15:restartNumberingAfterBreak="0">
    <w:nsid w:val="426D7FE1"/>
    <w:multiLevelType w:val="hybridMultilevel"/>
    <w:tmpl w:val="59DE34AE"/>
    <w:lvl w:ilvl="0" w:tplc="16AC2784">
      <w:start w:val="1"/>
      <w:numFmt w:val="upperLetter"/>
      <w:lvlText w:val="%1."/>
      <w:lvlJc w:val="left"/>
      <w:pPr>
        <w:ind w:left="-207" w:hanging="360"/>
      </w:pPr>
      <w:rPr>
        <w:rFonts w:ascii="Book Antiqua" w:hAnsi="Book Antiqua" w:hint="default"/>
        <w:sz w:val="22"/>
      </w:rPr>
    </w:lvl>
    <w:lvl w:ilvl="1" w:tplc="38090019" w:tentative="1">
      <w:start w:val="1"/>
      <w:numFmt w:val="lowerLetter"/>
      <w:lvlText w:val="%2."/>
      <w:lvlJc w:val="left"/>
      <w:pPr>
        <w:ind w:left="513" w:hanging="360"/>
      </w:pPr>
    </w:lvl>
    <w:lvl w:ilvl="2" w:tplc="3809001B" w:tentative="1">
      <w:start w:val="1"/>
      <w:numFmt w:val="lowerRoman"/>
      <w:lvlText w:val="%3."/>
      <w:lvlJc w:val="right"/>
      <w:pPr>
        <w:ind w:left="1233" w:hanging="180"/>
      </w:pPr>
    </w:lvl>
    <w:lvl w:ilvl="3" w:tplc="3809000F" w:tentative="1">
      <w:start w:val="1"/>
      <w:numFmt w:val="decimal"/>
      <w:lvlText w:val="%4."/>
      <w:lvlJc w:val="left"/>
      <w:pPr>
        <w:ind w:left="1953" w:hanging="360"/>
      </w:pPr>
    </w:lvl>
    <w:lvl w:ilvl="4" w:tplc="38090019" w:tentative="1">
      <w:start w:val="1"/>
      <w:numFmt w:val="lowerLetter"/>
      <w:lvlText w:val="%5."/>
      <w:lvlJc w:val="left"/>
      <w:pPr>
        <w:ind w:left="2673" w:hanging="360"/>
      </w:pPr>
    </w:lvl>
    <w:lvl w:ilvl="5" w:tplc="3809001B" w:tentative="1">
      <w:start w:val="1"/>
      <w:numFmt w:val="lowerRoman"/>
      <w:lvlText w:val="%6."/>
      <w:lvlJc w:val="right"/>
      <w:pPr>
        <w:ind w:left="3393" w:hanging="180"/>
      </w:pPr>
    </w:lvl>
    <w:lvl w:ilvl="6" w:tplc="3809000F" w:tentative="1">
      <w:start w:val="1"/>
      <w:numFmt w:val="decimal"/>
      <w:lvlText w:val="%7."/>
      <w:lvlJc w:val="left"/>
      <w:pPr>
        <w:ind w:left="4113" w:hanging="360"/>
      </w:pPr>
    </w:lvl>
    <w:lvl w:ilvl="7" w:tplc="38090019" w:tentative="1">
      <w:start w:val="1"/>
      <w:numFmt w:val="lowerLetter"/>
      <w:lvlText w:val="%8."/>
      <w:lvlJc w:val="left"/>
      <w:pPr>
        <w:ind w:left="4833" w:hanging="360"/>
      </w:pPr>
    </w:lvl>
    <w:lvl w:ilvl="8" w:tplc="3809001B" w:tentative="1">
      <w:start w:val="1"/>
      <w:numFmt w:val="lowerRoman"/>
      <w:lvlText w:val="%9."/>
      <w:lvlJc w:val="right"/>
      <w:pPr>
        <w:ind w:left="5553" w:hanging="180"/>
      </w:pPr>
    </w:lvl>
  </w:abstractNum>
  <w:abstractNum w:abstractNumId="277" w15:restartNumberingAfterBreak="0">
    <w:nsid w:val="44022A19"/>
    <w:multiLevelType w:val="singleLevel"/>
    <w:tmpl w:val="44022A19"/>
    <w:lvl w:ilvl="0">
      <w:start w:val="1"/>
      <w:numFmt w:val="decimal"/>
      <w:lvlText w:val="%1."/>
      <w:lvlJc w:val="left"/>
      <w:pPr>
        <w:tabs>
          <w:tab w:val="left" w:pos="425"/>
        </w:tabs>
        <w:ind w:left="425" w:hanging="425"/>
      </w:pPr>
      <w:rPr>
        <w:rFonts w:hint="default"/>
      </w:rPr>
    </w:lvl>
  </w:abstractNum>
  <w:abstractNum w:abstractNumId="278" w15:restartNumberingAfterBreak="0">
    <w:nsid w:val="441A6497"/>
    <w:multiLevelType w:val="hybridMultilevel"/>
    <w:tmpl w:val="75D6208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9" w15:restartNumberingAfterBreak="0">
    <w:nsid w:val="444F3FA7"/>
    <w:multiLevelType w:val="hybridMultilevel"/>
    <w:tmpl w:val="38D6B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0" w15:restartNumberingAfterBreak="0">
    <w:nsid w:val="44E54D54"/>
    <w:multiLevelType w:val="hybridMultilevel"/>
    <w:tmpl w:val="526685C4"/>
    <w:lvl w:ilvl="0" w:tplc="55AAB23C">
      <w:start w:val="1"/>
      <w:numFmt w:val="decimal"/>
      <w:lvlText w:val="%1."/>
      <w:lvlJc w:val="left"/>
      <w:pPr>
        <w:ind w:left="720" w:hanging="360"/>
      </w:pPr>
      <w:rPr>
        <w:rFonts w:eastAsia="MS Mincho" w:cs="Batang"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1" w15:restartNumberingAfterBreak="0">
    <w:nsid w:val="450107ED"/>
    <w:multiLevelType w:val="hybridMultilevel"/>
    <w:tmpl w:val="97E0E0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2" w15:restartNumberingAfterBreak="0">
    <w:nsid w:val="455345C9"/>
    <w:multiLevelType w:val="hybridMultilevel"/>
    <w:tmpl w:val="60921D98"/>
    <w:lvl w:ilvl="0" w:tplc="04090019">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83" w15:restartNumberingAfterBreak="0">
    <w:nsid w:val="45674023"/>
    <w:multiLevelType w:val="multilevel"/>
    <w:tmpl w:val="2A8CCC10"/>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4" w15:restartNumberingAfterBreak="0">
    <w:nsid w:val="45C14108"/>
    <w:multiLevelType w:val="multilevel"/>
    <w:tmpl w:val="0B065410"/>
    <w:lvl w:ilvl="0">
      <w:start w:val="1"/>
      <w:numFmt w:val="decimal"/>
      <w:lvlText w:val="%1)"/>
      <w:lvlJc w:val="left"/>
      <w:pPr>
        <w:tabs>
          <w:tab w:val="num" w:pos="720"/>
        </w:tabs>
        <w:ind w:left="720" w:hanging="360"/>
      </w:pPr>
      <w:rPr>
        <w:sz w:val="20"/>
      </w:rPr>
    </w:lvl>
    <w:lvl w:ilvl="1">
      <w:start w:val="1"/>
      <w:numFmt w:val="lowerLetter"/>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5" w15:restartNumberingAfterBreak="0">
    <w:nsid w:val="46236B98"/>
    <w:multiLevelType w:val="hybridMultilevel"/>
    <w:tmpl w:val="4CA85AC6"/>
    <w:lvl w:ilvl="0" w:tplc="3809000F">
      <w:start w:val="1"/>
      <w:numFmt w:val="decimal"/>
      <w:lvlText w:val="%1."/>
      <w:lvlJc w:val="left"/>
      <w:pPr>
        <w:ind w:left="720" w:hanging="360"/>
      </w:pPr>
      <w:rPr>
        <w:rFonts w:eastAsia="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6" w15:restartNumberingAfterBreak="0">
    <w:nsid w:val="46B553DA"/>
    <w:multiLevelType w:val="multilevel"/>
    <w:tmpl w:val="D598D64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7" w15:restartNumberingAfterBreak="0">
    <w:nsid w:val="46C40A0F"/>
    <w:multiLevelType w:val="multilevel"/>
    <w:tmpl w:val="0AEC61A8"/>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288" w15:restartNumberingAfterBreak="0">
    <w:nsid w:val="46E1598E"/>
    <w:multiLevelType w:val="hybridMultilevel"/>
    <w:tmpl w:val="BA248262"/>
    <w:lvl w:ilvl="0" w:tplc="0DE0A814">
      <w:start w:val="1"/>
      <w:numFmt w:val="decimal"/>
      <w:lvlText w:val="%1."/>
      <w:lvlJc w:val="left"/>
      <w:pPr>
        <w:ind w:left="720" w:hanging="360"/>
      </w:pPr>
      <w:rPr>
        <w:rFonts w:ascii="Times New Roman" w:eastAsia="Calibri" w:hAnsi="Times New Roman" w:cs="Times New Roman" w:hint="default"/>
        <w:color w:val="EE000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9" w15:restartNumberingAfterBreak="0">
    <w:nsid w:val="46EB68B4"/>
    <w:multiLevelType w:val="hybridMultilevel"/>
    <w:tmpl w:val="6568B0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0" w15:restartNumberingAfterBreak="0">
    <w:nsid w:val="47281A32"/>
    <w:multiLevelType w:val="multilevel"/>
    <w:tmpl w:val="4E9C2194"/>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1" w15:restartNumberingAfterBreak="0">
    <w:nsid w:val="473168F8"/>
    <w:multiLevelType w:val="hybridMultilevel"/>
    <w:tmpl w:val="4EDA876A"/>
    <w:lvl w:ilvl="0" w:tplc="E7AC5BA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2" w15:restartNumberingAfterBreak="0">
    <w:nsid w:val="47750BB6"/>
    <w:multiLevelType w:val="hybridMultilevel"/>
    <w:tmpl w:val="B818182E"/>
    <w:lvl w:ilvl="0" w:tplc="BF2A4F12">
      <w:start w:val="3"/>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3" w15:restartNumberingAfterBreak="0">
    <w:nsid w:val="4819339F"/>
    <w:multiLevelType w:val="hybridMultilevel"/>
    <w:tmpl w:val="E64689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4" w15:restartNumberingAfterBreak="0">
    <w:nsid w:val="481B66C0"/>
    <w:multiLevelType w:val="multilevel"/>
    <w:tmpl w:val="1E5C26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5" w15:restartNumberingAfterBreak="0">
    <w:nsid w:val="48273399"/>
    <w:multiLevelType w:val="hybridMultilevel"/>
    <w:tmpl w:val="EE5AA7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6" w15:restartNumberingAfterBreak="0">
    <w:nsid w:val="484F4D3D"/>
    <w:multiLevelType w:val="multilevel"/>
    <w:tmpl w:val="D1EE3CC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97" w15:restartNumberingAfterBreak="0">
    <w:nsid w:val="48A108E3"/>
    <w:multiLevelType w:val="hybridMultilevel"/>
    <w:tmpl w:val="BCA46220"/>
    <w:lvl w:ilvl="0" w:tplc="51745320">
      <w:start w:val="1"/>
      <w:numFmt w:val="low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8" w15:restartNumberingAfterBreak="0">
    <w:nsid w:val="48D71315"/>
    <w:multiLevelType w:val="multilevel"/>
    <w:tmpl w:val="832A41B0"/>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299" w15:restartNumberingAfterBreak="0">
    <w:nsid w:val="48FA56F4"/>
    <w:multiLevelType w:val="hybridMultilevel"/>
    <w:tmpl w:val="FFE81D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0" w15:restartNumberingAfterBreak="0">
    <w:nsid w:val="490A38C4"/>
    <w:multiLevelType w:val="hybridMultilevel"/>
    <w:tmpl w:val="255EE35E"/>
    <w:styleLink w:val="Style114"/>
    <w:lvl w:ilvl="0" w:tplc="1AE2CA1E">
      <w:start w:val="1"/>
      <w:numFmt w:val="bullet"/>
      <w:pStyle w:val="bulletmatpok"/>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1" w15:restartNumberingAfterBreak="0">
    <w:nsid w:val="49626664"/>
    <w:multiLevelType w:val="hybridMultilevel"/>
    <w:tmpl w:val="88AA6A70"/>
    <w:lvl w:ilvl="0" w:tplc="51745320">
      <w:start w:val="1"/>
      <w:numFmt w:val="lowerLetter"/>
      <w:lvlText w:val="%1."/>
      <w:lvlJc w:val="righ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2" w15:restartNumberingAfterBreak="0">
    <w:nsid w:val="496621E6"/>
    <w:multiLevelType w:val="multilevel"/>
    <w:tmpl w:val="48D22764"/>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03" w15:restartNumberingAfterBreak="0">
    <w:nsid w:val="49854437"/>
    <w:multiLevelType w:val="hybridMultilevel"/>
    <w:tmpl w:val="9F2A74C2"/>
    <w:lvl w:ilvl="0" w:tplc="11506AC6">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04" w15:restartNumberingAfterBreak="0">
    <w:nsid w:val="49EB7647"/>
    <w:multiLevelType w:val="hybridMultilevel"/>
    <w:tmpl w:val="16DEC342"/>
    <w:lvl w:ilvl="0" w:tplc="19900160">
      <w:start w:val="1"/>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5" w15:restartNumberingAfterBreak="0">
    <w:nsid w:val="4A322FA1"/>
    <w:multiLevelType w:val="hybridMultilevel"/>
    <w:tmpl w:val="1C9033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6" w15:restartNumberingAfterBreak="0">
    <w:nsid w:val="4A6F46FB"/>
    <w:multiLevelType w:val="hybridMultilevel"/>
    <w:tmpl w:val="55C26F14"/>
    <w:lvl w:ilvl="0" w:tplc="B6E28DDE">
      <w:start w:val="1"/>
      <w:numFmt w:val="lowerLetter"/>
      <w:lvlText w:val="%1."/>
      <w:lvlJc w:val="left"/>
      <w:pPr>
        <w:ind w:left="1800" w:hanging="360"/>
      </w:pPr>
      <w:rPr>
        <w:rFonts w:hint="default"/>
      </w:rPr>
    </w:lvl>
    <w:lvl w:ilvl="1" w:tplc="32068E3A">
      <w:start w:val="1"/>
      <w:numFmt w:val="lowerLetter"/>
      <w:lvlText w:val="%2."/>
      <w:lvlJc w:val="left"/>
      <w:pPr>
        <w:ind w:left="2520" w:hanging="360"/>
      </w:pPr>
      <w:rPr>
        <w:rFonts w:ascii="Times New Roman" w:eastAsiaTheme="minorHAnsi" w:hAnsi="Times New Roman" w:cs="Times New Roman"/>
      </w:rPr>
    </w:lvl>
    <w:lvl w:ilvl="2" w:tplc="F0FC8B12">
      <w:start w:val="1"/>
      <w:numFmt w:val="decimal"/>
      <w:lvlText w:val="%3."/>
      <w:lvlJc w:val="left"/>
      <w:pPr>
        <w:ind w:left="3420" w:hanging="360"/>
      </w:pPr>
      <w:rPr>
        <w:rFonts w:hint="default"/>
      </w:rPr>
    </w:lvl>
    <w:lvl w:ilvl="3" w:tplc="3809000F">
      <w:start w:val="1"/>
      <w:numFmt w:val="decimal"/>
      <w:lvlText w:val="%4."/>
      <w:lvlJc w:val="left"/>
      <w:pPr>
        <w:ind w:left="3960" w:hanging="360"/>
      </w:pPr>
    </w:lvl>
    <w:lvl w:ilvl="4" w:tplc="38090019">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7" w15:restartNumberingAfterBreak="0">
    <w:nsid w:val="4ABA0015"/>
    <w:multiLevelType w:val="hybridMultilevel"/>
    <w:tmpl w:val="ED5453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8" w15:restartNumberingAfterBreak="0">
    <w:nsid w:val="4B455206"/>
    <w:multiLevelType w:val="hybridMultilevel"/>
    <w:tmpl w:val="E0F8355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9" w15:restartNumberingAfterBreak="0">
    <w:nsid w:val="4B5E2B70"/>
    <w:multiLevelType w:val="hybridMultilevel"/>
    <w:tmpl w:val="46882F80"/>
    <w:lvl w:ilvl="0" w:tplc="7A7A0A60">
      <w:start w:val="1"/>
      <w:numFmt w:val="decimal"/>
      <w:lvlText w:val="4.%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10" w15:restartNumberingAfterBreak="0">
    <w:nsid w:val="4B8A4411"/>
    <w:multiLevelType w:val="hybridMultilevel"/>
    <w:tmpl w:val="6798A1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1" w15:restartNumberingAfterBreak="0">
    <w:nsid w:val="4BEE35A3"/>
    <w:multiLevelType w:val="hybridMultilevel"/>
    <w:tmpl w:val="1DA8113C"/>
    <w:lvl w:ilvl="0" w:tplc="05CEFDC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2" w15:restartNumberingAfterBreak="0">
    <w:nsid w:val="4BFA7BCB"/>
    <w:multiLevelType w:val="multilevel"/>
    <w:tmpl w:val="FEF8145C"/>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13" w15:restartNumberingAfterBreak="0">
    <w:nsid w:val="4C18086B"/>
    <w:multiLevelType w:val="multilevel"/>
    <w:tmpl w:val="4D622D4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4" w15:restartNumberingAfterBreak="0">
    <w:nsid w:val="4C412628"/>
    <w:multiLevelType w:val="hybridMultilevel"/>
    <w:tmpl w:val="B17C78E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5" w15:restartNumberingAfterBreak="0">
    <w:nsid w:val="4C74483B"/>
    <w:multiLevelType w:val="multilevel"/>
    <w:tmpl w:val="6BDA1232"/>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316" w15:restartNumberingAfterBreak="0">
    <w:nsid w:val="4CE82380"/>
    <w:multiLevelType w:val="hybridMultilevel"/>
    <w:tmpl w:val="2E107D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7" w15:restartNumberingAfterBreak="0">
    <w:nsid w:val="4D156F37"/>
    <w:multiLevelType w:val="hybridMultilevel"/>
    <w:tmpl w:val="CFA44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8" w15:restartNumberingAfterBreak="0">
    <w:nsid w:val="4D20773B"/>
    <w:multiLevelType w:val="hybridMultilevel"/>
    <w:tmpl w:val="BB343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9" w15:restartNumberingAfterBreak="0">
    <w:nsid w:val="4D590340"/>
    <w:multiLevelType w:val="multilevel"/>
    <w:tmpl w:val="B37C538E"/>
    <w:lvl w:ilvl="0">
      <w:start w:val="1"/>
      <w:numFmt w:val="decimal"/>
      <w:lvlText w:val="%1"/>
      <w:lvlJc w:val="left"/>
      <w:pPr>
        <w:ind w:left="360" w:hanging="360"/>
      </w:pPr>
      <w:rPr>
        <w:rFonts w:hint="default"/>
      </w:rPr>
    </w:lvl>
    <w:lvl w:ilvl="1">
      <w:start w:val="1"/>
      <w:numFmt w:val="decimal"/>
      <w:lvlText w:val="%1.%2"/>
      <w:lvlJc w:val="left"/>
      <w:pPr>
        <w:ind w:left="500" w:hanging="360"/>
      </w:pPr>
      <w:rPr>
        <w:rFonts w:hint="default"/>
      </w:rPr>
    </w:lvl>
    <w:lvl w:ilvl="2">
      <w:start w:val="1"/>
      <w:numFmt w:val="decimal"/>
      <w:lvlText w:val="%1.%2.%3"/>
      <w:lvlJc w:val="left"/>
      <w:pPr>
        <w:ind w:left="1000" w:hanging="720"/>
      </w:pPr>
      <w:rPr>
        <w:rFonts w:hint="default"/>
      </w:rPr>
    </w:lvl>
    <w:lvl w:ilvl="3">
      <w:start w:val="1"/>
      <w:numFmt w:val="decimal"/>
      <w:lvlText w:val="%1.%2.%3.%4"/>
      <w:lvlJc w:val="left"/>
      <w:pPr>
        <w:ind w:left="1140" w:hanging="720"/>
      </w:pPr>
      <w:rPr>
        <w:rFonts w:hint="default"/>
      </w:rPr>
    </w:lvl>
    <w:lvl w:ilvl="4">
      <w:start w:val="1"/>
      <w:numFmt w:val="decimal"/>
      <w:lvlText w:val="%1.%2.%3.%4.%5"/>
      <w:lvlJc w:val="left"/>
      <w:pPr>
        <w:ind w:left="1640" w:hanging="1080"/>
      </w:pPr>
      <w:rPr>
        <w:rFonts w:hint="default"/>
      </w:rPr>
    </w:lvl>
    <w:lvl w:ilvl="5">
      <w:start w:val="1"/>
      <w:numFmt w:val="decimal"/>
      <w:lvlText w:val="%1.%2.%3.%4.%5.%6"/>
      <w:lvlJc w:val="left"/>
      <w:pPr>
        <w:ind w:left="1780" w:hanging="1080"/>
      </w:pPr>
      <w:rPr>
        <w:rFonts w:hint="default"/>
      </w:rPr>
    </w:lvl>
    <w:lvl w:ilvl="6">
      <w:start w:val="1"/>
      <w:numFmt w:val="decimal"/>
      <w:lvlText w:val="%1.%2.%3.%4.%5.%6.%7"/>
      <w:lvlJc w:val="left"/>
      <w:pPr>
        <w:ind w:left="2280" w:hanging="1440"/>
      </w:pPr>
      <w:rPr>
        <w:rFonts w:hint="default"/>
      </w:rPr>
    </w:lvl>
    <w:lvl w:ilvl="7">
      <w:start w:val="1"/>
      <w:numFmt w:val="decimal"/>
      <w:lvlText w:val="%1.%2.%3.%4.%5.%6.%7.%8"/>
      <w:lvlJc w:val="left"/>
      <w:pPr>
        <w:ind w:left="2420" w:hanging="1440"/>
      </w:pPr>
      <w:rPr>
        <w:rFonts w:hint="default"/>
      </w:rPr>
    </w:lvl>
    <w:lvl w:ilvl="8">
      <w:start w:val="1"/>
      <w:numFmt w:val="decimal"/>
      <w:lvlText w:val="%1.%2.%3.%4.%5.%6.%7.%8.%9"/>
      <w:lvlJc w:val="left"/>
      <w:pPr>
        <w:ind w:left="2920" w:hanging="1800"/>
      </w:pPr>
      <w:rPr>
        <w:rFonts w:hint="default"/>
      </w:rPr>
    </w:lvl>
  </w:abstractNum>
  <w:abstractNum w:abstractNumId="320" w15:restartNumberingAfterBreak="0">
    <w:nsid w:val="4D5E55B4"/>
    <w:multiLevelType w:val="hybridMultilevel"/>
    <w:tmpl w:val="B47817A0"/>
    <w:lvl w:ilvl="0" w:tplc="3809000F">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1" w15:restartNumberingAfterBreak="0">
    <w:nsid w:val="4DA44A41"/>
    <w:multiLevelType w:val="hybridMultilevel"/>
    <w:tmpl w:val="DB249B54"/>
    <w:lvl w:ilvl="0" w:tplc="5F56C4F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2" w15:restartNumberingAfterBreak="0">
    <w:nsid w:val="4E025990"/>
    <w:multiLevelType w:val="multilevel"/>
    <w:tmpl w:val="7F4C2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3" w15:restartNumberingAfterBreak="0">
    <w:nsid w:val="4E207762"/>
    <w:multiLevelType w:val="hybridMultilevel"/>
    <w:tmpl w:val="7EBA2AE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4" w15:restartNumberingAfterBreak="0">
    <w:nsid w:val="4E456548"/>
    <w:multiLevelType w:val="multilevel"/>
    <w:tmpl w:val="691E2D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5" w15:restartNumberingAfterBreak="0">
    <w:nsid w:val="4EBB1454"/>
    <w:multiLevelType w:val="multilevel"/>
    <w:tmpl w:val="280CDC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6" w15:restartNumberingAfterBreak="0">
    <w:nsid w:val="4EFF5E48"/>
    <w:multiLevelType w:val="multilevel"/>
    <w:tmpl w:val="7FF091C2"/>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27" w15:restartNumberingAfterBreak="0">
    <w:nsid w:val="4F3C69D1"/>
    <w:multiLevelType w:val="multilevel"/>
    <w:tmpl w:val="A6AA3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8" w15:restartNumberingAfterBreak="0">
    <w:nsid w:val="4FB341EE"/>
    <w:multiLevelType w:val="multilevel"/>
    <w:tmpl w:val="EFD46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9" w15:restartNumberingAfterBreak="0">
    <w:nsid w:val="4FCC1728"/>
    <w:multiLevelType w:val="hybridMultilevel"/>
    <w:tmpl w:val="14C2B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0" w15:restartNumberingAfterBreak="0">
    <w:nsid w:val="50120EDE"/>
    <w:multiLevelType w:val="hybridMultilevel"/>
    <w:tmpl w:val="36ACF0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1" w15:restartNumberingAfterBreak="0">
    <w:nsid w:val="50871B25"/>
    <w:multiLevelType w:val="hybridMultilevel"/>
    <w:tmpl w:val="2EFA8C1A"/>
    <w:lvl w:ilvl="0" w:tplc="456227D8">
      <w:start w:val="1"/>
      <w:numFmt w:val="decimal"/>
      <w:lvlText w:val="%1."/>
      <w:lvlJc w:val="left"/>
      <w:pPr>
        <w:ind w:left="1069" w:hanging="360"/>
      </w:pPr>
      <w:rPr>
        <w:rFonts w:ascii="Times New Roman" w:hAnsi="Times New Roman" w:cs="Times New Roman" w:hint="default"/>
        <w:b w:val="0"/>
        <w:bCs w:val="0"/>
        <w:color w:val="auto"/>
        <w:sz w:val="24"/>
        <w:szCs w:val="24"/>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32" w15:restartNumberingAfterBreak="0">
    <w:nsid w:val="50A91D89"/>
    <w:multiLevelType w:val="hybridMultilevel"/>
    <w:tmpl w:val="FFFFFFFF"/>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3" w15:restartNumberingAfterBreak="0">
    <w:nsid w:val="50AC2C64"/>
    <w:multiLevelType w:val="multilevel"/>
    <w:tmpl w:val="6E26127E"/>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4" w15:restartNumberingAfterBreak="0">
    <w:nsid w:val="50AD397C"/>
    <w:multiLevelType w:val="multilevel"/>
    <w:tmpl w:val="17EAB5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5" w15:restartNumberingAfterBreak="0">
    <w:nsid w:val="50B14D5E"/>
    <w:multiLevelType w:val="hybridMultilevel"/>
    <w:tmpl w:val="6ED683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6" w15:restartNumberingAfterBreak="0">
    <w:nsid w:val="50D83415"/>
    <w:multiLevelType w:val="hybridMultilevel"/>
    <w:tmpl w:val="4B4625AC"/>
    <w:lvl w:ilvl="0" w:tplc="B220F562">
      <w:start w:val="2"/>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7" w15:restartNumberingAfterBreak="0">
    <w:nsid w:val="510A34A0"/>
    <w:multiLevelType w:val="hybridMultilevel"/>
    <w:tmpl w:val="CD2C8DC4"/>
    <w:lvl w:ilvl="0" w:tplc="645EDB7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8" w15:restartNumberingAfterBreak="0">
    <w:nsid w:val="510C74CC"/>
    <w:multiLevelType w:val="hybridMultilevel"/>
    <w:tmpl w:val="B6487BF4"/>
    <w:lvl w:ilvl="0" w:tplc="BB02E036">
      <w:start w:val="1"/>
      <w:numFmt w:val="decimal"/>
      <w:pStyle w:val="daftar-pustaka"/>
      <w:lvlText w:val="%1."/>
      <w:lvlJc w:val="left"/>
      <w:pPr>
        <w:tabs>
          <w:tab w:val="num" w:pos="720"/>
        </w:tabs>
        <w:ind w:left="720" w:hanging="576"/>
      </w:pPr>
      <w:rPr>
        <w:rFonts w:ascii="Times New Roman" w:hAnsi="Times New Roman" w:hint="default"/>
        <w:b w:val="0"/>
        <w:i w:val="0"/>
        <w:sz w:val="22"/>
        <w:szCs w:val="22"/>
      </w:rPr>
    </w:lvl>
    <w:lvl w:ilvl="1" w:tplc="07FA6774" w:tentative="1">
      <w:start w:val="1"/>
      <w:numFmt w:val="lowerLetter"/>
      <w:lvlText w:val="%2."/>
      <w:lvlJc w:val="left"/>
      <w:pPr>
        <w:tabs>
          <w:tab w:val="num" w:pos="1440"/>
        </w:tabs>
        <w:ind w:left="1440" w:hanging="360"/>
      </w:pPr>
    </w:lvl>
    <w:lvl w:ilvl="2" w:tplc="45FC29CA" w:tentative="1">
      <w:start w:val="1"/>
      <w:numFmt w:val="lowerRoman"/>
      <w:lvlText w:val="%3."/>
      <w:lvlJc w:val="right"/>
      <w:pPr>
        <w:tabs>
          <w:tab w:val="num" w:pos="2160"/>
        </w:tabs>
        <w:ind w:left="2160" w:hanging="180"/>
      </w:pPr>
    </w:lvl>
    <w:lvl w:ilvl="3" w:tplc="8F3A1340" w:tentative="1">
      <w:start w:val="1"/>
      <w:numFmt w:val="decimal"/>
      <w:lvlText w:val="%4."/>
      <w:lvlJc w:val="left"/>
      <w:pPr>
        <w:tabs>
          <w:tab w:val="num" w:pos="2880"/>
        </w:tabs>
        <w:ind w:left="2880" w:hanging="360"/>
      </w:pPr>
    </w:lvl>
    <w:lvl w:ilvl="4" w:tplc="CD306198" w:tentative="1">
      <w:start w:val="1"/>
      <w:numFmt w:val="lowerLetter"/>
      <w:lvlText w:val="%5."/>
      <w:lvlJc w:val="left"/>
      <w:pPr>
        <w:tabs>
          <w:tab w:val="num" w:pos="3600"/>
        </w:tabs>
        <w:ind w:left="3600" w:hanging="360"/>
      </w:pPr>
    </w:lvl>
    <w:lvl w:ilvl="5" w:tplc="92322B28" w:tentative="1">
      <w:start w:val="1"/>
      <w:numFmt w:val="lowerRoman"/>
      <w:lvlText w:val="%6."/>
      <w:lvlJc w:val="right"/>
      <w:pPr>
        <w:tabs>
          <w:tab w:val="num" w:pos="4320"/>
        </w:tabs>
        <w:ind w:left="4320" w:hanging="180"/>
      </w:pPr>
    </w:lvl>
    <w:lvl w:ilvl="6" w:tplc="EA1A8B9A" w:tentative="1">
      <w:start w:val="1"/>
      <w:numFmt w:val="decimal"/>
      <w:lvlText w:val="%7."/>
      <w:lvlJc w:val="left"/>
      <w:pPr>
        <w:tabs>
          <w:tab w:val="num" w:pos="5040"/>
        </w:tabs>
        <w:ind w:left="5040" w:hanging="360"/>
      </w:pPr>
    </w:lvl>
    <w:lvl w:ilvl="7" w:tplc="19901590" w:tentative="1">
      <w:start w:val="1"/>
      <w:numFmt w:val="lowerLetter"/>
      <w:lvlText w:val="%8."/>
      <w:lvlJc w:val="left"/>
      <w:pPr>
        <w:tabs>
          <w:tab w:val="num" w:pos="5760"/>
        </w:tabs>
        <w:ind w:left="5760" w:hanging="360"/>
      </w:pPr>
    </w:lvl>
    <w:lvl w:ilvl="8" w:tplc="A7C84D50" w:tentative="1">
      <w:start w:val="1"/>
      <w:numFmt w:val="lowerRoman"/>
      <w:lvlText w:val="%9."/>
      <w:lvlJc w:val="right"/>
      <w:pPr>
        <w:tabs>
          <w:tab w:val="num" w:pos="6480"/>
        </w:tabs>
        <w:ind w:left="6480" w:hanging="180"/>
      </w:pPr>
    </w:lvl>
  </w:abstractNum>
  <w:abstractNum w:abstractNumId="339" w15:restartNumberingAfterBreak="0">
    <w:nsid w:val="51172F76"/>
    <w:multiLevelType w:val="hybridMultilevel"/>
    <w:tmpl w:val="8F60B9A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40" w15:restartNumberingAfterBreak="0">
    <w:nsid w:val="516E3C10"/>
    <w:multiLevelType w:val="hybridMultilevel"/>
    <w:tmpl w:val="8B2EE9D6"/>
    <w:lvl w:ilvl="0" w:tplc="517A102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1" w15:restartNumberingAfterBreak="0">
    <w:nsid w:val="52252140"/>
    <w:multiLevelType w:val="hybridMultilevel"/>
    <w:tmpl w:val="B5FC0C5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2" w15:restartNumberingAfterBreak="0">
    <w:nsid w:val="524E4FC3"/>
    <w:multiLevelType w:val="hybridMultilevel"/>
    <w:tmpl w:val="DA441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3" w15:restartNumberingAfterBreak="0">
    <w:nsid w:val="52EE421A"/>
    <w:multiLevelType w:val="multilevel"/>
    <w:tmpl w:val="3210E294"/>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4" w15:restartNumberingAfterBreak="0">
    <w:nsid w:val="53077E5D"/>
    <w:multiLevelType w:val="multilevel"/>
    <w:tmpl w:val="1CC27F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5" w15:restartNumberingAfterBreak="0">
    <w:nsid w:val="53217104"/>
    <w:multiLevelType w:val="hybridMultilevel"/>
    <w:tmpl w:val="6B68078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6" w15:restartNumberingAfterBreak="0">
    <w:nsid w:val="535E1453"/>
    <w:multiLevelType w:val="multilevel"/>
    <w:tmpl w:val="CE0E7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7" w15:restartNumberingAfterBreak="0">
    <w:nsid w:val="5399571A"/>
    <w:multiLevelType w:val="hybridMultilevel"/>
    <w:tmpl w:val="9738E018"/>
    <w:lvl w:ilvl="0" w:tplc="BCB4CA6A">
      <w:start w:val="1"/>
      <w:numFmt w:val="decimal"/>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8" w15:restartNumberingAfterBreak="0">
    <w:nsid w:val="53B80AC4"/>
    <w:multiLevelType w:val="hybridMultilevel"/>
    <w:tmpl w:val="64DCC81C"/>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9" w15:restartNumberingAfterBreak="0">
    <w:nsid w:val="545E64FA"/>
    <w:multiLevelType w:val="hybridMultilevel"/>
    <w:tmpl w:val="57A83FFE"/>
    <w:lvl w:ilvl="0" w:tplc="4AEA602C">
      <w:start w:val="1"/>
      <w:numFmt w:val="lowerLetter"/>
      <w:lvlText w:val="%1."/>
      <w:lvlJc w:val="left"/>
      <w:pPr>
        <w:ind w:left="1494" w:hanging="360"/>
      </w:pPr>
      <w:rPr>
        <w:rFonts w:ascii="Times New Roman" w:eastAsia="Times New Roman" w:hAnsi="Times New Roman" w:cs="Times New Roman"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50" w15:restartNumberingAfterBreak="0">
    <w:nsid w:val="546C6A5E"/>
    <w:multiLevelType w:val="hybridMultilevel"/>
    <w:tmpl w:val="FCB2BBC4"/>
    <w:lvl w:ilvl="0" w:tplc="0AB085EA">
      <w:start w:val="1"/>
      <w:numFmt w:val="decimal"/>
      <w:lvlText w:val="%1."/>
      <w:lvlJc w:val="left"/>
      <w:pPr>
        <w:ind w:left="927" w:hanging="360"/>
      </w:pPr>
      <w:rPr>
        <w:rFonts w:hint="default"/>
        <w:color w:val="auto"/>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51" w15:restartNumberingAfterBreak="0">
    <w:nsid w:val="548239FE"/>
    <w:multiLevelType w:val="hybridMultilevel"/>
    <w:tmpl w:val="06DA56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2" w15:restartNumberingAfterBreak="0">
    <w:nsid w:val="557418CC"/>
    <w:multiLevelType w:val="multilevel"/>
    <w:tmpl w:val="0FE295CC"/>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53" w15:restartNumberingAfterBreak="0">
    <w:nsid w:val="55BF5010"/>
    <w:multiLevelType w:val="hybridMultilevel"/>
    <w:tmpl w:val="0608D8E8"/>
    <w:lvl w:ilvl="0" w:tplc="F8A220C0">
      <w:start w:val="1"/>
      <w:numFmt w:val="decimal"/>
      <w:lvlText w:val="%1."/>
      <w:lvlJc w:val="left"/>
      <w:pPr>
        <w:ind w:left="720" w:hanging="360"/>
      </w:pPr>
      <w:rPr>
        <w:rFonts w:cs="Times New Roman" w:hint="default"/>
        <w:b w:val="0"/>
        <w:bCs/>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54" w15:restartNumberingAfterBreak="0">
    <w:nsid w:val="564E3A4D"/>
    <w:multiLevelType w:val="hybridMultilevel"/>
    <w:tmpl w:val="178226F4"/>
    <w:lvl w:ilvl="0" w:tplc="FFFFFFFF">
      <w:start w:val="1"/>
      <w:numFmt w:val="decimal"/>
      <w:lvlText w:val="%1)"/>
      <w:lvlJc w:val="left"/>
      <w:pPr>
        <w:ind w:left="1070" w:hanging="360"/>
      </w:pPr>
      <w:rPr>
        <w:rFonts w:hint="default"/>
        <w:b w:val="0"/>
        <w:bCs w:val="0"/>
        <w:i w:val="0"/>
        <w:iCs w:val="0"/>
        <w:spacing w:val="0"/>
        <w:w w:val="112"/>
        <w:sz w:val="24"/>
        <w:szCs w:val="24"/>
        <w:lang w:val="id" w:eastAsia="en-US" w:bidi="ar-SA"/>
      </w:rPr>
    </w:lvl>
    <w:lvl w:ilvl="1" w:tplc="FFFFFFFF" w:tentative="1">
      <w:start w:val="1"/>
      <w:numFmt w:val="bullet"/>
      <w:lvlText w:val="o"/>
      <w:lvlJc w:val="left"/>
      <w:pPr>
        <w:ind w:left="1790" w:hanging="360"/>
      </w:pPr>
      <w:rPr>
        <w:rFonts w:ascii="Courier New" w:hAnsi="Courier New" w:cs="Courier New" w:hint="default"/>
      </w:rPr>
    </w:lvl>
    <w:lvl w:ilvl="2" w:tplc="FFFFFFFF" w:tentative="1">
      <w:start w:val="1"/>
      <w:numFmt w:val="bullet"/>
      <w:lvlText w:val=""/>
      <w:lvlJc w:val="left"/>
      <w:pPr>
        <w:ind w:left="2510" w:hanging="360"/>
      </w:pPr>
      <w:rPr>
        <w:rFonts w:ascii="Wingdings" w:hAnsi="Wingdings" w:hint="default"/>
      </w:rPr>
    </w:lvl>
    <w:lvl w:ilvl="3" w:tplc="FFFFFFFF" w:tentative="1">
      <w:start w:val="1"/>
      <w:numFmt w:val="bullet"/>
      <w:lvlText w:val=""/>
      <w:lvlJc w:val="left"/>
      <w:pPr>
        <w:ind w:left="3230" w:hanging="360"/>
      </w:pPr>
      <w:rPr>
        <w:rFonts w:ascii="Symbol" w:hAnsi="Symbol" w:hint="default"/>
      </w:rPr>
    </w:lvl>
    <w:lvl w:ilvl="4" w:tplc="FFFFFFFF" w:tentative="1">
      <w:start w:val="1"/>
      <w:numFmt w:val="bullet"/>
      <w:lvlText w:val="o"/>
      <w:lvlJc w:val="left"/>
      <w:pPr>
        <w:ind w:left="3950" w:hanging="360"/>
      </w:pPr>
      <w:rPr>
        <w:rFonts w:ascii="Courier New" w:hAnsi="Courier New" w:cs="Courier New" w:hint="default"/>
      </w:rPr>
    </w:lvl>
    <w:lvl w:ilvl="5" w:tplc="FFFFFFFF" w:tentative="1">
      <w:start w:val="1"/>
      <w:numFmt w:val="bullet"/>
      <w:lvlText w:val=""/>
      <w:lvlJc w:val="left"/>
      <w:pPr>
        <w:ind w:left="4670" w:hanging="360"/>
      </w:pPr>
      <w:rPr>
        <w:rFonts w:ascii="Wingdings" w:hAnsi="Wingdings" w:hint="default"/>
      </w:rPr>
    </w:lvl>
    <w:lvl w:ilvl="6" w:tplc="FFFFFFFF" w:tentative="1">
      <w:start w:val="1"/>
      <w:numFmt w:val="bullet"/>
      <w:lvlText w:val=""/>
      <w:lvlJc w:val="left"/>
      <w:pPr>
        <w:ind w:left="5390" w:hanging="360"/>
      </w:pPr>
      <w:rPr>
        <w:rFonts w:ascii="Symbol" w:hAnsi="Symbol" w:hint="default"/>
      </w:rPr>
    </w:lvl>
    <w:lvl w:ilvl="7" w:tplc="FFFFFFFF" w:tentative="1">
      <w:start w:val="1"/>
      <w:numFmt w:val="bullet"/>
      <w:lvlText w:val="o"/>
      <w:lvlJc w:val="left"/>
      <w:pPr>
        <w:ind w:left="6110" w:hanging="360"/>
      </w:pPr>
      <w:rPr>
        <w:rFonts w:ascii="Courier New" w:hAnsi="Courier New" w:cs="Courier New" w:hint="default"/>
      </w:rPr>
    </w:lvl>
    <w:lvl w:ilvl="8" w:tplc="FFFFFFFF" w:tentative="1">
      <w:start w:val="1"/>
      <w:numFmt w:val="bullet"/>
      <w:lvlText w:val=""/>
      <w:lvlJc w:val="left"/>
      <w:pPr>
        <w:ind w:left="6830" w:hanging="360"/>
      </w:pPr>
      <w:rPr>
        <w:rFonts w:ascii="Wingdings" w:hAnsi="Wingdings" w:hint="default"/>
      </w:rPr>
    </w:lvl>
  </w:abstractNum>
  <w:abstractNum w:abstractNumId="355" w15:restartNumberingAfterBreak="0">
    <w:nsid w:val="573A2393"/>
    <w:multiLevelType w:val="hybridMultilevel"/>
    <w:tmpl w:val="58B80B30"/>
    <w:lvl w:ilvl="0" w:tplc="60E80A8E">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6" w15:restartNumberingAfterBreak="0">
    <w:nsid w:val="5789766B"/>
    <w:multiLevelType w:val="multilevel"/>
    <w:tmpl w:val="4F92E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7" w15:restartNumberingAfterBreak="0">
    <w:nsid w:val="57C97DD5"/>
    <w:multiLevelType w:val="hybridMultilevel"/>
    <w:tmpl w:val="53624E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8" w15:restartNumberingAfterBreak="0">
    <w:nsid w:val="58144C1D"/>
    <w:multiLevelType w:val="hybridMultilevel"/>
    <w:tmpl w:val="91A868E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9" w15:restartNumberingAfterBreak="0">
    <w:nsid w:val="58783AF4"/>
    <w:multiLevelType w:val="multilevel"/>
    <w:tmpl w:val="E1A07716"/>
    <w:styleLink w:val="NoUrutUNRI4"/>
    <w:lvl w:ilvl="0">
      <w:start w:val="4"/>
      <w:numFmt w:val="decimal"/>
      <w:lvlText w:val="%1"/>
      <w:lvlJc w:val="left"/>
      <w:pPr>
        <w:ind w:left="454" w:hanging="454"/>
      </w:pPr>
      <w:rPr>
        <w:rFonts w:hint="default"/>
      </w:rPr>
    </w:lvl>
    <w:lvl w:ilvl="1">
      <w:start w:val="1"/>
      <w:numFmt w:val="decimal"/>
      <w:pStyle w:val="NoUrut4"/>
      <w:lvlText w:val="%1.%2."/>
      <w:lvlJc w:val="left"/>
      <w:pPr>
        <w:ind w:left="454" w:hanging="454"/>
      </w:pPr>
      <w:rPr>
        <w:rFonts w:hint="default"/>
      </w:rPr>
    </w:lvl>
    <w:lvl w:ilvl="2">
      <w:start w:val="1"/>
      <w:numFmt w:val="decimal"/>
      <w:lvlText w:val="%1.%2.%3."/>
      <w:lvlJc w:val="left"/>
      <w:pPr>
        <w:ind w:left="454" w:hanging="454"/>
      </w:pPr>
      <w:rPr>
        <w:rFonts w:hint="default"/>
      </w:rPr>
    </w:lvl>
    <w:lvl w:ilvl="3">
      <w:start w:val="1"/>
      <w:numFmt w:val="decimal"/>
      <w:lvlText w:val="%1.%2.%3.%4."/>
      <w:lvlJc w:val="left"/>
      <w:pPr>
        <w:ind w:left="454" w:hanging="454"/>
      </w:pPr>
      <w:rPr>
        <w:rFonts w:hint="default"/>
      </w:rPr>
    </w:lvl>
    <w:lvl w:ilvl="4">
      <w:start w:val="1"/>
      <w:numFmt w:val="decimal"/>
      <w:lvlText w:val="%1.%2.%3.%4.%5."/>
      <w:lvlJc w:val="left"/>
      <w:pPr>
        <w:ind w:left="454" w:hanging="454"/>
      </w:pPr>
      <w:rPr>
        <w:rFonts w:hint="default"/>
      </w:rPr>
    </w:lvl>
    <w:lvl w:ilvl="5">
      <w:start w:val="1"/>
      <w:numFmt w:val="decimal"/>
      <w:lvlText w:val="%1.%2.%3.%4.%5.%6."/>
      <w:lvlJc w:val="left"/>
      <w:pPr>
        <w:ind w:left="454" w:hanging="454"/>
      </w:pPr>
      <w:rPr>
        <w:rFonts w:hint="default"/>
      </w:rPr>
    </w:lvl>
    <w:lvl w:ilvl="6">
      <w:start w:val="1"/>
      <w:numFmt w:val="decimal"/>
      <w:lvlText w:val="%1.%2.%3.%4.%5.%6.%7"/>
      <w:lvlJc w:val="left"/>
      <w:pPr>
        <w:ind w:left="454" w:hanging="454"/>
      </w:pPr>
      <w:rPr>
        <w:rFonts w:hint="default"/>
      </w:rPr>
    </w:lvl>
    <w:lvl w:ilvl="7">
      <w:start w:val="1"/>
      <w:numFmt w:val="decimal"/>
      <w:lvlText w:val="%1.%2.%3.%4.%5.%6.%7.%8"/>
      <w:lvlJc w:val="left"/>
      <w:pPr>
        <w:ind w:left="454" w:hanging="454"/>
      </w:pPr>
      <w:rPr>
        <w:rFonts w:hint="default"/>
      </w:rPr>
    </w:lvl>
    <w:lvl w:ilvl="8">
      <w:start w:val="1"/>
      <w:numFmt w:val="decimal"/>
      <w:lvlText w:val="%1.%2.%3.%4.%5.%6.%7.%8.%9"/>
      <w:lvlJc w:val="left"/>
      <w:pPr>
        <w:ind w:left="454" w:hanging="454"/>
      </w:pPr>
      <w:rPr>
        <w:rFonts w:hint="default"/>
      </w:rPr>
    </w:lvl>
  </w:abstractNum>
  <w:abstractNum w:abstractNumId="360" w15:restartNumberingAfterBreak="0">
    <w:nsid w:val="598D4F04"/>
    <w:multiLevelType w:val="hybridMultilevel"/>
    <w:tmpl w:val="BFCC9870"/>
    <w:lvl w:ilvl="0" w:tplc="0421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1" w15:restartNumberingAfterBreak="0">
    <w:nsid w:val="59932A24"/>
    <w:multiLevelType w:val="hybridMultilevel"/>
    <w:tmpl w:val="9B04641E"/>
    <w:lvl w:ilvl="0" w:tplc="5DD675E2">
      <w:start w:val="1"/>
      <w:numFmt w:val="decimal"/>
      <w:lvlText w:val="%1."/>
      <w:lvlJc w:val="left"/>
      <w:pPr>
        <w:ind w:left="720" w:hanging="360"/>
      </w:pPr>
      <w:rPr>
        <w:rFonts w:hint="default"/>
        <w:b w:val="0"/>
        <w:bCs/>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2" w15:restartNumberingAfterBreak="0">
    <w:nsid w:val="59B135E8"/>
    <w:multiLevelType w:val="multilevel"/>
    <w:tmpl w:val="A57C3138"/>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63" w15:restartNumberingAfterBreak="0">
    <w:nsid w:val="59BA7D8A"/>
    <w:multiLevelType w:val="multilevel"/>
    <w:tmpl w:val="C0DAE126"/>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64" w15:restartNumberingAfterBreak="0">
    <w:nsid w:val="59D80BE9"/>
    <w:multiLevelType w:val="hybridMultilevel"/>
    <w:tmpl w:val="9A7048B8"/>
    <w:lvl w:ilvl="0" w:tplc="3CAE5EB8">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5" w15:restartNumberingAfterBreak="0">
    <w:nsid w:val="59F26207"/>
    <w:multiLevelType w:val="hybridMultilevel"/>
    <w:tmpl w:val="6960E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6" w15:restartNumberingAfterBreak="0">
    <w:nsid w:val="5A217884"/>
    <w:multiLevelType w:val="hybridMultilevel"/>
    <w:tmpl w:val="0A1C208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7" w15:restartNumberingAfterBreak="0">
    <w:nsid w:val="5A5D6097"/>
    <w:multiLevelType w:val="multilevel"/>
    <w:tmpl w:val="7714DC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8" w15:restartNumberingAfterBreak="0">
    <w:nsid w:val="5A76291B"/>
    <w:multiLevelType w:val="multilevel"/>
    <w:tmpl w:val="79D8DD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9" w15:restartNumberingAfterBreak="0">
    <w:nsid w:val="5A8454BD"/>
    <w:multiLevelType w:val="hybridMultilevel"/>
    <w:tmpl w:val="9C74B9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0" w15:restartNumberingAfterBreak="0">
    <w:nsid w:val="5A860FC8"/>
    <w:multiLevelType w:val="hybridMultilevel"/>
    <w:tmpl w:val="9E860E54"/>
    <w:lvl w:ilvl="0" w:tplc="51745320">
      <w:start w:val="1"/>
      <w:numFmt w:val="lowerLetter"/>
      <w:lvlText w:val="%1."/>
      <w:lvlJc w:val="righ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1" w15:restartNumberingAfterBreak="0">
    <w:nsid w:val="5A900936"/>
    <w:multiLevelType w:val="hybridMultilevel"/>
    <w:tmpl w:val="FFFFFFFF"/>
    <w:lvl w:ilvl="0" w:tplc="C6D0AC04">
      <w:start w:val="5"/>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72" w15:restartNumberingAfterBreak="0">
    <w:nsid w:val="5AC922CA"/>
    <w:multiLevelType w:val="hybridMultilevel"/>
    <w:tmpl w:val="2CA6582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3" w15:restartNumberingAfterBreak="0">
    <w:nsid w:val="5B98230F"/>
    <w:multiLevelType w:val="hybridMultilevel"/>
    <w:tmpl w:val="3DC28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4" w15:restartNumberingAfterBreak="0">
    <w:nsid w:val="5B9E7DB2"/>
    <w:multiLevelType w:val="multilevel"/>
    <w:tmpl w:val="DFCADD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5" w15:restartNumberingAfterBreak="0">
    <w:nsid w:val="5BC03165"/>
    <w:multiLevelType w:val="hybridMultilevel"/>
    <w:tmpl w:val="1E40DA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6" w15:restartNumberingAfterBreak="0">
    <w:nsid w:val="5BCD240D"/>
    <w:multiLevelType w:val="hybridMultilevel"/>
    <w:tmpl w:val="4D285EE8"/>
    <w:lvl w:ilvl="0" w:tplc="3D04316C">
      <w:start w:val="1"/>
      <w:numFmt w:val="decimal"/>
      <w:lvlText w:val="%1)"/>
      <w:lvlJc w:val="left"/>
      <w:pPr>
        <w:ind w:left="1713" w:hanging="360"/>
      </w:pPr>
      <w:rPr>
        <w:b w:val="0"/>
        <w:b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77" w15:restartNumberingAfterBreak="0">
    <w:nsid w:val="5CC71804"/>
    <w:multiLevelType w:val="multilevel"/>
    <w:tmpl w:val="FCEC78A6"/>
    <w:lvl w:ilvl="0">
      <w:start w:val="2"/>
      <w:numFmt w:val="decimal"/>
      <w:lvlText w:val="%1)"/>
      <w:lvlJc w:val="left"/>
      <w:pPr>
        <w:tabs>
          <w:tab w:val="num" w:pos="720"/>
        </w:tabs>
        <w:ind w:left="720" w:hanging="360"/>
      </w:pPr>
      <w:rPr>
        <w:rFonts w:hint="default"/>
        <w:sz w:val="20"/>
      </w:rPr>
    </w:lvl>
    <w:lvl w:ilvl="1">
      <w:start w:val="3"/>
      <w:numFmt w:val="lowerLetter"/>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78" w15:restartNumberingAfterBreak="0">
    <w:nsid w:val="5CD65AB3"/>
    <w:multiLevelType w:val="hybridMultilevel"/>
    <w:tmpl w:val="039A82D8"/>
    <w:lvl w:ilvl="0" w:tplc="51745320">
      <w:start w:val="1"/>
      <w:numFmt w:val="lowerLetter"/>
      <w:lvlText w:val="%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9" w15:restartNumberingAfterBreak="0">
    <w:nsid w:val="5D5C6CD8"/>
    <w:multiLevelType w:val="multilevel"/>
    <w:tmpl w:val="B4721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0" w15:restartNumberingAfterBreak="0">
    <w:nsid w:val="5D9555FE"/>
    <w:multiLevelType w:val="multilevel"/>
    <w:tmpl w:val="52108E30"/>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81" w15:restartNumberingAfterBreak="0">
    <w:nsid w:val="5DA5575E"/>
    <w:multiLevelType w:val="hybridMultilevel"/>
    <w:tmpl w:val="E1DC71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2" w15:restartNumberingAfterBreak="0">
    <w:nsid w:val="5DAB408D"/>
    <w:multiLevelType w:val="multilevel"/>
    <w:tmpl w:val="F19C8AC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3" w15:restartNumberingAfterBreak="0">
    <w:nsid w:val="5EB80D5C"/>
    <w:multiLevelType w:val="hybridMultilevel"/>
    <w:tmpl w:val="BAC25C84"/>
    <w:lvl w:ilvl="0" w:tplc="8A44D636">
      <w:start w:val="1"/>
      <w:numFmt w:val="lowerLetter"/>
      <w:lvlText w:val="%1."/>
      <w:lvlJc w:val="left"/>
      <w:pPr>
        <w:ind w:left="720" w:hanging="360"/>
      </w:pPr>
      <w:rPr>
        <w:rFonts w:hint="default"/>
        <w:sz w:val="16"/>
        <w:szCs w:val="16"/>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4" w15:restartNumberingAfterBreak="0">
    <w:nsid w:val="5ECB5122"/>
    <w:multiLevelType w:val="multilevel"/>
    <w:tmpl w:val="8368CE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5" w15:restartNumberingAfterBreak="0">
    <w:nsid w:val="5F0C09CB"/>
    <w:multiLevelType w:val="hybridMultilevel"/>
    <w:tmpl w:val="E2D836A2"/>
    <w:lvl w:ilvl="0" w:tplc="B7F48F46">
      <w:start w:val="2"/>
      <w:numFmt w:val="bullet"/>
      <w:lvlText w:val="-"/>
      <w:lvlJc w:val="left"/>
      <w:pPr>
        <w:ind w:left="360" w:hanging="360"/>
      </w:pPr>
      <w:rPr>
        <w:rFonts w:ascii="Times New Roman" w:eastAsiaTheme="minorHAnsi"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86" w15:restartNumberingAfterBreak="0">
    <w:nsid w:val="5F0D5217"/>
    <w:multiLevelType w:val="hybridMultilevel"/>
    <w:tmpl w:val="2626F416"/>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87" w15:restartNumberingAfterBreak="0">
    <w:nsid w:val="5F0F7E02"/>
    <w:multiLevelType w:val="multilevel"/>
    <w:tmpl w:val="111253CC"/>
    <w:lvl w:ilvl="0">
      <w:start w:val="1"/>
      <w:numFmt w:val="lowerLetter"/>
      <w:lvlText w:val="%1."/>
      <w:lvlJc w:val="righ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8" w15:restartNumberingAfterBreak="0">
    <w:nsid w:val="60572B28"/>
    <w:multiLevelType w:val="hybridMultilevel"/>
    <w:tmpl w:val="3084AE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9" w15:restartNumberingAfterBreak="0">
    <w:nsid w:val="60666700"/>
    <w:multiLevelType w:val="hybridMultilevel"/>
    <w:tmpl w:val="75DE6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0" w15:restartNumberingAfterBreak="0">
    <w:nsid w:val="608234F2"/>
    <w:multiLevelType w:val="hybridMultilevel"/>
    <w:tmpl w:val="DEAE5D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1" w15:restartNumberingAfterBreak="0">
    <w:nsid w:val="609630E9"/>
    <w:multiLevelType w:val="hybridMultilevel"/>
    <w:tmpl w:val="B53AF9A6"/>
    <w:lvl w:ilvl="0" w:tplc="51745320">
      <w:start w:val="1"/>
      <w:numFmt w:val="lowerLetter"/>
      <w:lvlText w:val="%1."/>
      <w:lvlJc w:val="righ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2" w15:restartNumberingAfterBreak="0">
    <w:nsid w:val="60CD6969"/>
    <w:multiLevelType w:val="hybridMultilevel"/>
    <w:tmpl w:val="AC863D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3" w15:restartNumberingAfterBreak="0">
    <w:nsid w:val="616077ED"/>
    <w:multiLevelType w:val="multilevel"/>
    <w:tmpl w:val="3530D44C"/>
    <w:lvl w:ilvl="0">
      <w:numFmt w:val="bullet"/>
      <w:lvlText w:val="●"/>
      <w:lvlJc w:val="left"/>
      <w:pPr>
        <w:ind w:left="720" w:hanging="360"/>
      </w:pPr>
    </w:lvl>
    <w:lvl w:ilvl="1">
      <w:start w:val="1"/>
      <w:numFmt w:val="bullet"/>
      <w:lvlText w:val="○"/>
      <w:lvlJc w:val="left"/>
      <w:pPr>
        <w:ind w:left="1440" w:hanging="360"/>
      </w:pPr>
    </w:lvl>
    <w:lvl w:ilvl="2">
      <w:start w:val="1"/>
      <w:numFmt w:val="bullet"/>
      <w:lvlText w:val="■"/>
      <w:lvlJc w:val="left"/>
      <w:pPr>
        <w:ind w:left="2160" w:hanging="360"/>
      </w:pPr>
    </w:lvl>
    <w:lvl w:ilvl="3">
      <w:start w:val="1"/>
      <w:numFmt w:val="bullet"/>
      <w:lvlText w:val="●"/>
      <w:lvlJc w:val="left"/>
      <w:pPr>
        <w:ind w:left="2880" w:hanging="360"/>
      </w:pPr>
    </w:lvl>
    <w:lvl w:ilvl="4">
      <w:start w:val="1"/>
      <w:numFmt w:val="bullet"/>
      <w:lvlText w:val="○"/>
      <w:lvlJc w:val="left"/>
      <w:pPr>
        <w:ind w:left="3600" w:hanging="360"/>
      </w:pPr>
    </w:lvl>
    <w:lvl w:ilvl="5">
      <w:start w:val="1"/>
      <w:numFmt w:val="bullet"/>
      <w:lvlText w:val="■"/>
      <w:lvlJc w:val="left"/>
      <w:pPr>
        <w:ind w:left="4320" w:hanging="360"/>
      </w:pPr>
    </w:lvl>
    <w:lvl w:ilvl="6">
      <w:start w:val="1"/>
      <w:numFmt w:val="bullet"/>
      <w:lvlText w:val="●"/>
      <w:lvlJc w:val="left"/>
      <w:pPr>
        <w:ind w:left="5040" w:hanging="360"/>
      </w:pPr>
    </w:lvl>
    <w:lvl w:ilvl="7">
      <w:start w:val="1"/>
      <w:numFmt w:val="bullet"/>
      <w:lvlText w:val="○"/>
      <w:lvlJc w:val="left"/>
      <w:pPr>
        <w:ind w:left="5760" w:hanging="360"/>
      </w:pPr>
    </w:lvl>
    <w:lvl w:ilvl="8">
      <w:start w:val="1"/>
      <w:numFmt w:val="bullet"/>
      <w:lvlText w:val="■"/>
      <w:lvlJc w:val="left"/>
      <w:pPr>
        <w:ind w:left="6480" w:hanging="360"/>
      </w:pPr>
    </w:lvl>
  </w:abstractNum>
  <w:abstractNum w:abstractNumId="394" w15:restartNumberingAfterBreak="0">
    <w:nsid w:val="61AF431B"/>
    <w:multiLevelType w:val="hybridMultilevel"/>
    <w:tmpl w:val="038A29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5" w15:restartNumberingAfterBreak="0">
    <w:nsid w:val="61D153D0"/>
    <w:multiLevelType w:val="hybridMultilevel"/>
    <w:tmpl w:val="69622BA2"/>
    <w:lvl w:ilvl="0" w:tplc="4ADE7888">
      <w:start w:val="1"/>
      <w:numFmt w:val="decimal"/>
      <w:lvlText w:val="%1."/>
      <w:lvlJc w:val="left"/>
      <w:pPr>
        <w:ind w:left="720" w:hanging="360"/>
      </w:pPr>
      <w:rPr>
        <w:rFonts w:hint="default"/>
        <w:b w:val="0"/>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6" w15:restartNumberingAfterBreak="0">
    <w:nsid w:val="61D91673"/>
    <w:multiLevelType w:val="multilevel"/>
    <w:tmpl w:val="FFFFFFFF"/>
    <w:lvl w:ilvl="0">
      <w:start w:val="1"/>
      <w:numFmt w:val="lowerLetter"/>
      <w:lvlText w:val="%1)"/>
      <w:lvlJc w:val="left"/>
      <w:pPr>
        <w:tabs>
          <w:tab w:val="num" w:pos="720"/>
        </w:tabs>
        <w:ind w:left="720" w:hanging="360"/>
      </w:pPr>
      <w:rPr>
        <w:rFonts w:cs="Times New Roman" w:hint="default"/>
        <w:sz w:val="20"/>
      </w:rPr>
    </w:lvl>
    <w:lvl w:ilvl="1">
      <w:start w:val="5"/>
      <w:numFmt w:val="decimal"/>
      <w:lvlText w:val="%2."/>
      <w:lvlJc w:val="left"/>
      <w:pPr>
        <w:ind w:left="1440" w:hanging="360"/>
      </w:pPr>
      <w:rPr>
        <w:rFont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7" w15:restartNumberingAfterBreak="0">
    <w:nsid w:val="61D91A0D"/>
    <w:multiLevelType w:val="hybridMultilevel"/>
    <w:tmpl w:val="1A1606E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98" w15:restartNumberingAfterBreak="0">
    <w:nsid w:val="622153F0"/>
    <w:multiLevelType w:val="hybridMultilevel"/>
    <w:tmpl w:val="2FAC1F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9" w15:restartNumberingAfterBreak="0">
    <w:nsid w:val="623E22D4"/>
    <w:multiLevelType w:val="hybridMultilevel"/>
    <w:tmpl w:val="180023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0" w15:restartNumberingAfterBreak="0">
    <w:nsid w:val="62872DD4"/>
    <w:multiLevelType w:val="multilevel"/>
    <w:tmpl w:val="AD7E65AC"/>
    <w:lvl w:ilvl="0">
      <w:start w:val="1"/>
      <w:numFmt w:val="decimal"/>
      <w:lvlText w:val="%1."/>
      <w:lvlJc w:val="left"/>
      <w:pPr>
        <w:tabs>
          <w:tab w:val="num" w:pos="1211"/>
        </w:tabs>
        <w:ind w:left="1211" w:hanging="360"/>
      </w:pPr>
    </w:lvl>
    <w:lvl w:ilvl="1" w:tentative="1">
      <w:start w:val="1"/>
      <w:numFmt w:val="decimal"/>
      <w:lvlText w:val="%2."/>
      <w:lvlJc w:val="left"/>
      <w:pPr>
        <w:tabs>
          <w:tab w:val="num" w:pos="1931"/>
        </w:tabs>
        <w:ind w:left="1931" w:hanging="360"/>
      </w:pPr>
    </w:lvl>
    <w:lvl w:ilvl="2" w:tentative="1">
      <w:start w:val="1"/>
      <w:numFmt w:val="decimal"/>
      <w:lvlText w:val="%3."/>
      <w:lvlJc w:val="left"/>
      <w:pPr>
        <w:tabs>
          <w:tab w:val="num" w:pos="2651"/>
        </w:tabs>
        <w:ind w:left="2651" w:hanging="360"/>
      </w:pPr>
    </w:lvl>
    <w:lvl w:ilvl="3" w:tentative="1">
      <w:start w:val="1"/>
      <w:numFmt w:val="decimal"/>
      <w:lvlText w:val="%4."/>
      <w:lvlJc w:val="left"/>
      <w:pPr>
        <w:tabs>
          <w:tab w:val="num" w:pos="3371"/>
        </w:tabs>
        <w:ind w:left="3371" w:hanging="360"/>
      </w:pPr>
    </w:lvl>
    <w:lvl w:ilvl="4" w:tentative="1">
      <w:start w:val="1"/>
      <w:numFmt w:val="decimal"/>
      <w:lvlText w:val="%5."/>
      <w:lvlJc w:val="left"/>
      <w:pPr>
        <w:tabs>
          <w:tab w:val="num" w:pos="4091"/>
        </w:tabs>
        <w:ind w:left="4091" w:hanging="360"/>
      </w:pPr>
    </w:lvl>
    <w:lvl w:ilvl="5" w:tentative="1">
      <w:start w:val="1"/>
      <w:numFmt w:val="decimal"/>
      <w:lvlText w:val="%6."/>
      <w:lvlJc w:val="left"/>
      <w:pPr>
        <w:tabs>
          <w:tab w:val="num" w:pos="4811"/>
        </w:tabs>
        <w:ind w:left="4811" w:hanging="360"/>
      </w:pPr>
    </w:lvl>
    <w:lvl w:ilvl="6" w:tentative="1">
      <w:start w:val="1"/>
      <w:numFmt w:val="decimal"/>
      <w:lvlText w:val="%7."/>
      <w:lvlJc w:val="left"/>
      <w:pPr>
        <w:tabs>
          <w:tab w:val="num" w:pos="5531"/>
        </w:tabs>
        <w:ind w:left="5531" w:hanging="360"/>
      </w:pPr>
    </w:lvl>
    <w:lvl w:ilvl="7" w:tentative="1">
      <w:start w:val="1"/>
      <w:numFmt w:val="decimal"/>
      <w:lvlText w:val="%8."/>
      <w:lvlJc w:val="left"/>
      <w:pPr>
        <w:tabs>
          <w:tab w:val="num" w:pos="6251"/>
        </w:tabs>
        <w:ind w:left="6251" w:hanging="360"/>
      </w:pPr>
    </w:lvl>
    <w:lvl w:ilvl="8" w:tentative="1">
      <w:start w:val="1"/>
      <w:numFmt w:val="decimal"/>
      <w:lvlText w:val="%9."/>
      <w:lvlJc w:val="left"/>
      <w:pPr>
        <w:tabs>
          <w:tab w:val="num" w:pos="6971"/>
        </w:tabs>
        <w:ind w:left="6971" w:hanging="360"/>
      </w:pPr>
    </w:lvl>
  </w:abstractNum>
  <w:abstractNum w:abstractNumId="401" w15:restartNumberingAfterBreak="0">
    <w:nsid w:val="62F10590"/>
    <w:multiLevelType w:val="multilevel"/>
    <w:tmpl w:val="41747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2" w15:restartNumberingAfterBreak="0">
    <w:nsid w:val="632557DD"/>
    <w:multiLevelType w:val="multilevel"/>
    <w:tmpl w:val="1212BB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3" w15:restartNumberingAfterBreak="0">
    <w:nsid w:val="63737FD2"/>
    <w:multiLevelType w:val="hybridMultilevel"/>
    <w:tmpl w:val="3FCE4CF4"/>
    <w:lvl w:ilvl="0" w:tplc="F480622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04" w15:restartNumberingAfterBreak="0">
    <w:nsid w:val="637E124C"/>
    <w:multiLevelType w:val="hybridMultilevel"/>
    <w:tmpl w:val="DE723FD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5" w15:restartNumberingAfterBreak="0">
    <w:nsid w:val="642F3CB8"/>
    <w:multiLevelType w:val="hybridMultilevel"/>
    <w:tmpl w:val="1FFC81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6" w15:restartNumberingAfterBreak="0">
    <w:nsid w:val="64305B42"/>
    <w:multiLevelType w:val="hybridMultilevel"/>
    <w:tmpl w:val="B2607E2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07" w15:restartNumberingAfterBreak="0">
    <w:nsid w:val="64641D6C"/>
    <w:multiLevelType w:val="hybridMultilevel"/>
    <w:tmpl w:val="DE723FD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8" w15:restartNumberingAfterBreak="0">
    <w:nsid w:val="6497513E"/>
    <w:multiLevelType w:val="hybridMultilevel"/>
    <w:tmpl w:val="C85E326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9" w15:restartNumberingAfterBreak="0">
    <w:nsid w:val="64EA2148"/>
    <w:multiLevelType w:val="hybridMultilevel"/>
    <w:tmpl w:val="706E8E0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0" w15:restartNumberingAfterBreak="0">
    <w:nsid w:val="65006A7A"/>
    <w:multiLevelType w:val="hybridMultilevel"/>
    <w:tmpl w:val="166804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1" w15:restartNumberingAfterBreak="0">
    <w:nsid w:val="65787FFA"/>
    <w:multiLevelType w:val="hybridMultilevel"/>
    <w:tmpl w:val="E36887D4"/>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2" w15:restartNumberingAfterBreak="0">
    <w:nsid w:val="65D851B5"/>
    <w:multiLevelType w:val="multilevel"/>
    <w:tmpl w:val="FFFFFFFF"/>
    <w:lvl w:ilvl="0">
      <w:start w:val="2"/>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36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13" w15:restartNumberingAfterBreak="0">
    <w:nsid w:val="662F7145"/>
    <w:multiLevelType w:val="hybridMultilevel"/>
    <w:tmpl w:val="3D6491B4"/>
    <w:lvl w:ilvl="0" w:tplc="29CE475A">
      <w:start w:val="1"/>
      <w:numFmt w:val="decimal"/>
      <w:lvlText w:val="%1)"/>
      <w:lvlJc w:val="left"/>
      <w:pPr>
        <w:ind w:left="2421" w:hanging="360"/>
      </w:pPr>
      <w:rPr>
        <w:b w:val="0"/>
        <w:bCs w:val="0"/>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414" w15:restartNumberingAfterBreak="0">
    <w:nsid w:val="66727E49"/>
    <w:multiLevelType w:val="multilevel"/>
    <w:tmpl w:val="F7145CC6"/>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15" w15:restartNumberingAfterBreak="0">
    <w:nsid w:val="667B4015"/>
    <w:multiLevelType w:val="hybridMultilevel"/>
    <w:tmpl w:val="56E275F0"/>
    <w:lvl w:ilvl="0" w:tplc="7A20A9EC">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16" w15:restartNumberingAfterBreak="0">
    <w:nsid w:val="675B5C3A"/>
    <w:multiLevelType w:val="multilevel"/>
    <w:tmpl w:val="057251DC"/>
    <w:lvl w:ilvl="0">
      <w:start w:val="3"/>
      <w:numFmt w:val="upperLetter"/>
      <w:pStyle w:val="JUDUL2"/>
      <w:lvlText w:val="%1."/>
      <w:lvlJc w:val="left"/>
      <w:pPr>
        <w:ind w:left="502" w:hanging="360"/>
      </w:pPr>
      <w:rPr>
        <w:rFonts w:hint="default"/>
      </w:rPr>
    </w:lvl>
    <w:lvl w:ilvl="1">
      <w:start w:val="3"/>
      <w:numFmt w:val="lowerLetter"/>
      <w:lvlText w:val="%2."/>
      <w:lvlJc w:val="left"/>
      <w:pPr>
        <w:ind w:left="1080" w:hanging="360"/>
      </w:pPr>
      <w:rPr>
        <w:rFonts w:hint="default"/>
      </w:rPr>
    </w:lvl>
    <w:lvl w:ilvl="2">
      <w:start w:val="1"/>
      <w:numFmt w:val="decimal"/>
      <w:lvlText w:val="(%3)"/>
      <w:lvlJc w:val="left"/>
      <w:pPr>
        <w:ind w:left="1800" w:hanging="180"/>
      </w:pPr>
      <w:rPr>
        <w:rFonts w:hint="default"/>
      </w:rPr>
    </w:lvl>
    <w:lvl w:ilvl="3">
      <w:start w:val="1"/>
      <w:numFmt w:val="decimal"/>
      <w:lvlText w:val="%4."/>
      <w:lvlJc w:val="left"/>
      <w:pPr>
        <w:ind w:left="2520" w:hanging="360"/>
      </w:pPr>
      <w:rPr>
        <w:rFonts w:hint="default"/>
        <w:b w:val="0"/>
        <w:i w:val="0"/>
      </w:rPr>
    </w:lvl>
    <w:lvl w:ilvl="4">
      <w:start w:val="1"/>
      <w:numFmt w:val="lowerLetter"/>
      <w:lvlText w:val="%5)"/>
      <w:lvlJc w:val="left"/>
      <w:pPr>
        <w:ind w:left="3240" w:hanging="360"/>
      </w:pPr>
      <w:rPr>
        <w:rFonts w:hint="default"/>
      </w:rPr>
    </w:lvl>
    <w:lvl w:ilvl="5">
      <w:start w:val="1"/>
      <w:numFmt w:val="lowerLetter"/>
      <w:lvlText w:val="(%6)"/>
      <w:lvlJc w:val="left"/>
      <w:pPr>
        <w:ind w:left="3960" w:hanging="180"/>
      </w:pPr>
      <w:rPr>
        <w:rFonts w:hint="default"/>
      </w:rPr>
    </w:lvl>
    <w:lvl w:ilvl="6">
      <w:start w:val="1"/>
      <w:numFmt w:val="lowerLetter"/>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Letter"/>
      <w:lvlText w:val="(%9)"/>
      <w:lvlJc w:val="left"/>
      <w:pPr>
        <w:ind w:left="6120" w:hanging="180"/>
      </w:pPr>
      <w:rPr>
        <w:rFonts w:hint="default"/>
      </w:rPr>
    </w:lvl>
  </w:abstractNum>
  <w:abstractNum w:abstractNumId="417" w15:restartNumberingAfterBreak="0">
    <w:nsid w:val="67F27838"/>
    <w:multiLevelType w:val="hybridMultilevel"/>
    <w:tmpl w:val="090C5F94"/>
    <w:lvl w:ilvl="0" w:tplc="073017FE">
      <w:start w:val="1"/>
      <w:numFmt w:val="decimal"/>
      <w:pStyle w:val="s3"/>
      <w:lvlText w:val="%1."/>
      <w:lvlJc w:val="left"/>
      <w:pPr>
        <w:ind w:left="1440" w:hanging="360"/>
      </w:pPr>
      <w:rPr>
        <w:rFonts w:hint="default"/>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8" w15:restartNumberingAfterBreak="0">
    <w:nsid w:val="68722011"/>
    <w:multiLevelType w:val="multilevel"/>
    <w:tmpl w:val="BD9CAC0E"/>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419" w15:restartNumberingAfterBreak="0">
    <w:nsid w:val="687637F5"/>
    <w:multiLevelType w:val="hybridMultilevel"/>
    <w:tmpl w:val="EB76CB0E"/>
    <w:lvl w:ilvl="0" w:tplc="04090011">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0" w15:restartNumberingAfterBreak="0">
    <w:nsid w:val="68AE34C0"/>
    <w:multiLevelType w:val="hybridMultilevel"/>
    <w:tmpl w:val="5680C0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1" w15:restartNumberingAfterBreak="0">
    <w:nsid w:val="68E574E0"/>
    <w:multiLevelType w:val="multilevel"/>
    <w:tmpl w:val="0C103208"/>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422" w15:restartNumberingAfterBreak="0">
    <w:nsid w:val="68E85F50"/>
    <w:multiLevelType w:val="hybridMultilevel"/>
    <w:tmpl w:val="02B0830A"/>
    <w:lvl w:ilvl="0" w:tplc="3809000F">
      <w:start w:val="1"/>
      <w:numFmt w:val="decimal"/>
      <w:lvlText w:val="%1."/>
      <w:lvlJc w:val="left"/>
      <w:pPr>
        <w:ind w:left="720" w:hanging="360"/>
      </w:pPr>
    </w:lvl>
    <w:lvl w:ilvl="1" w:tplc="04090017">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3" w15:restartNumberingAfterBreak="0">
    <w:nsid w:val="69180017"/>
    <w:multiLevelType w:val="multilevel"/>
    <w:tmpl w:val="1BF26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4" w15:restartNumberingAfterBreak="0">
    <w:nsid w:val="69A51A87"/>
    <w:multiLevelType w:val="hybridMultilevel"/>
    <w:tmpl w:val="D2102656"/>
    <w:lvl w:ilvl="0" w:tplc="7BAE2F3A">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1722CE4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5" w15:restartNumberingAfterBreak="0">
    <w:nsid w:val="6A4078E1"/>
    <w:multiLevelType w:val="hybridMultilevel"/>
    <w:tmpl w:val="5D46A0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6" w15:restartNumberingAfterBreak="0">
    <w:nsid w:val="6AAC0A24"/>
    <w:multiLevelType w:val="hybridMultilevel"/>
    <w:tmpl w:val="7400C5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7" w15:restartNumberingAfterBreak="0">
    <w:nsid w:val="6B377D4B"/>
    <w:multiLevelType w:val="multilevel"/>
    <w:tmpl w:val="3B2434E0"/>
    <w:lvl w:ilvl="0">
      <w:start w:val="1"/>
      <w:numFmt w:val="lowerLetter"/>
      <w:lvlText w:val="%1."/>
      <w:lvlJc w:val="righ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8" w15:restartNumberingAfterBreak="0">
    <w:nsid w:val="6B9909E8"/>
    <w:multiLevelType w:val="multilevel"/>
    <w:tmpl w:val="CC267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9" w15:restartNumberingAfterBreak="0">
    <w:nsid w:val="6BB95826"/>
    <w:multiLevelType w:val="hybridMultilevel"/>
    <w:tmpl w:val="D7A8D562"/>
    <w:lvl w:ilvl="0" w:tplc="FFFFFFF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0" w15:restartNumberingAfterBreak="0">
    <w:nsid w:val="6BD776D9"/>
    <w:multiLevelType w:val="multilevel"/>
    <w:tmpl w:val="B55C1DD8"/>
    <w:lvl w:ilvl="0">
      <w:start w:val="2"/>
      <w:numFmt w:val="decimal"/>
      <w:lvlText w:val="%1)"/>
      <w:lvlJc w:val="left"/>
      <w:pPr>
        <w:tabs>
          <w:tab w:val="num" w:pos="720"/>
        </w:tabs>
        <w:ind w:left="720" w:hanging="360"/>
      </w:pPr>
      <w:rPr>
        <w:rFonts w:hint="default"/>
        <w:sz w:val="20"/>
      </w:rPr>
    </w:lvl>
    <w:lvl w:ilvl="1">
      <w:start w:val="3"/>
      <w:numFmt w:val="lowerLetter"/>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1" w15:restartNumberingAfterBreak="0">
    <w:nsid w:val="6BFA253D"/>
    <w:multiLevelType w:val="hybridMultilevel"/>
    <w:tmpl w:val="5F4EA7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2" w15:restartNumberingAfterBreak="0">
    <w:nsid w:val="6C36209A"/>
    <w:multiLevelType w:val="hybridMultilevel"/>
    <w:tmpl w:val="0290C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3" w15:restartNumberingAfterBreak="0">
    <w:nsid w:val="6C762FA2"/>
    <w:multiLevelType w:val="multilevel"/>
    <w:tmpl w:val="6E0C621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34" w15:restartNumberingAfterBreak="0">
    <w:nsid w:val="6CFE1962"/>
    <w:multiLevelType w:val="hybridMultilevel"/>
    <w:tmpl w:val="E97E4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5" w15:restartNumberingAfterBreak="0">
    <w:nsid w:val="6D081ACF"/>
    <w:multiLevelType w:val="hybridMultilevel"/>
    <w:tmpl w:val="6352B72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6" w15:restartNumberingAfterBreak="0">
    <w:nsid w:val="6D5355F2"/>
    <w:multiLevelType w:val="hybridMultilevel"/>
    <w:tmpl w:val="DD56D09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37" w15:restartNumberingAfterBreak="0">
    <w:nsid w:val="6D8255EA"/>
    <w:multiLevelType w:val="multilevel"/>
    <w:tmpl w:val="C4D84A34"/>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8" w15:restartNumberingAfterBreak="0">
    <w:nsid w:val="6D8A0E80"/>
    <w:multiLevelType w:val="multilevel"/>
    <w:tmpl w:val="0F66101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9" w15:restartNumberingAfterBreak="0">
    <w:nsid w:val="6DE95DE8"/>
    <w:multiLevelType w:val="multilevel"/>
    <w:tmpl w:val="A3627876"/>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40" w15:restartNumberingAfterBreak="0">
    <w:nsid w:val="6E9D5F16"/>
    <w:multiLevelType w:val="hybridMultilevel"/>
    <w:tmpl w:val="63DA152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1" w15:restartNumberingAfterBreak="0">
    <w:nsid w:val="6EAD3648"/>
    <w:multiLevelType w:val="hybridMultilevel"/>
    <w:tmpl w:val="B9765646"/>
    <w:lvl w:ilvl="0" w:tplc="04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2" w15:restartNumberingAfterBreak="0">
    <w:nsid w:val="6F4F768B"/>
    <w:multiLevelType w:val="hybridMultilevel"/>
    <w:tmpl w:val="E8A6D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3" w15:restartNumberingAfterBreak="0">
    <w:nsid w:val="6F816DA4"/>
    <w:multiLevelType w:val="hybridMultilevel"/>
    <w:tmpl w:val="8CC627F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44" w15:restartNumberingAfterBreak="0">
    <w:nsid w:val="6FB77C52"/>
    <w:multiLevelType w:val="hybridMultilevel"/>
    <w:tmpl w:val="C1EACC0E"/>
    <w:lvl w:ilvl="0" w:tplc="DB7A9AB6">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5" w15:restartNumberingAfterBreak="0">
    <w:nsid w:val="70497960"/>
    <w:multiLevelType w:val="hybridMultilevel"/>
    <w:tmpl w:val="C19AB5D6"/>
    <w:lvl w:ilvl="0" w:tplc="4B00ABB4">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6" w15:restartNumberingAfterBreak="0">
    <w:nsid w:val="708E490A"/>
    <w:multiLevelType w:val="hybridMultilevel"/>
    <w:tmpl w:val="7756A452"/>
    <w:lvl w:ilvl="0" w:tplc="1BDC15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7" w15:restartNumberingAfterBreak="0">
    <w:nsid w:val="71010D62"/>
    <w:multiLevelType w:val="hybridMultilevel"/>
    <w:tmpl w:val="350C6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8" w15:restartNumberingAfterBreak="0">
    <w:nsid w:val="710A5A75"/>
    <w:multiLevelType w:val="hybridMultilevel"/>
    <w:tmpl w:val="204089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9" w15:restartNumberingAfterBreak="0">
    <w:nsid w:val="713C568E"/>
    <w:multiLevelType w:val="multilevel"/>
    <w:tmpl w:val="A128F64E"/>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50" w15:restartNumberingAfterBreak="0">
    <w:nsid w:val="71A47D43"/>
    <w:multiLevelType w:val="hybridMultilevel"/>
    <w:tmpl w:val="FFFFFFFF"/>
    <w:lvl w:ilvl="0" w:tplc="1EDC22DE">
      <w:start w:val="1"/>
      <w:numFmt w:val="upperLetter"/>
      <w:lvlText w:val="%1."/>
      <w:lvlJc w:val="left"/>
      <w:pPr>
        <w:ind w:left="720" w:hanging="360"/>
      </w:pPr>
      <w:rPr>
        <w:rFonts w:cs="Times New Roman"/>
        <w:b/>
        <w:bCs/>
      </w:rPr>
    </w:lvl>
    <w:lvl w:ilvl="1" w:tplc="2424EDFE">
      <w:start w:val="1"/>
      <w:numFmt w:val="decimal"/>
      <w:lvlText w:val="%2."/>
      <w:lvlJc w:val="left"/>
      <w:pPr>
        <w:ind w:left="1440" w:hanging="360"/>
      </w:pPr>
      <w:rPr>
        <w:rFonts w:cs="Times New Roman"/>
        <w:b/>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51" w15:restartNumberingAfterBreak="0">
    <w:nsid w:val="71CE2E70"/>
    <w:multiLevelType w:val="hybridMultilevel"/>
    <w:tmpl w:val="3E1E61FA"/>
    <w:lvl w:ilvl="0" w:tplc="3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2" w15:restartNumberingAfterBreak="0">
    <w:nsid w:val="728E7896"/>
    <w:multiLevelType w:val="multilevel"/>
    <w:tmpl w:val="D7F2F456"/>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
      <w:lvlJc w:val="left"/>
      <w:pPr>
        <w:ind w:left="1440" w:hanging="360"/>
      </w:pPr>
      <w:rPr>
        <w:rFonts w:ascii="Wingdings" w:eastAsiaTheme="minorHAnsi" w:hAnsi="Wingdings" w:cs="Times New Roman" w:hint="default"/>
      </w:rPr>
    </w:lvl>
    <w:lvl w:ilvl="2">
      <w:start w:val="1"/>
      <w:numFmt w:val="lowerLetter"/>
      <w:lvlText w:val="%3."/>
      <w:lvlJc w:val="left"/>
      <w:pPr>
        <w:ind w:left="2160" w:hanging="360"/>
      </w:pPr>
      <w:rPr>
        <w:rFonts w:eastAsiaTheme="minorHAnsi" w:hint="default"/>
        <w:b w:val="0"/>
      </w:rPr>
    </w:lvl>
    <w:lvl w:ilvl="3">
      <w:start w:val="1"/>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3" w15:restartNumberingAfterBreak="0">
    <w:nsid w:val="72A625BE"/>
    <w:multiLevelType w:val="multilevel"/>
    <w:tmpl w:val="0EEE063C"/>
    <w:lvl w:ilvl="0">
      <w:start w:val="1"/>
      <w:numFmt w:val="decimal"/>
      <w:lvlText w:val="%1."/>
      <w:lvlJc w:val="left"/>
      <w:pPr>
        <w:tabs>
          <w:tab w:val="num" w:pos="927"/>
        </w:tabs>
        <w:ind w:left="927" w:hanging="360"/>
      </w:pPr>
      <w:rPr>
        <w:rFonts w:ascii="Times New Roman" w:eastAsia="Times New Roman" w:hAnsi="Times New Roman" w:cs="Times New Roman"/>
      </w:r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454" w15:restartNumberingAfterBreak="0">
    <w:nsid w:val="72F861A4"/>
    <w:multiLevelType w:val="multilevel"/>
    <w:tmpl w:val="59F44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5" w15:restartNumberingAfterBreak="0">
    <w:nsid w:val="73B422AE"/>
    <w:multiLevelType w:val="hybridMultilevel"/>
    <w:tmpl w:val="335CCA4A"/>
    <w:lvl w:ilvl="0" w:tplc="FDF6606A">
      <w:start w:val="1"/>
      <w:numFmt w:val="upperLetter"/>
      <w:lvlText w:val="%1."/>
      <w:lvlJc w:val="left"/>
      <w:pPr>
        <w:ind w:left="1495" w:hanging="360"/>
      </w:pPr>
      <w:rPr>
        <w:rFonts w:asciiTheme="minorHAnsi" w:eastAsiaTheme="minorHAnsi" w:hAnsiTheme="minorHAnsi" w:cs="Times New Roman"/>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456" w15:restartNumberingAfterBreak="0">
    <w:nsid w:val="73DA527D"/>
    <w:multiLevelType w:val="hybridMultilevel"/>
    <w:tmpl w:val="C3146158"/>
    <w:lvl w:ilvl="0" w:tplc="3809000F">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7" w15:restartNumberingAfterBreak="0">
    <w:nsid w:val="73EC6BD9"/>
    <w:multiLevelType w:val="hybridMultilevel"/>
    <w:tmpl w:val="C978BE2C"/>
    <w:lvl w:ilvl="0" w:tplc="6DFAAFF4">
      <w:start w:val="1"/>
      <w:numFmt w:val="lowerLetter"/>
      <w:lvlText w:val="%1."/>
      <w:lvlJc w:val="left"/>
      <w:pPr>
        <w:ind w:left="1495" w:hanging="360"/>
      </w:pPr>
      <w:rPr>
        <w:rFonts w:hint="default"/>
        <w:b w:val="0"/>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458" w15:restartNumberingAfterBreak="0">
    <w:nsid w:val="74554257"/>
    <w:multiLevelType w:val="hybridMultilevel"/>
    <w:tmpl w:val="9E5828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9" w15:restartNumberingAfterBreak="0">
    <w:nsid w:val="74C44AF8"/>
    <w:multiLevelType w:val="multilevel"/>
    <w:tmpl w:val="08F2927E"/>
    <w:lvl w:ilvl="0">
      <w:start w:val="2"/>
      <w:numFmt w:val="decimal"/>
      <w:lvlText w:val="%1."/>
      <w:lvlJc w:val="left"/>
      <w:pPr>
        <w:ind w:left="720" w:hanging="360"/>
      </w:pPr>
      <w:rPr>
        <w:b/>
      </w:r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460" w15:restartNumberingAfterBreak="0">
    <w:nsid w:val="750F1903"/>
    <w:multiLevelType w:val="hybridMultilevel"/>
    <w:tmpl w:val="9D401C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1" w15:restartNumberingAfterBreak="0">
    <w:nsid w:val="75C979E6"/>
    <w:multiLevelType w:val="multilevel"/>
    <w:tmpl w:val="5CACBBFC"/>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62" w15:restartNumberingAfterBreak="0">
    <w:nsid w:val="760C6DFB"/>
    <w:multiLevelType w:val="multilevel"/>
    <w:tmpl w:val="F8C06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3" w15:restartNumberingAfterBreak="0">
    <w:nsid w:val="76B0016F"/>
    <w:multiLevelType w:val="multilevel"/>
    <w:tmpl w:val="71E8601C"/>
    <w:lvl w:ilvl="0">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64" w15:restartNumberingAfterBreak="0">
    <w:nsid w:val="76B25D72"/>
    <w:multiLevelType w:val="multilevel"/>
    <w:tmpl w:val="2CA082E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5" w15:restartNumberingAfterBreak="0">
    <w:nsid w:val="76D817B7"/>
    <w:multiLevelType w:val="hybridMultilevel"/>
    <w:tmpl w:val="006A35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6" w15:restartNumberingAfterBreak="0">
    <w:nsid w:val="76E16285"/>
    <w:multiLevelType w:val="hybridMultilevel"/>
    <w:tmpl w:val="C854B8C0"/>
    <w:lvl w:ilvl="0" w:tplc="FFFFFFFF">
      <w:start w:val="1"/>
      <w:numFmt w:val="decimal"/>
      <w:lvlText w:val="%1."/>
      <w:lvlJc w:val="left"/>
      <w:pPr>
        <w:ind w:left="630" w:hanging="360"/>
      </w:pPr>
      <w:rPr>
        <w:rFonts w:hint="default"/>
        <w:color w:val="000000"/>
      </w:rPr>
    </w:lvl>
    <w:lvl w:ilvl="1" w:tplc="FFFFFFFF" w:tentative="1">
      <w:start w:val="1"/>
      <w:numFmt w:val="lowerLetter"/>
      <w:lvlText w:val="%2."/>
      <w:lvlJc w:val="left"/>
      <w:pPr>
        <w:ind w:left="1350" w:hanging="360"/>
      </w:pPr>
    </w:lvl>
    <w:lvl w:ilvl="2" w:tplc="FFFFFFFF" w:tentative="1">
      <w:start w:val="1"/>
      <w:numFmt w:val="lowerRoman"/>
      <w:lvlText w:val="%3."/>
      <w:lvlJc w:val="right"/>
      <w:pPr>
        <w:ind w:left="2070" w:hanging="180"/>
      </w:pPr>
    </w:lvl>
    <w:lvl w:ilvl="3" w:tplc="FFFFFFFF" w:tentative="1">
      <w:start w:val="1"/>
      <w:numFmt w:val="decimal"/>
      <w:lvlText w:val="%4."/>
      <w:lvlJc w:val="left"/>
      <w:pPr>
        <w:ind w:left="2790" w:hanging="360"/>
      </w:pPr>
    </w:lvl>
    <w:lvl w:ilvl="4" w:tplc="FFFFFFFF" w:tentative="1">
      <w:start w:val="1"/>
      <w:numFmt w:val="lowerLetter"/>
      <w:lvlText w:val="%5."/>
      <w:lvlJc w:val="left"/>
      <w:pPr>
        <w:ind w:left="3510" w:hanging="360"/>
      </w:pPr>
    </w:lvl>
    <w:lvl w:ilvl="5" w:tplc="FFFFFFFF" w:tentative="1">
      <w:start w:val="1"/>
      <w:numFmt w:val="lowerRoman"/>
      <w:lvlText w:val="%6."/>
      <w:lvlJc w:val="right"/>
      <w:pPr>
        <w:ind w:left="4230" w:hanging="180"/>
      </w:pPr>
    </w:lvl>
    <w:lvl w:ilvl="6" w:tplc="FFFFFFFF" w:tentative="1">
      <w:start w:val="1"/>
      <w:numFmt w:val="decimal"/>
      <w:lvlText w:val="%7."/>
      <w:lvlJc w:val="left"/>
      <w:pPr>
        <w:ind w:left="4950" w:hanging="360"/>
      </w:pPr>
    </w:lvl>
    <w:lvl w:ilvl="7" w:tplc="FFFFFFFF" w:tentative="1">
      <w:start w:val="1"/>
      <w:numFmt w:val="lowerLetter"/>
      <w:lvlText w:val="%8."/>
      <w:lvlJc w:val="left"/>
      <w:pPr>
        <w:ind w:left="5670" w:hanging="360"/>
      </w:pPr>
    </w:lvl>
    <w:lvl w:ilvl="8" w:tplc="FFFFFFFF" w:tentative="1">
      <w:start w:val="1"/>
      <w:numFmt w:val="lowerRoman"/>
      <w:lvlText w:val="%9."/>
      <w:lvlJc w:val="right"/>
      <w:pPr>
        <w:ind w:left="6390" w:hanging="180"/>
      </w:pPr>
    </w:lvl>
  </w:abstractNum>
  <w:abstractNum w:abstractNumId="467" w15:restartNumberingAfterBreak="0">
    <w:nsid w:val="773926B9"/>
    <w:multiLevelType w:val="hybridMultilevel"/>
    <w:tmpl w:val="843C9194"/>
    <w:lvl w:ilvl="0" w:tplc="9AFAE41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8" w15:restartNumberingAfterBreak="0">
    <w:nsid w:val="776104FE"/>
    <w:multiLevelType w:val="hybridMultilevel"/>
    <w:tmpl w:val="4F443A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69" w15:restartNumberingAfterBreak="0">
    <w:nsid w:val="77693ECD"/>
    <w:multiLevelType w:val="hybridMultilevel"/>
    <w:tmpl w:val="17B03664"/>
    <w:lvl w:ilvl="0" w:tplc="1624C8E8">
      <w:start w:val="1"/>
      <w:numFmt w:val="upperLetter"/>
      <w:pStyle w:val="21bSubjudul2anak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0" w15:restartNumberingAfterBreak="0">
    <w:nsid w:val="77C335AF"/>
    <w:multiLevelType w:val="multilevel"/>
    <w:tmpl w:val="747884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1" w15:restartNumberingAfterBreak="0">
    <w:nsid w:val="77D626D9"/>
    <w:multiLevelType w:val="hybridMultilevel"/>
    <w:tmpl w:val="38D8098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72" w15:restartNumberingAfterBreak="0">
    <w:nsid w:val="77FF45A5"/>
    <w:multiLevelType w:val="hybridMultilevel"/>
    <w:tmpl w:val="F9F4B9BE"/>
    <w:lvl w:ilvl="0" w:tplc="48A8BB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3" w15:restartNumberingAfterBreak="0">
    <w:nsid w:val="780936C9"/>
    <w:multiLevelType w:val="multilevel"/>
    <w:tmpl w:val="065E825E"/>
    <w:lvl w:ilvl="0">
      <w:start w:val="1"/>
      <w:numFmt w:val="lowerLetter"/>
      <w:lvlText w:val="%1."/>
      <w:lvlJc w:val="righ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4" w15:restartNumberingAfterBreak="0">
    <w:nsid w:val="781D3270"/>
    <w:multiLevelType w:val="hybridMultilevel"/>
    <w:tmpl w:val="5F026CF8"/>
    <w:lvl w:ilvl="0" w:tplc="51745320">
      <w:start w:val="1"/>
      <w:numFmt w:val="lowerLetter"/>
      <w:lvlText w:val="%1."/>
      <w:lvlJc w:val="righ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5" w15:restartNumberingAfterBreak="0">
    <w:nsid w:val="782A2650"/>
    <w:multiLevelType w:val="hybridMultilevel"/>
    <w:tmpl w:val="33B64CC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6" w15:restartNumberingAfterBreak="0">
    <w:nsid w:val="785813CF"/>
    <w:multiLevelType w:val="hybridMultilevel"/>
    <w:tmpl w:val="DEB8F13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7" w15:restartNumberingAfterBreak="0">
    <w:nsid w:val="78936316"/>
    <w:multiLevelType w:val="multilevel"/>
    <w:tmpl w:val="081ECAFC"/>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478" w15:restartNumberingAfterBreak="0">
    <w:nsid w:val="78F34C56"/>
    <w:multiLevelType w:val="hybridMultilevel"/>
    <w:tmpl w:val="7A266F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9" w15:restartNumberingAfterBreak="0">
    <w:nsid w:val="7926684B"/>
    <w:multiLevelType w:val="hybridMultilevel"/>
    <w:tmpl w:val="A594C7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0" w15:restartNumberingAfterBreak="0">
    <w:nsid w:val="79DE79CD"/>
    <w:multiLevelType w:val="multilevel"/>
    <w:tmpl w:val="F8CC6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1" w15:restartNumberingAfterBreak="0">
    <w:nsid w:val="79E9214C"/>
    <w:multiLevelType w:val="hybridMultilevel"/>
    <w:tmpl w:val="B290B180"/>
    <w:lvl w:ilvl="0" w:tplc="313C18A0">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2" w15:restartNumberingAfterBreak="0">
    <w:nsid w:val="7A363C9A"/>
    <w:multiLevelType w:val="hybridMultilevel"/>
    <w:tmpl w:val="E3CA45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3" w15:restartNumberingAfterBreak="0">
    <w:nsid w:val="7AA14F78"/>
    <w:multiLevelType w:val="hybridMultilevel"/>
    <w:tmpl w:val="09B485C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4" w15:restartNumberingAfterBreak="0">
    <w:nsid w:val="7AD76287"/>
    <w:multiLevelType w:val="multilevel"/>
    <w:tmpl w:val="30E89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5" w15:restartNumberingAfterBreak="0">
    <w:nsid w:val="7B0C5938"/>
    <w:multiLevelType w:val="hybridMultilevel"/>
    <w:tmpl w:val="D7BCF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6" w15:restartNumberingAfterBreak="0">
    <w:nsid w:val="7BB104F4"/>
    <w:multiLevelType w:val="hybridMultilevel"/>
    <w:tmpl w:val="ED34971E"/>
    <w:lvl w:ilvl="0" w:tplc="CE960644">
      <w:start w:val="1"/>
      <w:numFmt w:val="lowerLetter"/>
      <w:lvlText w:val="%1."/>
      <w:lvlJc w:val="left"/>
      <w:pPr>
        <w:ind w:left="1070" w:hanging="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87" w15:restartNumberingAfterBreak="0">
    <w:nsid w:val="7BE14B5F"/>
    <w:multiLevelType w:val="multilevel"/>
    <w:tmpl w:val="6F46572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8" w15:restartNumberingAfterBreak="0">
    <w:nsid w:val="7BE84837"/>
    <w:multiLevelType w:val="hybridMultilevel"/>
    <w:tmpl w:val="6D5E50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9" w15:restartNumberingAfterBreak="0">
    <w:nsid w:val="7BFA00A4"/>
    <w:multiLevelType w:val="multilevel"/>
    <w:tmpl w:val="994C9942"/>
    <w:lvl w:ilvl="0">
      <w:start w:val="2"/>
      <w:numFmt w:val="bullet"/>
      <w:pStyle w:val="Reference"/>
      <w:lvlText w:val="-"/>
      <w:lvlJc w:val="left"/>
      <w:pPr>
        <w:ind w:left="360" w:hanging="360"/>
      </w:pPr>
      <w:rPr>
        <w:rFonts w:ascii="Times New Roman" w:eastAsia="Times New Roman" w:hAnsi="Times New Roman" w:cs="Times New Roman"/>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90" w15:restartNumberingAfterBreak="0">
    <w:nsid w:val="7BFE1EAC"/>
    <w:multiLevelType w:val="multilevel"/>
    <w:tmpl w:val="D22690F0"/>
    <w:lvl w:ilvl="0">
      <w:start w:val="2"/>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491" w15:restartNumberingAfterBreak="0">
    <w:nsid w:val="7C3723F5"/>
    <w:multiLevelType w:val="hybridMultilevel"/>
    <w:tmpl w:val="A038EB2A"/>
    <w:lvl w:ilvl="0" w:tplc="3E3ABE9A">
      <w:start w:val="1"/>
      <w:numFmt w:val="decimal"/>
      <w:lvlText w:val="%1."/>
      <w:lvlJc w:val="left"/>
      <w:pPr>
        <w:ind w:left="720" w:hanging="360"/>
      </w:pPr>
      <w:rPr>
        <w:rFonts w:asciiTheme="majorBidi" w:eastAsia="MS Mincho"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2" w15:restartNumberingAfterBreak="0">
    <w:nsid w:val="7C785BB5"/>
    <w:multiLevelType w:val="hybridMultilevel"/>
    <w:tmpl w:val="F17844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3" w15:restartNumberingAfterBreak="0">
    <w:nsid w:val="7C936910"/>
    <w:multiLevelType w:val="hybridMultilevel"/>
    <w:tmpl w:val="A37659C8"/>
    <w:lvl w:ilvl="0" w:tplc="5620665C">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4" w15:restartNumberingAfterBreak="0">
    <w:nsid w:val="7CBD2BAF"/>
    <w:multiLevelType w:val="multilevel"/>
    <w:tmpl w:val="07F47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5" w15:restartNumberingAfterBreak="0">
    <w:nsid w:val="7CE12184"/>
    <w:multiLevelType w:val="hybridMultilevel"/>
    <w:tmpl w:val="E3560E90"/>
    <w:lvl w:ilvl="0" w:tplc="2294E990">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6" w15:restartNumberingAfterBreak="0">
    <w:nsid w:val="7DB25A69"/>
    <w:multiLevelType w:val="multilevel"/>
    <w:tmpl w:val="5E985C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7" w15:restartNumberingAfterBreak="0">
    <w:nsid w:val="7DF57941"/>
    <w:multiLevelType w:val="hybridMultilevel"/>
    <w:tmpl w:val="22F8003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98" w15:restartNumberingAfterBreak="0">
    <w:nsid w:val="7E097821"/>
    <w:multiLevelType w:val="hybridMultilevel"/>
    <w:tmpl w:val="FC18B4B8"/>
    <w:lvl w:ilvl="0" w:tplc="03C28E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9" w15:restartNumberingAfterBreak="0">
    <w:nsid w:val="7E1544FA"/>
    <w:multiLevelType w:val="multilevel"/>
    <w:tmpl w:val="E26CF1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00" w15:restartNumberingAfterBreak="0">
    <w:nsid w:val="7E794726"/>
    <w:multiLevelType w:val="hybridMultilevel"/>
    <w:tmpl w:val="970E78E6"/>
    <w:lvl w:ilvl="0" w:tplc="5620665C">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1" w15:restartNumberingAfterBreak="0">
    <w:nsid w:val="7E926F86"/>
    <w:multiLevelType w:val="hybridMultilevel"/>
    <w:tmpl w:val="BB6CD302"/>
    <w:lvl w:ilvl="0" w:tplc="36721A00">
      <w:start w:val="10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2" w15:restartNumberingAfterBreak="0">
    <w:nsid w:val="7EBF4CA2"/>
    <w:multiLevelType w:val="multilevel"/>
    <w:tmpl w:val="D98C8696"/>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3" w15:restartNumberingAfterBreak="0">
    <w:nsid w:val="7EE03081"/>
    <w:multiLevelType w:val="hybridMultilevel"/>
    <w:tmpl w:val="E0E07C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4" w15:restartNumberingAfterBreak="0">
    <w:nsid w:val="7F2D3CD6"/>
    <w:multiLevelType w:val="hybridMultilevel"/>
    <w:tmpl w:val="F4E0CAFC"/>
    <w:lvl w:ilvl="0" w:tplc="035C5A76">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505" w15:restartNumberingAfterBreak="0">
    <w:nsid w:val="7F360BBC"/>
    <w:multiLevelType w:val="hybridMultilevel"/>
    <w:tmpl w:val="C5F4DA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6" w15:restartNumberingAfterBreak="0">
    <w:nsid w:val="7F6924CC"/>
    <w:multiLevelType w:val="hybridMultilevel"/>
    <w:tmpl w:val="A178E4F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7" w15:restartNumberingAfterBreak="0">
    <w:nsid w:val="7F7B6B21"/>
    <w:multiLevelType w:val="hybridMultilevel"/>
    <w:tmpl w:val="46A4838A"/>
    <w:lvl w:ilvl="0" w:tplc="822C775A">
      <w:start w:val="1"/>
      <w:numFmt w:val="decimal"/>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8" w15:restartNumberingAfterBreak="0">
    <w:nsid w:val="7FC15C7D"/>
    <w:multiLevelType w:val="hybridMultilevel"/>
    <w:tmpl w:val="E54E86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62432161">
    <w:abstractNumId w:val="2"/>
  </w:num>
  <w:num w:numId="2" w16cid:durableId="1247038777">
    <w:abstractNumId w:val="338"/>
  </w:num>
  <w:num w:numId="3" w16cid:durableId="1072049502">
    <w:abstractNumId w:val="56"/>
  </w:num>
  <w:num w:numId="4" w16cid:durableId="546993605">
    <w:abstractNumId w:val="489"/>
  </w:num>
  <w:num w:numId="5" w16cid:durableId="899092909">
    <w:abstractNumId w:val="300"/>
  </w:num>
  <w:num w:numId="6" w16cid:durableId="1607232850">
    <w:abstractNumId w:val="359"/>
  </w:num>
  <w:num w:numId="7" w16cid:durableId="824472019">
    <w:abstractNumId w:val="200"/>
  </w:num>
  <w:num w:numId="8" w16cid:durableId="2028827137">
    <w:abstractNumId w:val="417"/>
  </w:num>
  <w:num w:numId="9" w16cid:durableId="2021615987">
    <w:abstractNumId w:val="469"/>
  </w:num>
  <w:num w:numId="10" w16cid:durableId="437868218">
    <w:abstractNumId w:val="269"/>
  </w:num>
  <w:num w:numId="11" w16cid:durableId="845485027">
    <w:abstractNumId w:val="355"/>
  </w:num>
  <w:num w:numId="12" w16cid:durableId="2098473584">
    <w:abstractNumId w:val="100"/>
  </w:num>
  <w:num w:numId="13" w16cid:durableId="1399742523">
    <w:abstractNumId w:val="113"/>
  </w:num>
  <w:num w:numId="14" w16cid:durableId="1780417237">
    <w:abstractNumId w:val="397"/>
  </w:num>
  <w:num w:numId="15" w16cid:durableId="637104686">
    <w:abstractNumId w:val="425"/>
  </w:num>
  <w:num w:numId="16" w16cid:durableId="221450724">
    <w:abstractNumId w:val="246"/>
  </w:num>
  <w:num w:numId="17" w16cid:durableId="1032459230">
    <w:abstractNumId w:val="148"/>
  </w:num>
  <w:num w:numId="18" w16cid:durableId="862673358">
    <w:abstractNumId w:val="119"/>
  </w:num>
  <w:num w:numId="19" w16cid:durableId="1075054600">
    <w:abstractNumId w:val="336"/>
  </w:num>
  <w:num w:numId="20" w16cid:durableId="1692106210">
    <w:abstractNumId w:val="193"/>
  </w:num>
  <w:num w:numId="21" w16cid:durableId="1230729292">
    <w:abstractNumId w:val="370"/>
  </w:num>
  <w:num w:numId="22" w16cid:durableId="1279677947">
    <w:abstractNumId w:val="283"/>
  </w:num>
  <w:num w:numId="23" w16cid:durableId="1652251450">
    <w:abstractNumId w:val="270"/>
  </w:num>
  <w:num w:numId="24" w16cid:durableId="1104501208">
    <w:abstractNumId w:val="183"/>
  </w:num>
  <w:num w:numId="25" w16cid:durableId="1976370190">
    <w:abstractNumId w:val="465"/>
  </w:num>
  <w:num w:numId="26" w16cid:durableId="1035929791">
    <w:abstractNumId w:val="209"/>
  </w:num>
  <w:num w:numId="27" w16cid:durableId="1461462727">
    <w:abstractNumId w:val="354"/>
  </w:num>
  <w:num w:numId="28" w16cid:durableId="2109739906">
    <w:abstractNumId w:val="267"/>
  </w:num>
  <w:num w:numId="29" w16cid:durableId="1694187818">
    <w:abstractNumId w:val="109"/>
  </w:num>
  <w:num w:numId="30" w16cid:durableId="1402679876">
    <w:abstractNumId w:val="177"/>
  </w:num>
  <w:num w:numId="31" w16cid:durableId="716512629">
    <w:abstractNumId w:val="192"/>
  </w:num>
  <w:num w:numId="32" w16cid:durableId="856189770">
    <w:abstractNumId w:val="223"/>
  </w:num>
  <w:num w:numId="33" w16cid:durableId="1431663455">
    <w:abstractNumId w:val="149"/>
  </w:num>
  <w:num w:numId="34" w16cid:durableId="928076523">
    <w:abstractNumId w:val="369"/>
  </w:num>
  <w:num w:numId="35" w16cid:durableId="2065331488">
    <w:abstractNumId w:val="118"/>
  </w:num>
  <w:num w:numId="36" w16cid:durableId="2025935129">
    <w:abstractNumId w:val="21"/>
  </w:num>
  <w:num w:numId="37" w16cid:durableId="724837198">
    <w:abstractNumId w:val="264"/>
  </w:num>
  <w:num w:numId="38" w16cid:durableId="1395354109">
    <w:abstractNumId w:val="320"/>
  </w:num>
  <w:num w:numId="39" w16cid:durableId="482238706">
    <w:abstractNumId w:val="39"/>
  </w:num>
  <w:num w:numId="40" w16cid:durableId="1618222273">
    <w:abstractNumId w:val="169"/>
  </w:num>
  <w:num w:numId="41" w16cid:durableId="575627703">
    <w:abstractNumId w:val="482"/>
  </w:num>
  <w:num w:numId="42" w16cid:durableId="1595481829">
    <w:abstractNumId w:val="16"/>
  </w:num>
  <w:num w:numId="43" w16cid:durableId="2048020317">
    <w:abstractNumId w:val="447"/>
  </w:num>
  <w:num w:numId="44" w16cid:durableId="1962421456">
    <w:abstractNumId w:val="266"/>
  </w:num>
  <w:num w:numId="45" w16cid:durableId="1721829069">
    <w:abstractNumId w:val="28"/>
  </w:num>
  <w:num w:numId="46" w16cid:durableId="198904186">
    <w:abstractNumId w:val="454"/>
  </w:num>
  <w:num w:numId="47" w16cid:durableId="1143234578">
    <w:abstractNumId w:val="408"/>
  </w:num>
  <w:num w:numId="48" w16cid:durableId="1114523965">
    <w:abstractNumId w:val="333"/>
  </w:num>
  <w:num w:numId="49" w16cid:durableId="1486897789">
    <w:abstractNumId w:val="352"/>
  </w:num>
  <w:num w:numId="50" w16cid:durableId="1454179654">
    <w:abstractNumId w:val="64"/>
  </w:num>
  <w:num w:numId="51" w16cid:durableId="695034743">
    <w:abstractNumId w:val="46"/>
  </w:num>
  <w:num w:numId="52" w16cid:durableId="1760328953">
    <w:abstractNumId w:val="265"/>
  </w:num>
  <w:num w:numId="53" w16cid:durableId="1843935477">
    <w:abstractNumId w:val="360"/>
  </w:num>
  <w:num w:numId="54" w16cid:durableId="1849755817">
    <w:abstractNumId w:val="217"/>
  </w:num>
  <w:num w:numId="55" w16cid:durableId="2030333985">
    <w:abstractNumId w:val="429"/>
  </w:num>
  <w:num w:numId="56" w16cid:durableId="492910447">
    <w:abstractNumId w:val="323"/>
  </w:num>
  <w:num w:numId="57" w16cid:durableId="237137342">
    <w:abstractNumId w:val="188"/>
  </w:num>
  <w:num w:numId="58" w16cid:durableId="1957711455">
    <w:abstractNumId w:val="310"/>
  </w:num>
  <w:num w:numId="59" w16cid:durableId="809714812">
    <w:abstractNumId w:val="125"/>
  </w:num>
  <w:num w:numId="60" w16cid:durableId="327248843">
    <w:abstractNumId w:val="471"/>
  </w:num>
  <w:num w:numId="61" w16cid:durableId="403069541">
    <w:abstractNumId w:val="122"/>
  </w:num>
  <w:num w:numId="62" w16cid:durableId="1910535232">
    <w:abstractNumId w:val="43"/>
  </w:num>
  <w:num w:numId="63" w16cid:durableId="577859740">
    <w:abstractNumId w:val="248"/>
  </w:num>
  <w:num w:numId="64" w16cid:durableId="1895655249">
    <w:abstractNumId w:val="210"/>
  </w:num>
  <w:num w:numId="65" w16cid:durableId="1592546853">
    <w:abstractNumId w:val="69"/>
  </w:num>
  <w:num w:numId="66" w16cid:durableId="414672861">
    <w:abstractNumId w:val="86"/>
  </w:num>
  <w:num w:numId="67" w16cid:durableId="948003102">
    <w:abstractNumId w:val="347"/>
  </w:num>
  <w:num w:numId="68" w16cid:durableId="258146714">
    <w:abstractNumId w:val="290"/>
  </w:num>
  <w:num w:numId="69" w16cid:durableId="2022857737">
    <w:abstractNumId w:val="414"/>
  </w:num>
  <w:num w:numId="70" w16cid:durableId="175198480">
    <w:abstractNumId w:val="507"/>
  </w:num>
  <w:num w:numId="71" w16cid:durableId="1510218535">
    <w:abstractNumId w:val="314"/>
  </w:num>
  <w:num w:numId="72" w16cid:durableId="918296350">
    <w:abstractNumId w:val="99"/>
  </w:num>
  <w:num w:numId="73" w16cid:durableId="1429042836">
    <w:abstractNumId w:val="289"/>
  </w:num>
  <w:num w:numId="74" w16cid:durableId="373651284">
    <w:abstractNumId w:val="33"/>
  </w:num>
  <w:num w:numId="75" w16cid:durableId="120809372">
    <w:abstractNumId w:val="263"/>
  </w:num>
  <w:num w:numId="76" w16cid:durableId="121581517">
    <w:abstractNumId w:val="111"/>
  </w:num>
  <w:num w:numId="77" w16cid:durableId="766317117">
    <w:abstractNumId w:val="107"/>
  </w:num>
  <w:num w:numId="78" w16cid:durableId="1134299720">
    <w:abstractNumId w:val="392"/>
  </w:num>
  <w:num w:numId="79" w16cid:durableId="755980978">
    <w:abstractNumId w:val="444"/>
  </w:num>
  <w:num w:numId="80" w16cid:durableId="718944913">
    <w:abstractNumId w:val="505"/>
  </w:num>
  <w:num w:numId="81" w16cid:durableId="2103447107">
    <w:abstractNumId w:val="357"/>
  </w:num>
  <w:num w:numId="82" w16cid:durableId="132913602">
    <w:abstractNumId w:val="316"/>
  </w:num>
  <w:num w:numId="83" w16cid:durableId="789932838">
    <w:abstractNumId w:val="442"/>
  </w:num>
  <w:num w:numId="84" w16cid:durableId="1519925847">
    <w:abstractNumId w:val="186"/>
  </w:num>
  <w:num w:numId="85" w16cid:durableId="1500190086">
    <w:abstractNumId w:val="435"/>
  </w:num>
  <w:num w:numId="86" w16cid:durableId="1187331478">
    <w:abstractNumId w:val="306"/>
  </w:num>
  <w:num w:numId="87" w16cid:durableId="213585621">
    <w:abstractNumId w:val="66"/>
  </w:num>
  <w:num w:numId="88" w16cid:durableId="1588533428">
    <w:abstractNumId w:val="145"/>
  </w:num>
  <w:num w:numId="89" w16cid:durableId="1417703331">
    <w:abstractNumId w:val="273"/>
  </w:num>
  <w:num w:numId="90" w16cid:durableId="1692297414">
    <w:abstractNumId w:val="104"/>
  </w:num>
  <w:num w:numId="91" w16cid:durableId="1111051402">
    <w:abstractNumId w:val="319"/>
  </w:num>
  <w:num w:numId="92" w16cid:durableId="274825018">
    <w:abstractNumId w:val="236"/>
  </w:num>
  <w:num w:numId="93" w16cid:durableId="1323703814">
    <w:abstractNumId w:val="379"/>
  </w:num>
  <w:num w:numId="94" w16cid:durableId="793132738">
    <w:abstractNumId w:val="331"/>
  </w:num>
  <w:num w:numId="95" w16cid:durableId="22560987">
    <w:abstractNumId w:val="455"/>
  </w:num>
  <w:num w:numId="96" w16cid:durableId="1727558242">
    <w:abstractNumId w:val="292"/>
  </w:num>
  <w:num w:numId="97" w16cid:durableId="553810236">
    <w:abstractNumId w:val="420"/>
  </w:num>
  <w:num w:numId="98" w16cid:durableId="1001348942">
    <w:abstractNumId w:val="415"/>
  </w:num>
  <w:num w:numId="99" w16cid:durableId="72892827">
    <w:abstractNumId w:val="228"/>
  </w:num>
  <w:num w:numId="100" w16cid:durableId="14118734">
    <w:abstractNumId w:val="457"/>
  </w:num>
  <w:num w:numId="101" w16cid:durableId="1494754931">
    <w:abstractNumId w:val="201"/>
  </w:num>
  <w:num w:numId="102" w16cid:durableId="904144870">
    <w:abstractNumId w:val="349"/>
  </w:num>
  <w:num w:numId="103" w16cid:durableId="1749695061">
    <w:abstractNumId w:val="231"/>
  </w:num>
  <w:num w:numId="104" w16cid:durableId="974259599">
    <w:abstractNumId w:val="305"/>
  </w:num>
  <w:num w:numId="105" w16cid:durableId="309016867">
    <w:abstractNumId w:val="431"/>
  </w:num>
  <w:num w:numId="106" w16cid:durableId="848132028">
    <w:abstractNumId w:val="98"/>
  </w:num>
  <w:num w:numId="107" w16cid:durableId="1587425422">
    <w:abstractNumId w:val="388"/>
  </w:num>
  <w:num w:numId="108" w16cid:durableId="1614245350">
    <w:abstractNumId w:val="29"/>
  </w:num>
  <w:num w:numId="109" w16cid:durableId="6835320">
    <w:abstractNumId w:val="117"/>
  </w:num>
  <w:num w:numId="110" w16cid:durableId="1632205273">
    <w:abstractNumId w:val="136"/>
  </w:num>
  <w:num w:numId="111" w16cid:durableId="1252272815">
    <w:abstractNumId w:val="307"/>
  </w:num>
  <w:num w:numId="112" w16cid:durableId="140198817">
    <w:abstractNumId w:val="492"/>
  </w:num>
  <w:num w:numId="113" w16cid:durableId="370149216">
    <w:abstractNumId w:val="458"/>
  </w:num>
  <w:num w:numId="114" w16cid:durableId="1627661731">
    <w:abstractNumId w:val="260"/>
  </w:num>
  <w:num w:numId="115" w16cid:durableId="1144658333">
    <w:abstractNumId w:val="132"/>
  </w:num>
  <w:num w:numId="116" w16cid:durableId="2132631694">
    <w:abstractNumId w:val="398"/>
  </w:num>
  <w:num w:numId="117" w16cid:durableId="1600943587">
    <w:abstractNumId w:val="433"/>
  </w:num>
  <w:num w:numId="118" w16cid:durableId="636570382">
    <w:abstractNumId w:val="286"/>
  </w:num>
  <w:num w:numId="119" w16cid:durableId="554707488">
    <w:abstractNumId w:val="271"/>
  </w:num>
  <w:num w:numId="120" w16cid:durableId="1443649522">
    <w:abstractNumId w:val="294"/>
  </w:num>
  <w:num w:numId="121" w16cid:durableId="32853898">
    <w:abstractNumId w:val="171"/>
  </w:num>
  <w:num w:numId="122" w16cid:durableId="571624594">
    <w:abstractNumId w:val="38"/>
  </w:num>
  <w:num w:numId="123" w16cid:durableId="1072311441">
    <w:abstractNumId w:val="456"/>
  </w:num>
  <w:num w:numId="124" w16cid:durableId="806319812">
    <w:abstractNumId w:val="276"/>
  </w:num>
  <w:num w:numId="125" w16cid:durableId="1683973770">
    <w:abstractNumId w:val="498"/>
  </w:num>
  <w:num w:numId="126" w16cid:durableId="1545602925">
    <w:abstractNumId w:val="342"/>
  </w:num>
  <w:num w:numId="127" w16cid:durableId="1025405277">
    <w:abstractNumId w:val="366"/>
  </w:num>
  <w:num w:numId="128" w16cid:durableId="1270118715">
    <w:abstractNumId w:val="335"/>
  </w:num>
  <w:num w:numId="129" w16cid:durableId="947004450">
    <w:abstractNumId w:val="156"/>
  </w:num>
  <w:num w:numId="130" w16cid:durableId="153686238">
    <w:abstractNumId w:val="22"/>
  </w:num>
  <w:num w:numId="131" w16cid:durableId="2120375100">
    <w:abstractNumId w:val="358"/>
  </w:num>
  <w:num w:numId="132" w16cid:durableId="35397149">
    <w:abstractNumId w:val="340"/>
  </w:num>
  <w:num w:numId="133" w16cid:durableId="619799765">
    <w:abstractNumId w:val="42"/>
  </w:num>
  <w:num w:numId="134" w16cid:durableId="81487775">
    <w:abstractNumId w:val="244"/>
  </w:num>
  <w:num w:numId="135" w16cid:durableId="657266438">
    <w:abstractNumId w:val="500"/>
  </w:num>
  <w:num w:numId="136" w16cid:durableId="364910265">
    <w:abstractNumId w:val="493"/>
  </w:num>
  <w:num w:numId="137" w16cid:durableId="1259673550">
    <w:abstractNumId w:val="464"/>
  </w:num>
  <w:num w:numId="138" w16cid:durableId="1277062944">
    <w:abstractNumId w:val="124"/>
  </w:num>
  <w:num w:numId="139" w16cid:durableId="1853106515">
    <w:abstractNumId w:val="174"/>
  </w:num>
  <w:num w:numId="140" w16cid:durableId="2147118640">
    <w:abstractNumId w:val="311"/>
  </w:num>
  <w:num w:numId="141" w16cid:durableId="2069918748">
    <w:abstractNumId w:val="445"/>
  </w:num>
  <w:num w:numId="142" w16cid:durableId="65079214">
    <w:abstractNumId w:val="257"/>
  </w:num>
  <w:num w:numId="143" w16cid:durableId="541748434">
    <w:abstractNumId w:val="241"/>
  </w:num>
  <w:num w:numId="144" w16cid:durableId="40445193">
    <w:abstractNumId w:val="212"/>
  </w:num>
  <w:num w:numId="145" w16cid:durableId="229191065">
    <w:abstractNumId w:val="432"/>
  </w:num>
  <w:num w:numId="146" w16cid:durableId="515510147">
    <w:abstractNumId w:val="317"/>
  </w:num>
  <w:num w:numId="147" w16cid:durableId="445663233">
    <w:abstractNumId w:val="508"/>
  </w:num>
  <w:num w:numId="148" w16cid:durableId="1347976894">
    <w:abstractNumId w:val="216"/>
  </w:num>
  <w:num w:numId="149" w16cid:durableId="144250655">
    <w:abstractNumId w:val="35"/>
  </w:num>
  <w:num w:numId="150" w16cid:durableId="1828479054">
    <w:abstractNumId w:val="110"/>
  </w:num>
  <w:num w:numId="151" w16cid:durableId="2040816057">
    <w:abstractNumId w:val="499"/>
  </w:num>
  <w:num w:numId="152" w16cid:durableId="1558669088">
    <w:abstractNumId w:val="480"/>
  </w:num>
  <w:num w:numId="153" w16cid:durableId="2058624489">
    <w:abstractNumId w:val="346"/>
  </w:num>
  <w:num w:numId="154" w16cid:durableId="1207792463">
    <w:abstractNumId w:val="150"/>
  </w:num>
  <w:num w:numId="155" w16cid:durableId="1558081513">
    <w:abstractNumId w:val="401"/>
  </w:num>
  <w:num w:numId="156" w16cid:durableId="557937601">
    <w:abstractNumId w:val="484"/>
  </w:num>
  <w:num w:numId="157" w16cid:durableId="588078322">
    <w:abstractNumId w:val="304"/>
  </w:num>
  <w:num w:numId="158" w16cid:durableId="2712052">
    <w:abstractNumId w:val="60"/>
  </w:num>
  <w:num w:numId="159" w16cid:durableId="193150787">
    <w:abstractNumId w:val="24"/>
  </w:num>
  <w:num w:numId="160" w16cid:durableId="753089445">
    <w:abstractNumId w:val="47"/>
  </w:num>
  <w:num w:numId="161" w16cid:durableId="151877734">
    <w:abstractNumId w:val="262"/>
  </w:num>
  <w:num w:numId="162" w16cid:durableId="261573747">
    <w:abstractNumId w:val="84"/>
  </w:num>
  <w:num w:numId="163" w16cid:durableId="874544462">
    <w:abstractNumId w:val="385"/>
  </w:num>
  <w:num w:numId="164" w16cid:durableId="803742667">
    <w:abstractNumId w:val="479"/>
  </w:num>
  <w:num w:numId="165" w16cid:durableId="1177113173">
    <w:abstractNumId w:val="55"/>
  </w:num>
  <w:num w:numId="166" w16cid:durableId="1337685051">
    <w:abstractNumId w:val="234"/>
  </w:num>
  <w:num w:numId="167" w16cid:durableId="1123303931">
    <w:abstractNumId w:val="330"/>
  </w:num>
  <w:num w:numId="168" w16cid:durableId="234050751">
    <w:abstractNumId w:val="281"/>
  </w:num>
  <w:num w:numId="169" w16cid:durableId="1119253038">
    <w:abstractNumId w:val="163"/>
  </w:num>
  <w:num w:numId="170" w16cid:durableId="2045472573">
    <w:abstractNumId w:val="503"/>
  </w:num>
  <w:num w:numId="171" w16cid:durableId="385953356">
    <w:abstractNumId w:val="213"/>
  </w:num>
  <w:num w:numId="172" w16cid:durableId="1932395974">
    <w:abstractNumId w:val="182"/>
  </w:num>
  <w:num w:numId="173" w16cid:durableId="1497845500">
    <w:abstractNumId w:val="285"/>
  </w:num>
  <w:num w:numId="174" w16cid:durableId="568853871">
    <w:abstractNumId w:val="256"/>
  </w:num>
  <w:num w:numId="175" w16cid:durableId="45838744">
    <w:abstractNumId w:val="240"/>
  </w:num>
  <w:num w:numId="176" w16cid:durableId="1533031012">
    <w:abstractNumId w:val="79"/>
  </w:num>
  <w:num w:numId="177" w16cid:durableId="232544277">
    <w:abstractNumId w:val="411"/>
  </w:num>
  <w:num w:numId="178" w16cid:durableId="222720503">
    <w:abstractNumId w:val="287"/>
  </w:num>
  <w:num w:numId="179" w16cid:durableId="492992798">
    <w:abstractNumId w:val="88"/>
  </w:num>
  <w:num w:numId="180" w16cid:durableId="1831361121">
    <w:abstractNumId w:val="95"/>
  </w:num>
  <w:num w:numId="181" w16cid:durableId="1297026727">
    <w:abstractNumId w:val="490"/>
  </w:num>
  <w:num w:numId="182" w16cid:durableId="1545169599">
    <w:abstractNumId w:val="133"/>
  </w:num>
  <w:num w:numId="183" w16cid:durableId="1380058413">
    <w:abstractNumId w:val="282"/>
  </w:num>
  <w:num w:numId="184" w16cid:durableId="1363634451">
    <w:abstractNumId w:val="466"/>
  </w:num>
  <w:num w:numId="185" w16cid:durableId="1175680761">
    <w:abstractNumId w:val="208"/>
  </w:num>
  <w:num w:numId="186" w16cid:durableId="1303972301">
    <w:abstractNumId w:val="494"/>
  </w:num>
  <w:num w:numId="187" w16cid:durableId="623654509">
    <w:abstractNumId w:val="423"/>
  </w:num>
  <w:num w:numId="188" w16cid:durableId="1260018050">
    <w:abstractNumId w:val="486"/>
  </w:num>
  <w:num w:numId="189" w16cid:durableId="1628664609">
    <w:abstractNumId w:val="400"/>
  </w:num>
  <w:num w:numId="190" w16cid:durableId="727805276">
    <w:abstractNumId w:val="75"/>
  </w:num>
  <w:num w:numId="191" w16cid:durableId="915088161">
    <w:abstractNumId w:val="78"/>
  </w:num>
  <w:num w:numId="192" w16cid:durableId="1749495547">
    <w:abstractNumId w:val="389"/>
  </w:num>
  <w:num w:numId="193" w16cid:durableId="139688676">
    <w:abstractNumId w:val="115"/>
  </w:num>
  <w:num w:numId="194" w16cid:durableId="1560019997">
    <w:abstractNumId w:val="11"/>
  </w:num>
  <w:num w:numId="195" w16cid:durableId="200753453">
    <w:abstractNumId w:val="10"/>
  </w:num>
  <w:num w:numId="196" w16cid:durableId="1670672312">
    <w:abstractNumId w:val="6"/>
  </w:num>
  <w:num w:numId="197" w16cid:durableId="797449661">
    <w:abstractNumId w:val="3"/>
  </w:num>
  <w:num w:numId="198" w16cid:durableId="277687967">
    <w:abstractNumId w:val="7"/>
  </w:num>
  <w:num w:numId="199" w16cid:durableId="669210438">
    <w:abstractNumId w:val="8"/>
  </w:num>
  <w:num w:numId="200" w16cid:durableId="1755080581">
    <w:abstractNumId w:val="9"/>
  </w:num>
  <w:num w:numId="201" w16cid:durableId="1840998464">
    <w:abstractNumId w:val="278"/>
  </w:num>
  <w:num w:numId="202" w16cid:durableId="2131169234">
    <w:abstractNumId w:val="160"/>
  </w:num>
  <w:num w:numId="203" w16cid:durableId="1553881289">
    <w:abstractNumId w:val="230"/>
  </w:num>
  <w:num w:numId="204" w16cid:durableId="770735684">
    <w:abstractNumId w:val="30"/>
  </w:num>
  <w:num w:numId="205" w16cid:durableId="1707752288">
    <w:abstractNumId w:val="284"/>
  </w:num>
  <w:num w:numId="206" w16cid:durableId="1722826646">
    <w:abstractNumId w:val="247"/>
  </w:num>
  <w:num w:numId="207" w16cid:durableId="1835563083">
    <w:abstractNumId w:val="322"/>
  </w:num>
  <w:num w:numId="208" w16cid:durableId="1618675888">
    <w:abstractNumId w:val="199"/>
  </w:num>
  <w:num w:numId="209" w16cid:durableId="1760448474">
    <w:abstractNumId w:val="166"/>
  </w:num>
  <w:num w:numId="210" w16cid:durableId="96365401">
    <w:abstractNumId w:val="368"/>
  </w:num>
  <w:num w:numId="211" w16cid:durableId="1361857277">
    <w:abstractNumId w:val="384"/>
  </w:num>
  <w:num w:numId="212" w16cid:durableId="44137656">
    <w:abstractNumId w:val="112"/>
  </w:num>
  <w:num w:numId="213" w16cid:durableId="2140223201">
    <w:abstractNumId w:val="334"/>
  </w:num>
  <w:num w:numId="214" w16cid:durableId="700863842">
    <w:abstractNumId w:val="377"/>
  </w:num>
  <w:num w:numId="215" w16cid:durableId="1386564626">
    <w:abstractNumId w:val="430"/>
  </w:num>
  <w:num w:numId="216" w16cid:durableId="1903565325">
    <w:abstractNumId w:val="101"/>
  </w:num>
  <w:num w:numId="217" w16cid:durableId="1361006657">
    <w:abstractNumId w:val="20"/>
  </w:num>
  <w:num w:numId="218" w16cid:durableId="1244489264">
    <w:abstractNumId w:val="120"/>
  </w:num>
  <w:num w:numId="219" w16cid:durableId="967662951">
    <w:abstractNumId w:val="483"/>
  </w:num>
  <w:num w:numId="220" w16cid:durableId="1503854801">
    <w:abstractNumId w:val="89"/>
  </w:num>
  <w:num w:numId="221" w16cid:durableId="180821389">
    <w:abstractNumId w:val="448"/>
  </w:num>
  <w:num w:numId="222" w16cid:durableId="1776245001">
    <w:abstractNumId w:val="261"/>
  </w:num>
  <w:num w:numId="223" w16cid:durableId="37170694">
    <w:abstractNumId w:val="350"/>
  </w:num>
  <w:num w:numId="224" w16cid:durableId="1953972755">
    <w:abstractNumId w:val="280"/>
  </w:num>
  <w:num w:numId="225" w16cid:durableId="1658076303">
    <w:abstractNumId w:val="452"/>
  </w:num>
  <w:num w:numId="226" w16cid:durableId="1509826955">
    <w:abstractNumId w:val="157"/>
  </w:num>
  <w:num w:numId="227" w16cid:durableId="680358145">
    <w:abstractNumId w:val="146"/>
  </w:num>
  <w:num w:numId="228" w16cid:durableId="171646983">
    <w:abstractNumId w:val="402"/>
  </w:num>
  <w:num w:numId="229" w16cid:durableId="837310312">
    <w:abstractNumId w:val="143"/>
  </w:num>
  <w:num w:numId="230" w16cid:durableId="2097313463">
    <w:abstractNumId w:val="54"/>
  </w:num>
  <w:num w:numId="231" w16cid:durableId="387799271">
    <w:abstractNumId w:val="410"/>
  </w:num>
  <w:num w:numId="232" w16cid:durableId="1785349359">
    <w:abstractNumId w:val="416"/>
  </w:num>
  <w:num w:numId="233" w16cid:durableId="1997605993">
    <w:abstractNumId w:val="348"/>
  </w:num>
  <w:num w:numId="234" w16cid:durableId="435562490">
    <w:abstractNumId w:val="254"/>
  </w:num>
  <w:num w:numId="235" w16cid:durableId="1143545701">
    <w:abstractNumId w:val="441"/>
  </w:num>
  <w:num w:numId="236" w16cid:durableId="1706128196">
    <w:abstractNumId w:val="468"/>
  </w:num>
  <w:num w:numId="237" w16cid:durableId="1356423570">
    <w:abstractNumId w:val="130"/>
  </w:num>
  <w:num w:numId="238" w16cid:durableId="377240107">
    <w:abstractNumId w:val="80"/>
  </w:num>
  <w:num w:numId="239" w16cid:durableId="986083290">
    <w:abstractNumId w:val="170"/>
  </w:num>
  <w:num w:numId="240" w16cid:durableId="1044986734">
    <w:abstractNumId w:val="176"/>
  </w:num>
  <w:num w:numId="241" w16cid:durableId="2046563293">
    <w:abstractNumId w:val="175"/>
  </w:num>
  <w:num w:numId="242" w16cid:durableId="210459629">
    <w:abstractNumId w:val="407"/>
  </w:num>
  <w:num w:numId="243" w16cid:durableId="1515343091">
    <w:abstractNumId w:val="32"/>
  </w:num>
  <w:num w:numId="244" w16cid:durableId="426077849">
    <w:abstractNumId w:val="404"/>
  </w:num>
  <w:num w:numId="245" w16cid:durableId="867528349">
    <w:abstractNumId w:val="427"/>
  </w:num>
  <w:num w:numId="246" w16cid:durableId="556087552">
    <w:abstractNumId w:val="123"/>
  </w:num>
  <w:num w:numId="247" w16cid:durableId="1342777002">
    <w:abstractNumId w:val="473"/>
  </w:num>
  <w:num w:numId="248" w16cid:durableId="1990355787">
    <w:abstractNumId w:val="460"/>
  </w:num>
  <w:num w:numId="249" w16cid:durableId="1598253690">
    <w:abstractNumId w:val="185"/>
  </w:num>
  <w:num w:numId="250" w16cid:durableId="1384794921">
    <w:abstractNumId w:val="463"/>
  </w:num>
  <w:num w:numId="251" w16cid:durableId="200868159">
    <w:abstractNumId w:val="155"/>
  </w:num>
  <w:num w:numId="252" w16cid:durableId="552279295">
    <w:abstractNumId w:val="252"/>
  </w:num>
  <w:num w:numId="253" w16cid:durableId="2043364224">
    <w:abstractNumId w:val="309"/>
  </w:num>
  <w:num w:numId="254" w16cid:durableId="809323222">
    <w:abstractNumId w:val="189"/>
  </w:num>
  <w:num w:numId="255" w16cid:durableId="141431343">
    <w:abstractNumId w:val="14"/>
  </w:num>
  <w:num w:numId="256" w16cid:durableId="1969240584">
    <w:abstractNumId w:val="44"/>
  </w:num>
  <w:num w:numId="257" w16cid:durableId="1108738448">
    <w:abstractNumId w:val="76"/>
  </w:num>
  <w:num w:numId="258" w16cid:durableId="1994940783">
    <w:abstractNumId w:val="491"/>
  </w:num>
  <w:num w:numId="259" w16cid:durableId="835417290">
    <w:abstractNumId w:val="206"/>
  </w:num>
  <w:num w:numId="260" w16cid:durableId="1893882972">
    <w:abstractNumId w:val="72"/>
  </w:num>
  <w:num w:numId="261" w16cid:durableId="951203749">
    <w:abstractNumId w:val="251"/>
  </w:num>
  <w:num w:numId="262" w16cid:durableId="1452897912">
    <w:abstractNumId w:val="106"/>
  </w:num>
  <w:num w:numId="263" w16cid:durableId="1463040212">
    <w:abstractNumId w:val="380"/>
  </w:num>
  <w:num w:numId="264" w16cid:durableId="1911696678">
    <w:abstractNumId w:val="382"/>
  </w:num>
  <w:num w:numId="265" w16cid:durableId="785074972">
    <w:abstractNumId w:val="172"/>
  </w:num>
  <w:num w:numId="266" w16cid:durableId="1830780082">
    <w:abstractNumId w:val="298"/>
  </w:num>
  <w:num w:numId="267" w16cid:durableId="291904011">
    <w:abstractNumId w:val="440"/>
  </w:num>
  <w:num w:numId="268" w16cid:durableId="1588153568">
    <w:abstractNumId w:val="154"/>
  </w:num>
  <w:num w:numId="269" w16cid:durableId="868638606">
    <w:abstractNumId w:val="238"/>
  </w:num>
  <w:num w:numId="270" w16cid:durableId="2141457041">
    <w:abstractNumId w:val="52"/>
  </w:num>
  <w:num w:numId="271" w16cid:durableId="715854959">
    <w:abstractNumId w:val="337"/>
  </w:num>
  <w:num w:numId="272" w16cid:durableId="1086727175">
    <w:abstractNumId w:val="153"/>
  </w:num>
  <w:num w:numId="273" w16cid:durableId="1571693483">
    <w:abstractNumId w:val="0"/>
  </w:num>
  <w:num w:numId="274" w16cid:durableId="856885983">
    <w:abstractNumId w:val="12"/>
  </w:num>
  <w:num w:numId="275" w16cid:durableId="415202527">
    <w:abstractNumId w:val="277"/>
  </w:num>
  <w:num w:numId="276" w16cid:durableId="1460487500">
    <w:abstractNumId w:val="301"/>
  </w:num>
  <w:num w:numId="277" w16cid:durableId="1765567738">
    <w:abstractNumId w:val="93"/>
  </w:num>
  <w:num w:numId="278" w16cid:durableId="655063020">
    <w:abstractNumId w:val="474"/>
  </w:num>
  <w:num w:numId="279" w16cid:durableId="898512793">
    <w:abstractNumId w:val="239"/>
  </w:num>
  <w:num w:numId="280" w16cid:durableId="1288514725">
    <w:abstractNumId w:val="227"/>
  </w:num>
  <w:num w:numId="281" w16cid:durableId="257105322">
    <w:abstractNumId w:val="205"/>
  </w:num>
  <w:num w:numId="282" w16cid:durableId="320819305">
    <w:abstractNumId w:val="135"/>
  </w:num>
  <w:num w:numId="283" w16cid:durableId="1622414269">
    <w:abstractNumId w:val="279"/>
  </w:num>
  <w:num w:numId="284" w16cid:durableId="1125781055">
    <w:abstractNumId w:val="242"/>
  </w:num>
  <w:num w:numId="285" w16cid:durableId="1323586414">
    <w:abstractNumId w:val="501"/>
  </w:num>
  <w:num w:numId="286" w16cid:durableId="1401488615">
    <w:abstractNumId w:val="63"/>
  </w:num>
  <w:num w:numId="287" w16cid:durableId="999845546">
    <w:abstractNumId w:val="412"/>
  </w:num>
  <w:num w:numId="288" w16cid:durableId="1070733184">
    <w:abstractNumId w:val="178"/>
  </w:num>
  <w:num w:numId="289" w16cid:durableId="2130774884">
    <w:abstractNumId w:val="202"/>
  </w:num>
  <w:num w:numId="290" w16cid:durableId="132218194">
    <w:abstractNumId w:val="396"/>
  </w:num>
  <w:num w:numId="291" w16cid:durableId="855070982">
    <w:abstractNumId w:val="353"/>
  </w:num>
  <w:num w:numId="292" w16cid:durableId="145556194">
    <w:abstractNumId w:val="371"/>
  </w:num>
  <w:num w:numId="293" w16cid:durableId="1243295708">
    <w:abstractNumId w:val="259"/>
  </w:num>
  <w:num w:numId="294" w16cid:durableId="1311982510">
    <w:abstractNumId w:val="58"/>
  </w:num>
  <w:num w:numId="295" w16cid:durableId="2132741385">
    <w:abstractNumId w:val="173"/>
  </w:num>
  <w:num w:numId="296" w16cid:durableId="1375230220">
    <w:abstractNumId w:val="250"/>
  </w:num>
  <w:num w:numId="297" w16cid:durableId="721442822">
    <w:abstractNumId w:val="134"/>
  </w:num>
  <w:num w:numId="298" w16cid:durableId="1090003807">
    <w:abstractNumId w:val="274"/>
  </w:num>
  <w:num w:numId="299" w16cid:durableId="2058553448">
    <w:abstractNumId w:val="197"/>
  </w:num>
  <w:num w:numId="300" w16cid:durableId="1123377910">
    <w:abstractNumId w:val="487"/>
  </w:num>
  <w:num w:numId="301" w16cid:durableId="1172373520">
    <w:abstractNumId w:val="437"/>
  </w:num>
  <w:num w:numId="302" w16cid:durableId="1327128452">
    <w:abstractNumId w:val="381"/>
  </w:num>
  <w:num w:numId="303" w16cid:durableId="1905332961">
    <w:abstractNumId w:val="19"/>
  </w:num>
  <w:num w:numId="304" w16cid:durableId="643588753">
    <w:abstractNumId w:val="422"/>
  </w:num>
  <w:num w:numId="305" w16cid:durableId="31926902">
    <w:abstractNumId w:val="214"/>
  </w:num>
  <w:num w:numId="306" w16cid:durableId="1125076634">
    <w:abstractNumId w:val="207"/>
  </w:num>
  <w:num w:numId="307" w16cid:durableId="1481195012">
    <w:abstractNumId w:val="405"/>
  </w:num>
  <w:num w:numId="308" w16cid:durableId="1208030842">
    <w:abstractNumId w:val="391"/>
  </w:num>
  <w:num w:numId="309" w16cid:durableId="1526401577">
    <w:abstractNumId w:val="451"/>
  </w:num>
  <w:num w:numId="310" w16cid:durableId="794759545">
    <w:abstractNumId w:val="158"/>
  </w:num>
  <w:num w:numId="311" w16cid:durableId="2031028692">
    <w:abstractNumId w:val="297"/>
  </w:num>
  <w:num w:numId="312" w16cid:durableId="1564099746">
    <w:abstractNumId w:val="121"/>
  </w:num>
  <w:num w:numId="313" w16cid:durableId="124859530">
    <w:abstractNumId w:val="328"/>
  </w:num>
  <w:num w:numId="314" w16cid:durableId="1759985744">
    <w:abstractNumId w:val="167"/>
  </w:num>
  <w:num w:numId="315" w16cid:durableId="245920133">
    <w:abstractNumId w:val="25"/>
  </w:num>
  <w:num w:numId="316" w16cid:durableId="1489905431">
    <w:abstractNumId w:val="198"/>
  </w:num>
  <w:num w:numId="317" w16cid:durableId="60062283">
    <w:abstractNumId w:val="275"/>
  </w:num>
  <w:num w:numId="318" w16cid:durableId="714626327">
    <w:abstractNumId w:val="470"/>
  </w:num>
  <w:num w:numId="319" w16cid:durableId="1252743057">
    <w:abstractNumId w:val="367"/>
  </w:num>
  <w:num w:numId="320" w16cid:durableId="1651640712">
    <w:abstractNumId w:val="325"/>
  </w:num>
  <w:num w:numId="321" w16cid:durableId="1268586962">
    <w:abstractNumId w:val="327"/>
  </w:num>
  <w:num w:numId="322" w16cid:durableId="2090422431">
    <w:abstractNumId w:val="356"/>
  </w:num>
  <w:num w:numId="323" w16cid:durableId="1229343559">
    <w:abstractNumId w:val="4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4" w16cid:durableId="542908644">
    <w:abstractNumId w:val="196"/>
  </w:num>
  <w:num w:numId="325" w16cid:durableId="1911694268">
    <w:abstractNumId w:val="1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6" w16cid:durableId="698966526">
    <w:abstractNumId w:val="3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7" w16cid:durableId="1480222996">
    <w:abstractNumId w:val="211"/>
  </w:num>
  <w:num w:numId="328" w16cid:durableId="1851218654">
    <w:abstractNumId w:val="393"/>
  </w:num>
  <w:num w:numId="329" w16cid:durableId="292951871">
    <w:abstractNumId w:val="129"/>
  </w:num>
  <w:num w:numId="330" w16cid:durableId="1614750971">
    <w:abstractNumId w:val="476"/>
  </w:num>
  <w:num w:numId="331" w16cid:durableId="684984942">
    <w:abstractNumId w:val="108"/>
  </w:num>
  <w:num w:numId="332" w16cid:durableId="1795365081">
    <w:abstractNumId w:val="378"/>
  </w:num>
  <w:num w:numId="333" w16cid:durableId="1062291477">
    <w:abstractNumId w:val="59"/>
  </w:num>
  <w:num w:numId="334" w16cid:durableId="1596741379">
    <w:abstractNumId w:val="428"/>
  </w:num>
  <w:num w:numId="335" w16cid:durableId="1235319475">
    <w:abstractNumId w:val="1"/>
  </w:num>
  <w:num w:numId="336" w16cid:durableId="381369383">
    <w:abstractNumId w:val="387"/>
  </w:num>
  <w:num w:numId="337" w16cid:durableId="1602908121">
    <w:abstractNumId w:val="82"/>
  </w:num>
  <w:num w:numId="338" w16cid:durableId="191304973">
    <w:abstractNumId w:val="362"/>
  </w:num>
  <w:num w:numId="339" w16cid:durableId="1627472199">
    <w:abstractNumId w:val="258"/>
  </w:num>
  <w:num w:numId="340" w16cid:durableId="1821655403">
    <w:abstractNumId w:val="116"/>
  </w:num>
  <w:num w:numId="341" w16cid:durableId="707726364">
    <w:abstractNumId w:val="49"/>
  </w:num>
  <w:num w:numId="342" w16cid:durableId="1713191679">
    <w:abstractNumId w:val="140"/>
  </w:num>
  <w:num w:numId="343" w16cid:durableId="135925845">
    <w:abstractNumId w:val="439"/>
  </w:num>
  <w:num w:numId="344" w16cid:durableId="1683891065">
    <w:abstractNumId w:val="363"/>
  </w:num>
  <w:num w:numId="345" w16cid:durableId="1265070294">
    <w:abstractNumId w:val="36"/>
  </w:num>
  <w:num w:numId="346" w16cid:durableId="296374954">
    <w:abstractNumId w:val="421"/>
  </w:num>
  <w:num w:numId="347" w16cid:durableId="1365868030">
    <w:abstractNumId w:val="235"/>
  </w:num>
  <w:num w:numId="348" w16cid:durableId="268050131">
    <w:abstractNumId w:val="506"/>
  </w:num>
  <w:num w:numId="349" w16cid:durableId="84301029">
    <w:abstractNumId w:val="232"/>
  </w:num>
  <w:num w:numId="350" w16cid:durableId="268240270">
    <w:abstractNumId w:val="233"/>
  </w:num>
  <w:num w:numId="351" w16cid:durableId="1521965504">
    <w:abstractNumId w:val="225"/>
  </w:num>
  <w:num w:numId="352" w16cid:durableId="1337612876">
    <w:abstractNumId w:val="502"/>
  </w:num>
  <w:num w:numId="353" w16cid:durableId="1668559484">
    <w:abstractNumId w:val="372"/>
  </w:num>
  <w:num w:numId="354" w16cid:durableId="336659307">
    <w:abstractNumId w:val="221"/>
  </w:num>
  <w:num w:numId="355" w16cid:durableId="1891764678">
    <w:abstractNumId w:val="90"/>
  </w:num>
  <w:num w:numId="356" w16cid:durableId="1093939172">
    <w:abstractNumId w:val="165"/>
  </w:num>
  <w:num w:numId="357" w16cid:durableId="1562132482">
    <w:abstractNumId w:val="255"/>
  </w:num>
  <w:num w:numId="358" w16cid:durableId="1441031013">
    <w:abstractNumId w:val="97"/>
  </w:num>
  <w:num w:numId="359" w16cid:durableId="364135913">
    <w:abstractNumId w:val="215"/>
  </w:num>
  <w:num w:numId="360" w16cid:durableId="1974822856">
    <w:abstractNumId w:val="71"/>
  </w:num>
  <w:num w:numId="361" w16cid:durableId="1832022711">
    <w:abstractNumId w:val="374"/>
  </w:num>
  <w:num w:numId="362" w16cid:durableId="287010501">
    <w:abstractNumId w:val="344"/>
  </w:num>
  <w:num w:numId="363" w16cid:durableId="1765147516">
    <w:abstractNumId w:val="162"/>
  </w:num>
  <w:num w:numId="364" w16cid:durableId="1858276198">
    <w:abstractNumId w:val="51"/>
  </w:num>
  <w:num w:numId="365" w16cid:durableId="997152794">
    <w:abstractNumId w:val="68"/>
  </w:num>
  <w:num w:numId="366" w16cid:durableId="1528635762">
    <w:abstractNumId w:val="191"/>
  </w:num>
  <w:num w:numId="367" w16cid:durableId="831264502">
    <w:abstractNumId w:val="237"/>
  </w:num>
  <w:num w:numId="368" w16cid:durableId="1958487687">
    <w:abstractNumId w:val="26"/>
  </w:num>
  <w:num w:numId="369" w16cid:durableId="872575371">
    <w:abstractNumId w:val="17"/>
  </w:num>
  <w:num w:numId="370" w16cid:durableId="1943606640">
    <w:abstractNumId w:val="50"/>
  </w:num>
  <w:num w:numId="371" w16cid:durableId="842552743">
    <w:abstractNumId w:val="403"/>
  </w:num>
  <w:num w:numId="372" w16cid:durableId="1958026451">
    <w:abstractNumId w:val="137"/>
  </w:num>
  <w:num w:numId="373" w16cid:durableId="1723863879">
    <w:abstractNumId w:val="102"/>
  </w:num>
  <w:num w:numId="374" w16cid:durableId="783694066">
    <w:abstractNumId w:val="139"/>
  </w:num>
  <w:num w:numId="375" w16cid:durableId="616253582">
    <w:abstractNumId w:val="438"/>
  </w:num>
  <w:num w:numId="376" w16cid:durableId="149250835">
    <w:abstractNumId w:val="453"/>
  </w:num>
  <w:num w:numId="377" w16cid:durableId="1030184069">
    <w:abstractNumId w:val="4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8" w16cid:durableId="398139007">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9" w16cid:durableId="1325085924">
    <w:abstractNumId w:val="3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0" w16cid:durableId="19455274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1" w16cid:durableId="1672486402">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2" w16cid:durableId="45034174">
    <w:abstractNumId w:val="4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3" w16cid:durableId="464353191">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4" w16cid:durableId="441657028">
    <w:abstractNumId w:val="504"/>
  </w:num>
  <w:num w:numId="385" w16cid:durableId="853106795">
    <w:abstractNumId w:val="449"/>
  </w:num>
  <w:num w:numId="386" w16cid:durableId="747846866">
    <w:abstractNumId w:val="326"/>
  </w:num>
  <w:num w:numId="387" w16cid:durableId="1367873886">
    <w:abstractNumId w:val="1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8" w16cid:durableId="2100522408">
    <w:abstractNumId w:val="3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9" w16cid:durableId="22294244">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0" w16cid:durableId="1374310217">
    <w:abstractNumId w:val="4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1" w16cid:durableId="777144549">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2" w16cid:durableId="1759400072">
    <w:abstractNumId w:val="141"/>
  </w:num>
  <w:num w:numId="393" w16cid:durableId="683437939">
    <w:abstractNumId w:val="376"/>
  </w:num>
  <w:num w:numId="394" w16cid:durableId="162018704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5" w16cid:durableId="219903360">
    <w:abstractNumId w:val="2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6" w16cid:durableId="1247181489">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7" w16cid:durableId="1650792217">
    <w:abstractNumId w:val="4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8" w16cid:durableId="1023550566">
    <w:abstractNumId w:val="4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9" w16cid:durableId="175007842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0" w16cid:durableId="183822524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1" w16cid:durableId="315768230">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2" w16cid:durableId="1199313924">
    <w:abstractNumId w:val="2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3" w16cid:durableId="347874045">
    <w:abstractNumId w:val="390"/>
  </w:num>
  <w:num w:numId="404" w16cid:durableId="804660487">
    <w:abstractNumId w:val="180"/>
  </w:num>
  <w:num w:numId="405" w16cid:durableId="1188057810">
    <w:abstractNumId w:val="131"/>
  </w:num>
  <w:num w:numId="406" w16cid:durableId="1946229679">
    <w:abstractNumId w:val="383"/>
  </w:num>
  <w:num w:numId="407" w16cid:durableId="984312390">
    <w:abstractNumId w:val="409"/>
  </w:num>
  <w:num w:numId="408" w16cid:durableId="1996108639">
    <w:abstractNumId w:val="341"/>
  </w:num>
  <w:num w:numId="409" w16cid:durableId="1911501580">
    <w:abstractNumId w:val="34"/>
  </w:num>
  <w:num w:numId="410" w16cid:durableId="249899172">
    <w:abstractNumId w:val="462"/>
  </w:num>
  <w:num w:numId="411" w16cid:durableId="376125154">
    <w:abstractNumId w:val="413"/>
  </w:num>
  <w:num w:numId="412" w16cid:durableId="1837379743">
    <w:abstractNumId w:val="203"/>
  </w:num>
  <w:num w:numId="413" w16cid:durableId="1426923014">
    <w:abstractNumId w:val="488"/>
  </w:num>
  <w:num w:numId="414" w16cid:durableId="136992331">
    <w:abstractNumId w:val="23"/>
  </w:num>
  <w:num w:numId="415" w16cid:durableId="93134036">
    <w:abstractNumId w:val="151"/>
  </w:num>
  <w:num w:numId="416" w16cid:durableId="435641944">
    <w:abstractNumId w:val="329"/>
  </w:num>
  <w:num w:numId="417" w16cid:durableId="1690176135">
    <w:abstractNumId w:val="45"/>
  </w:num>
  <w:num w:numId="418" w16cid:durableId="1149856720">
    <w:abstractNumId w:val="168"/>
  </w:num>
  <w:num w:numId="419" w16cid:durableId="650518761">
    <w:abstractNumId w:val="302"/>
  </w:num>
  <w:num w:numId="420" w16cid:durableId="883299033">
    <w:abstractNumId w:val="308"/>
  </w:num>
  <w:num w:numId="421" w16cid:durableId="971715872">
    <w:abstractNumId w:val="87"/>
  </w:num>
  <w:num w:numId="422" w16cid:durableId="1540123135">
    <w:abstractNumId w:val="253"/>
  </w:num>
  <w:num w:numId="423" w16cid:durableId="353578029">
    <w:abstractNumId w:val="351"/>
  </w:num>
  <w:num w:numId="424" w16cid:durableId="1012145784">
    <w:abstractNumId w:val="224"/>
  </w:num>
  <w:num w:numId="425" w16cid:durableId="1687823031">
    <w:abstractNumId w:val="179"/>
  </w:num>
  <w:num w:numId="426" w16cid:durableId="961495552">
    <w:abstractNumId w:val="27"/>
  </w:num>
  <w:num w:numId="427" w16cid:durableId="945775714">
    <w:abstractNumId w:val="103"/>
  </w:num>
  <w:num w:numId="428" w16cid:durableId="293482807">
    <w:abstractNumId w:val="426"/>
  </w:num>
  <w:num w:numId="429" w16cid:durableId="1791512856">
    <w:abstractNumId w:val="299"/>
  </w:num>
  <w:num w:numId="430" w16cid:durableId="1496074076">
    <w:abstractNumId w:val="375"/>
  </w:num>
  <w:num w:numId="431" w16cid:durableId="1730498396">
    <w:abstractNumId w:val="424"/>
  </w:num>
  <w:num w:numId="432" w16cid:durableId="1604612758">
    <w:abstractNumId w:val="272"/>
  </w:num>
  <w:num w:numId="433" w16cid:durableId="1911386308">
    <w:abstractNumId w:val="190"/>
  </w:num>
  <w:num w:numId="434" w16cid:durableId="915164801">
    <w:abstractNumId w:val="303"/>
  </w:num>
  <w:num w:numId="435" w16cid:durableId="285237451">
    <w:abstractNumId w:val="222"/>
  </w:num>
  <w:num w:numId="436" w16cid:durableId="94332651">
    <w:abstractNumId w:val="365"/>
  </w:num>
  <w:num w:numId="437" w16cid:durableId="922689919">
    <w:abstractNumId w:val="195"/>
  </w:num>
  <w:num w:numId="438" w16cid:durableId="499809288">
    <w:abstractNumId w:val="70"/>
  </w:num>
  <w:num w:numId="439" w16cid:durableId="862287475">
    <w:abstractNumId w:val="475"/>
  </w:num>
  <w:num w:numId="440" w16cid:durableId="1612474755">
    <w:abstractNumId w:val="220"/>
  </w:num>
  <w:num w:numId="441" w16cid:durableId="1234509194">
    <w:abstractNumId w:val="312"/>
  </w:num>
  <w:num w:numId="442" w16cid:durableId="2056000434">
    <w:abstractNumId w:val="62"/>
  </w:num>
  <w:num w:numId="443" w16cid:durableId="1209800820">
    <w:abstractNumId w:val="15"/>
  </w:num>
  <w:num w:numId="444" w16cid:durableId="43330218">
    <w:abstractNumId w:val="138"/>
  </w:num>
  <w:num w:numId="445" w16cid:durableId="1873954017">
    <w:abstractNumId w:val="73"/>
  </w:num>
  <w:num w:numId="446" w16cid:durableId="1580673545">
    <w:abstractNumId w:val="477"/>
  </w:num>
  <w:num w:numId="447" w16cid:durableId="951668644">
    <w:abstractNumId w:val="65"/>
  </w:num>
  <w:num w:numId="448" w16cid:durableId="1403872304">
    <w:abstractNumId w:val="161"/>
  </w:num>
  <w:num w:numId="449" w16cid:durableId="157380915">
    <w:abstractNumId w:val="293"/>
  </w:num>
  <w:num w:numId="450" w16cid:durableId="539896538">
    <w:abstractNumId w:val="478"/>
  </w:num>
  <w:num w:numId="451" w16cid:durableId="1231422785">
    <w:abstractNumId w:val="41"/>
  </w:num>
  <w:num w:numId="452" w16cid:durableId="18240358">
    <w:abstractNumId w:val="81"/>
  </w:num>
  <w:num w:numId="453" w16cid:durableId="401684156">
    <w:abstractNumId w:val="245"/>
  </w:num>
  <w:num w:numId="454" w16cid:durableId="1749034020">
    <w:abstractNumId w:val="315"/>
  </w:num>
  <w:num w:numId="455" w16cid:durableId="959535414">
    <w:abstractNumId w:val="187"/>
  </w:num>
  <w:num w:numId="456" w16cid:durableId="1339580136">
    <w:abstractNumId w:val="343"/>
  </w:num>
  <w:num w:numId="457" w16cid:durableId="345988450">
    <w:abstractNumId w:val="126"/>
  </w:num>
  <w:num w:numId="458" w16cid:durableId="1806044313">
    <w:abstractNumId w:val="295"/>
  </w:num>
  <w:num w:numId="459" w16cid:durableId="282155248">
    <w:abstractNumId w:val="324"/>
  </w:num>
  <w:num w:numId="460" w16cid:durableId="532349036">
    <w:abstractNumId w:val="318"/>
  </w:num>
  <w:num w:numId="461" w16cid:durableId="1374505200">
    <w:abstractNumId w:val="373"/>
  </w:num>
  <w:num w:numId="462" w16cid:durableId="16125788">
    <w:abstractNumId w:val="485"/>
  </w:num>
  <w:num w:numId="463" w16cid:durableId="691220783">
    <w:abstractNumId w:val="127"/>
  </w:num>
  <w:num w:numId="464" w16cid:durableId="1503084381">
    <w:abstractNumId w:val="159"/>
  </w:num>
  <w:num w:numId="465" w16cid:durableId="40328059">
    <w:abstractNumId w:val="13"/>
  </w:num>
  <w:num w:numId="466" w16cid:durableId="1560941202">
    <w:abstractNumId w:val="268"/>
  </w:num>
  <w:num w:numId="467" w16cid:durableId="1198470747">
    <w:abstractNumId w:val="249"/>
  </w:num>
  <w:num w:numId="468" w16cid:durableId="1480998818">
    <w:abstractNumId w:val="91"/>
  </w:num>
  <w:num w:numId="469" w16cid:durableId="220869886">
    <w:abstractNumId w:val="204"/>
  </w:num>
  <w:num w:numId="470" w16cid:durableId="772364453">
    <w:abstractNumId w:val="53"/>
  </w:num>
  <w:num w:numId="471" w16cid:durableId="955058655">
    <w:abstractNumId w:val="77"/>
  </w:num>
  <w:num w:numId="472" w16cid:durableId="319189031">
    <w:abstractNumId w:val="85"/>
  </w:num>
  <w:num w:numId="473" w16cid:durableId="246502178">
    <w:abstractNumId w:val="495"/>
  </w:num>
  <w:num w:numId="474" w16cid:durableId="217597729">
    <w:abstractNumId w:val="481"/>
  </w:num>
  <w:num w:numId="475" w16cid:durableId="1579288558">
    <w:abstractNumId w:val="395"/>
  </w:num>
  <w:num w:numId="476" w16cid:durableId="2117485762">
    <w:abstractNumId w:val="94"/>
  </w:num>
  <w:num w:numId="477" w16cid:durableId="1600795048">
    <w:abstractNumId w:val="361"/>
  </w:num>
  <w:num w:numId="478" w16cid:durableId="347370034">
    <w:abstractNumId w:val="74"/>
  </w:num>
  <w:num w:numId="479" w16cid:durableId="1235120856">
    <w:abstractNumId w:val="459"/>
  </w:num>
  <w:num w:numId="480" w16cid:durableId="561644472">
    <w:abstractNumId w:val="181"/>
  </w:num>
  <w:num w:numId="481" w16cid:durableId="595407277">
    <w:abstractNumId w:val="296"/>
  </w:num>
  <w:num w:numId="482" w16cid:durableId="1969122911">
    <w:abstractNumId w:val="496"/>
  </w:num>
  <w:num w:numId="483" w16cid:durableId="852105725">
    <w:abstractNumId w:val="219"/>
  </w:num>
  <w:num w:numId="484" w16cid:durableId="753667120">
    <w:abstractNumId w:val="226"/>
  </w:num>
  <w:num w:numId="485" w16cid:durableId="1929729655">
    <w:abstractNumId w:val="313"/>
  </w:num>
  <w:num w:numId="486" w16cid:durableId="2023777348">
    <w:abstractNumId w:val="345"/>
  </w:num>
  <w:num w:numId="487" w16cid:durableId="2102212044">
    <w:abstractNumId w:val="105"/>
  </w:num>
  <w:num w:numId="488" w16cid:durableId="1512455722">
    <w:abstractNumId w:val="446"/>
  </w:num>
  <w:num w:numId="489" w16cid:durableId="439036952">
    <w:abstractNumId w:val="321"/>
  </w:num>
  <w:num w:numId="490" w16cid:durableId="339478309">
    <w:abstractNumId w:val="467"/>
  </w:num>
  <w:num w:numId="491" w16cid:durableId="493843468">
    <w:abstractNumId w:val="164"/>
  </w:num>
  <w:num w:numId="492" w16cid:durableId="765535003">
    <w:abstractNumId w:val="152"/>
  </w:num>
  <w:num w:numId="493" w16cid:durableId="1391922733">
    <w:abstractNumId w:val="364"/>
  </w:num>
  <w:num w:numId="494" w16cid:durableId="1437870032">
    <w:abstractNumId w:val="184"/>
  </w:num>
  <w:num w:numId="495" w16cid:durableId="1577327360">
    <w:abstractNumId w:val="394"/>
  </w:num>
  <w:num w:numId="496" w16cid:durableId="608582878">
    <w:abstractNumId w:val="472"/>
  </w:num>
  <w:num w:numId="497" w16cid:durableId="79915814">
    <w:abstractNumId w:val="40"/>
  </w:num>
  <w:num w:numId="498" w16cid:durableId="2137143779">
    <w:abstractNumId w:val="291"/>
  </w:num>
  <w:num w:numId="499" w16cid:durableId="1567492285">
    <w:abstractNumId w:val="194"/>
  </w:num>
  <w:num w:numId="500" w16cid:durableId="1919746325">
    <w:abstractNumId w:val="418"/>
  </w:num>
  <w:num w:numId="501" w16cid:durableId="1698847466">
    <w:abstractNumId w:val="83"/>
  </w:num>
  <w:num w:numId="502" w16cid:durableId="806552770">
    <w:abstractNumId w:val="288"/>
  </w:num>
  <w:num w:numId="503" w16cid:durableId="1480079060">
    <w:abstractNumId w:val="419"/>
  </w:num>
  <w:num w:numId="504" w16cid:durableId="384568860">
    <w:abstractNumId w:val="57"/>
  </w:num>
  <w:num w:numId="505" w16cid:durableId="1947535290">
    <w:abstractNumId w:val="399"/>
  </w:num>
  <w:num w:numId="506" w16cid:durableId="75904935">
    <w:abstractNumId w:val="243"/>
  </w:num>
  <w:num w:numId="507" w16cid:durableId="812677246">
    <w:abstractNumId w:val="37"/>
  </w:num>
  <w:num w:numId="508" w16cid:durableId="1385177085">
    <w:abstractNumId w:val="43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mirrorMargins/>
  <w:hideSpellingErrors/>
  <w:hideGrammaticalErrors/>
  <w:activeWritingStyle w:appName="MSWord" w:lang="en-US" w:vendorID="64" w:dllVersion="6" w:nlCheck="1" w:checkStyle="1"/>
  <w:activeWritingStyle w:appName="MSWord" w:lang="es-ES" w:vendorID="64" w:dllVersion="6" w:nlCheck="1" w:checkStyle="1"/>
  <w:activeWritingStyle w:appName="MSWord" w:lang="es-ES_tradnl" w:vendorID="64" w:dllVersion="6" w:nlCheck="1" w:checkStyle="1"/>
  <w:activeWritingStyle w:appName="MSWord" w:lang="en-GB" w:vendorID="64" w:dllVersion="6" w:nlCheck="1" w:checkStyle="1"/>
  <w:activeWritingStyle w:appName="MSWord" w:lang="en-MY" w:vendorID="64" w:dllVersion="6" w:nlCheck="1" w:checkStyle="1"/>
  <w:activeWritingStyle w:appName="MSWord" w:lang="en-US" w:vendorID="64" w:dllVersion="4096" w:nlCheck="1" w:checkStyle="0"/>
  <w:activeWritingStyle w:appName="MSWord" w:lang="en-ID" w:vendorID="64" w:dllVersion="6" w:nlCheck="1" w:checkStyle="1"/>
  <w:activeWritingStyle w:appName="MSWord" w:lang="en-GB" w:vendorID="64" w:dllVersion="4096" w:nlCheck="1" w:checkStyle="0"/>
  <w:activeWritingStyle w:appName="MSWord" w:lang="en-ID" w:vendorID="64" w:dllVersion="4096" w:nlCheck="1" w:checkStyle="0"/>
  <w:activeWritingStyle w:appName="MSWord" w:lang="en-ZA" w:vendorID="64" w:dllVersion="6" w:nlCheck="1" w:checkStyle="1"/>
  <w:activeWritingStyle w:appName="MSWord" w:lang="en-IN" w:vendorID="64" w:dllVersion="4096" w:nlCheck="1" w:checkStyle="0"/>
  <w:activeWritingStyle w:appName="MSWord" w:lang="en-AU" w:vendorID="64" w:dllVersion="4096" w:nlCheck="1" w:checkStyle="0"/>
  <w:activeWritingStyle w:appName="MSWord" w:lang="fr-FR" w:vendorID="64" w:dllVersion="4096" w:nlCheck="1" w:checkStyle="0"/>
  <w:proofState w:spelling="clean" w:grammar="clean"/>
  <w:defaultTabStop w:val="720"/>
  <w:evenAndOddHeaders/>
  <w:drawingGridHorizontalSpacing w:val="57"/>
  <w:drawingGridVerticalSpacing w:val="57"/>
  <w:displayHorizontalDrawingGridEvery w:val="0"/>
  <w:displayVerticalDrawingGridEvery w:val="0"/>
  <w:characterSpacingControl w:val="doNotCompress"/>
  <w:hdrShapeDefaults>
    <o:shapedefaults v:ext="edit" spidmax="2050"/>
  </w:hdrShapeDefaults>
  <w:footnotePr>
    <w:pos w:val="beneathText"/>
    <w:numRestart w:val="eachPage"/>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zMTO2MDSyMDQwNzBR0lEKTi0uzszPAykwrAUAs4tRwywAAAA="/>
    <w:docVar w:name="EN.InstantFormat" w:val="&lt;ENInstantFormat&gt;&lt;Enabled&gt;1&lt;/Enabled&gt;&lt;ScanUnformatted&gt;1&lt;/ScanUnformatted&gt;&lt;ScanChanges&gt;1&lt;/ScanChanges&gt;&lt;Suspended&gt;0&lt;/Suspended&gt;&lt;/ENInstantFormat&gt;"/>
    <w:docVar w:name="EN.Layout" w:val="&lt;ENLayout&gt;&lt;Style&gt;TriDasaMeg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fxs500wr5xe9eatwtx0d94t0xdz50xd9ss&quot;&gt;Bibliography&lt;record-ids&gt;&lt;item&gt;549&lt;/item&gt;&lt;item&gt;1077&lt;/item&gt;&lt;item&gt;1187&lt;/item&gt;&lt;item&gt;1209&lt;/item&gt;&lt;/record-ids&gt;&lt;/item&gt;&lt;/Libraries&gt;"/>
  </w:docVars>
  <w:rsids>
    <w:rsidRoot w:val="006C57E8"/>
    <w:rsid w:val="000000D2"/>
    <w:rsid w:val="00000593"/>
    <w:rsid w:val="00000C65"/>
    <w:rsid w:val="000022E5"/>
    <w:rsid w:val="0000231B"/>
    <w:rsid w:val="00002CEC"/>
    <w:rsid w:val="00002E73"/>
    <w:rsid w:val="00003209"/>
    <w:rsid w:val="0000352C"/>
    <w:rsid w:val="00003620"/>
    <w:rsid w:val="00003C6D"/>
    <w:rsid w:val="00003D0D"/>
    <w:rsid w:val="00003E19"/>
    <w:rsid w:val="00004222"/>
    <w:rsid w:val="000045B4"/>
    <w:rsid w:val="000048FF"/>
    <w:rsid w:val="00005401"/>
    <w:rsid w:val="00005778"/>
    <w:rsid w:val="00006494"/>
    <w:rsid w:val="000072BE"/>
    <w:rsid w:val="00007487"/>
    <w:rsid w:val="000075B2"/>
    <w:rsid w:val="00010247"/>
    <w:rsid w:val="00011556"/>
    <w:rsid w:val="0001175A"/>
    <w:rsid w:val="0001188C"/>
    <w:rsid w:val="00012467"/>
    <w:rsid w:val="00012C21"/>
    <w:rsid w:val="00013664"/>
    <w:rsid w:val="000148FF"/>
    <w:rsid w:val="00014B68"/>
    <w:rsid w:val="000151FB"/>
    <w:rsid w:val="000152A5"/>
    <w:rsid w:val="00015723"/>
    <w:rsid w:val="000158AB"/>
    <w:rsid w:val="00015EF1"/>
    <w:rsid w:val="0001785A"/>
    <w:rsid w:val="00017E74"/>
    <w:rsid w:val="00017ECF"/>
    <w:rsid w:val="00017FDB"/>
    <w:rsid w:val="0002088E"/>
    <w:rsid w:val="000211D6"/>
    <w:rsid w:val="00021372"/>
    <w:rsid w:val="00021C8C"/>
    <w:rsid w:val="000227D8"/>
    <w:rsid w:val="00022925"/>
    <w:rsid w:val="00022CFF"/>
    <w:rsid w:val="000232E0"/>
    <w:rsid w:val="000238B1"/>
    <w:rsid w:val="00023A29"/>
    <w:rsid w:val="00023C97"/>
    <w:rsid w:val="00023D56"/>
    <w:rsid w:val="000240C7"/>
    <w:rsid w:val="000243DA"/>
    <w:rsid w:val="000248EF"/>
    <w:rsid w:val="0002490E"/>
    <w:rsid w:val="00024B7A"/>
    <w:rsid w:val="00024D60"/>
    <w:rsid w:val="00024E63"/>
    <w:rsid w:val="000256DB"/>
    <w:rsid w:val="000257B3"/>
    <w:rsid w:val="00025BEE"/>
    <w:rsid w:val="00025E75"/>
    <w:rsid w:val="000262CE"/>
    <w:rsid w:val="00026753"/>
    <w:rsid w:val="000267C4"/>
    <w:rsid w:val="00026B00"/>
    <w:rsid w:val="00026CAC"/>
    <w:rsid w:val="00027CFD"/>
    <w:rsid w:val="00027F83"/>
    <w:rsid w:val="00027FF2"/>
    <w:rsid w:val="0003150B"/>
    <w:rsid w:val="00032A03"/>
    <w:rsid w:val="00032BA7"/>
    <w:rsid w:val="000330E9"/>
    <w:rsid w:val="00033C1F"/>
    <w:rsid w:val="00033C91"/>
    <w:rsid w:val="000340DE"/>
    <w:rsid w:val="00034942"/>
    <w:rsid w:val="000362A4"/>
    <w:rsid w:val="0003646A"/>
    <w:rsid w:val="0003692E"/>
    <w:rsid w:val="00036C69"/>
    <w:rsid w:val="00036FC7"/>
    <w:rsid w:val="0003707D"/>
    <w:rsid w:val="00037933"/>
    <w:rsid w:val="00037B0B"/>
    <w:rsid w:val="00037CE4"/>
    <w:rsid w:val="00037D21"/>
    <w:rsid w:val="00037D46"/>
    <w:rsid w:val="0004044C"/>
    <w:rsid w:val="00040C8C"/>
    <w:rsid w:val="0004144B"/>
    <w:rsid w:val="00041999"/>
    <w:rsid w:val="00041AFB"/>
    <w:rsid w:val="000432BF"/>
    <w:rsid w:val="000435D7"/>
    <w:rsid w:val="000436BF"/>
    <w:rsid w:val="0004398C"/>
    <w:rsid w:val="00043BF6"/>
    <w:rsid w:val="00044E84"/>
    <w:rsid w:val="00045178"/>
    <w:rsid w:val="000452C7"/>
    <w:rsid w:val="00045EB8"/>
    <w:rsid w:val="00046A04"/>
    <w:rsid w:val="00046F35"/>
    <w:rsid w:val="00050345"/>
    <w:rsid w:val="00050350"/>
    <w:rsid w:val="000504C4"/>
    <w:rsid w:val="00050738"/>
    <w:rsid w:val="0005094A"/>
    <w:rsid w:val="000514F5"/>
    <w:rsid w:val="00051621"/>
    <w:rsid w:val="0005171A"/>
    <w:rsid w:val="00051F8F"/>
    <w:rsid w:val="00052AF3"/>
    <w:rsid w:val="00052BF3"/>
    <w:rsid w:val="000533FB"/>
    <w:rsid w:val="000545B8"/>
    <w:rsid w:val="00054639"/>
    <w:rsid w:val="00054AED"/>
    <w:rsid w:val="00054E21"/>
    <w:rsid w:val="000554CA"/>
    <w:rsid w:val="00055553"/>
    <w:rsid w:val="0005578B"/>
    <w:rsid w:val="00055E25"/>
    <w:rsid w:val="00055F90"/>
    <w:rsid w:val="000563CA"/>
    <w:rsid w:val="00056809"/>
    <w:rsid w:val="000569C9"/>
    <w:rsid w:val="0005718A"/>
    <w:rsid w:val="000574D7"/>
    <w:rsid w:val="0005753A"/>
    <w:rsid w:val="00057FDC"/>
    <w:rsid w:val="0006040C"/>
    <w:rsid w:val="00061057"/>
    <w:rsid w:val="00062DD9"/>
    <w:rsid w:val="000631B2"/>
    <w:rsid w:val="000633D8"/>
    <w:rsid w:val="00063625"/>
    <w:rsid w:val="00063BB3"/>
    <w:rsid w:val="00063D1B"/>
    <w:rsid w:val="00064D47"/>
    <w:rsid w:val="00065204"/>
    <w:rsid w:val="0006557E"/>
    <w:rsid w:val="00065B37"/>
    <w:rsid w:val="00065C18"/>
    <w:rsid w:val="00065E43"/>
    <w:rsid w:val="00065E7C"/>
    <w:rsid w:val="00067243"/>
    <w:rsid w:val="00070254"/>
    <w:rsid w:val="00070A61"/>
    <w:rsid w:val="00070F3C"/>
    <w:rsid w:val="0007104B"/>
    <w:rsid w:val="000729F6"/>
    <w:rsid w:val="000734D4"/>
    <w:rsid w:val="00073681"/>
    <w:rsid w:val="00073826"/>
    <w:rsid w:val="00073CC0"/>
    <w:rsid w:val="000742C4"/>
    <w:rsid w:val="0007473C"/>
    <w:rsid w:val="00075658"/>
    <w:rsid w:val="0007685B"/>
    <w:rsid w:val="00076FB7"/>
    <w:rsid w:val="0008000A"/>
    <w:rsid w:val="000804C1"/>
    <w:rsid w:val="000816D9"/>
    <w:rsid w:val="00081FB6"/>
    <w:rsid w:val="000821B3"/>
    <w:rsid w:val="000829D8"/>
    <w:rsid w:val="00083E0B"/>
    <w:rsid w:val="00084570"/>
    <w:rsid w:val="0008483B"/>
    <w:rsid w:val="00085093"/>
    <w:rsid w:val="000854BE"/>
    <w:rsid w:val="00086060"/>
    <w:rsid w:val="00087390"/>
    <w:rsid w:val="00087AB7"/>
    <w:rsid w:val="0009020A"/>
    <w:rsid w:val="000905E9"/>
    <w:rsid w:val="00090A3D"/>
    <w:rsid w:val="000914B8"/>
    <w:rsid w:val="000919FC"/>
    <w:rsid w:val="00092777"/>
    <w:rsid w:val="000927A9"/>
    <w:rsid w:val="00092D89"/>
    <w:rsid w:val="0009401D"/>
    <w:rsid w:val="000940B9"/>
    <w:rsid w:val="00094449"/>
    <w:rsid w:val="000947C1"/>
    <w:rsid w:val="00094AC1"/>
    <w:rsid w:val="00094B88"/>
    <w:rsid w:val="00094DDE"/>
    <w:rsid w:val="000958BF"/>
    <w:rsid w:val="00096E9C"/>
    <w:rsid w:val="00097002"/>
    <w:rsid w:val="0009733A"/>
    <w:rsid w:val="000A0162"/>
    <w:rsid w:val="000A0273"/>
    <w:rsid w:val="000A03BE"/>
    <w:rsid w:val="000A03EE"/>
    <w:rsid w:val="000A0776"/>
    <w:rsid w:val="000A17D8"/>
    <w:rsid w:val="000A2738"/>
    <w:rsid w:val="000A4113"/>
    <w:rsid w:val="000A6683"/>
    <w:rsid w:val="000B054E"/>
    <w:rsid w:val="000B17AA"/>
    <w:rsid w:val="000B17D4"/>
    <w:rsid w:val="000B27C7"/>
    <w:rsid w:val="000B2A19"/>
    <w:rsid w:val="000B2E45"/>
    <w:rsid w:val="000B2FF2"/>
    <w:rsid w:val="000B3031"/>
    <w:rsid w:val="000B3065"/>
    <w:rsid w:val="000B323B"/>
    <w:rsid w:val="000B3D66"/>
    <w:rsid w:val="000B3F25"/>
    <w:rsid w:val="000B4837"/>
    <w:rsid w:val="000B549E"/>
    <w:rsid w:val="000B54D1"/>
    <w:rsid w:val="000B56FD"/>
    <w:rsid w:val="000B5CD4"/>
    <w:rsid w:val="000B71D9"/>
    <w:rsid w:val="000B792A"/>
    <w:rsid w:val="000B7DDC"/>
    <w:rsid w:val="000C020F"/>
    <w:rsid w:val="000C07DE"/>
    <w:rsid w:val="000C0C79"/>
    <w:rsid w:val="000C13E0"/>
    <w:rsid w:val="000C2016"/>
    <w:rsid w:val="000C2959"/>
    <w:rsid w:val="000C37F7"/>
    <w:rsid w:val="000C3C15"/>
    <w:rsid w:val="000C3D54"/>
    <w:rsid w:val="000C5644"/>
    <w:rsid w:val="000C56CE"/>
    <w:rsid w:val="000C5CC8"/>
    <w:rsid w:val="000C69D8"/>
    <w:rsid w:val="000C6D72"/>
    <w:rsid w:val="000C7940"/>
    <w:rsid w:val="000D1408"/>
    <w:rsid w:val="000D201B"/>
    <w:rsid w:val="000D2D10"/>
    <w:rsid w:val="000D49FE"/>
    <w:rsid w:val="000D55AA"/>
    <w:rsid w:val="000D63D3"/>
    <w:rsid w:val="000D67DA"/>
    <w:rsid w:val="000D6A1C"/>
    <w:rsid w:val="000D6DF3"/>
    <w:rsid w:val="000D7681"/>
    <w:rsid w:val="000D7976"/>
    <w:rsid w:val="000E0264"/>
    <w:rsid w:val="000E0B66"/>
    <w:rsid w:val="000E1F65"/>
    <w:rsid w:val="000E2675"/>
    <w:rsid w:val="000E3413"/>
    <w:rsid w:val="000E3A04"/>
    <w:rsid w:val="000E41A8"/>
    <w:rsid w:val="000E4330"/>
    <w:rsid w:val="000E4975"/>
    <w:rsid w:val="000E6C4B"/>
    <w:rsid w:val="000E7891"/>
    <w:rsid w:val="000E78D0"/>
    <w:rsid w:val="000E7D99"/>
    <w:rsid w:val="000E7DCC"/>
    <w:rsid w:val="000F03AB"/>
    <w:rsid w:val="000F0997"/>
    <w:rsid w:val="000F0AE4"/>
    <w:rsid w:val="000F0D9E"/>
    <w:rsid w:val="000F0EF3"/>
    <w:rsid w:val="000F1992"/>
    <w:rsid w:val="000F1BDA"/>
    <w:rsid w:val="000F1E4A"/>
    <w:rsid w:val="000F20EE"/>
    <w:rsid w:val="000F23F9"/>
    <w:rsid w:val="000F249A"/>
    <w:rsid w:val="000F25CD"/>
    <w:rsid w:val="000F2659"/>
    <w:rsid w:val="000F29BE"/>
    <w:rsid w:val="000F2C91"/>
    <w:rsid w:val="000F2E13"/>
    <w:rsid w:val="000F4037"/>
    <w:rsid w:val="000F4670"/>
    <w:rsid w:val="000F4DE9"/>
    <w:rsid w:val="000F4E15"/>
    <w:rsid w:val="000F4F42"/>
    <w:rsid w:val="000F5111"/>
    <w:rsid w:val="000F6359"/>
    <w:rsid w:val="000F68A0"/>
    <w:rsid w:val="000F76FE"/>
    <w:rsid w:val="000F7CAD"/>
    <w:rsid w:val="000F7F6B"/>
    <w:rsid w:val="000F7F9B"/>
    <w:rsid w:val="00101D79"/>
    <w:rsid w:val="001030DF"/>
    <w:rsid w:val="001036D3"/>
    <w:rsid w:val="00103900"/>
    <w:rsid w:val="00103BC7"/>
    <w:rsid w:val="0010419C"/>
    <w:rsid w:val="001042E2"/>
    <w:rsid w:val="001050F6"/>
    <w:rsid w:val="0010515E"/>
    <w:rsid w:val="00105F85"/>
    <w:rsid w:val="001068EF"/>
    <w:rsid w:val="001074E7"/>
    <w:rsid w:val="00107AEB"/>
    <w:rsid w:val="00107BEA"/>
    <w:rsid w:val="00107C61"/>
    <w:rsid w:val="00111BE7"/>
    <w:rsid w:val="00112974"/>
    <w:rsid w:val="00112CED"/>
    <w:rsid w:val="00113EFE"/>
    <w:rsid w:val="0011442D"/>
    <w:rsid w:val="0011473E"/>
    <w:rsid w:val="00114DED"/>
    <w:rsid w:val="00115655"/>
    <w:rsid w:val="00115AB3"/>
    <w:rsid w:val="00115BDE"/>
    <w:rsid w:val="00115ECE"/>
    <w:rsid w:val="001203C4"/>
    <w:rsid w:val="00120A1B"/>
    <w:rsid w:val="00121FFE"/>
    <w:rsid w:val="00122623"/>
    <w:rsid w:val="00122F64"/>
    <w:rsid w:val="00123174"/>
    <w:rsid w:val="001235EC"/>
    <w:rsid w:val="001239B4"/>
    <w:rsid w:val="00123CB8"/>
    <w:rsid w:val="00123F39"/>
    <w:rsid w:val="0012419A"/>
    <w:rsid w:val="00124ACB"/>
    <w:rsid w:val="001255A3"/>
    <w:rsid w:val="00125BB8"/>
    <w:rsid w:val="00125BFF"/>
    <w:rsid w:val="001268D2"/>
    <w:rsid w:val="00126E37"/>
    <w:rsid w:val="00127145"/>
    <w:rsid w:val="00127E7C"/>
    <w:rsid w:val="00130E12"/>
    <w:rsid w:val="00131A57"/>
    <w:rsid w:val="001322D5"/>
    <w:rsid w:val="0013393B"/>
    <w:rsid w:val="00133AFE"/>
    <w:rsid w:val="00133DC6"/>
    <w:rsid w:val="00134296"/>
    <w:rsid w:val="001342A8"/>
    <w:rsid w:val="001356B0"/>
    <w:rsid w:val="0013588A"/>
    <w:rsid w:val="001358F5"/>
    <w:rsid w:val="00135ADD"/>
    <w:rsid w:val="00136CC6"/>
    <w:rsid w:val="00136D0E"/>
    <w:rsid w:val="00136E3C"/>
    <w:rsid w:val="001379A8"/>
    <w:rsid w:val="00137B3E"/>
    <w:rsid w:val="00137DEC"/>
    <w:rsid w:val="0014298A"/>
    <w:rsid w:val="00142B18"/>
    <w:rsid w:val="001439F7"/>
    <w:rsid w:val="00144584"/>
    <w:rsid w:val="001447C1"/>
    <w:rsid w:val="00144E35"/>
    <w:rsid w:val="001452EF"/>
    <w:rsid w:val="0014537A"/>
    <w:rsid w:val="00145808"/>
    <w:rsid w:val="001501DF"/>
    <w:rsid w:val="00151224"/>
    <w:rsid w:val="001512D0"/>
    <w:rsid w:val="00151DFE"/>
    <w:rsid w:val="001527B0"/>
    <w:rsid w:val="00152FBE"/>
    <w:rsid w:val="001533E6"/>
    <w:rsid w:val="001539AA"/>
    <w:rsid w:val="00153AE8"/>
    <w:rsid w:val="00154271"/>
    <w:rsid w:val="0015460E"/>
    <w:rsid w:val="00154A4B"/>
    <w:rsid w:val="001551AC"/>
    <w:rsid w:val="00155262"/>
    <w:rsid w:val="00155690"/>
    <w:rsid w:val="0015587F"/>
    <w:rsid w:val="00155B3B"/>
    <w:rsid w:val="00156A9A"/>
    <w:rsid w:val="00156F38"/>
    <w:rsid w:val="00156F8A"/>
    <w:rsid w:val="001570BE"/>
    <w:rsid w:val="00157338"/>
    <w:rsid w:val="001575D2"/>
    <w:rsid w:val="00157B56"/>
    <w:rsid w:val="00157D4F"/>
    <w:rsid w:val="001602C3"/>
    <w:rsid w:val="001609D7"/>
    <w:rsid w:val="00160F2F"/>
    <w:rsid w:val="00161D51"/>
    <w:rsid w:val="0016324B"/>
    <w:rsid w:val="001637DB"/>
    <w:rsid w:val="0016400D"/>
    <w:rsid w:val="001648B8"/>
    <w:rsid w:val="00164AC7"/>
    <w:rsid w:val="00165854"/>
    <w:rsid w:val="0016588B"/>
    <w:rsid w:val="0016588C"/>
    <w:rsid w:val="001662CB"/>
    <w:rsid w:val="00170602"/>
    <w:rsid w:val="001711EB"/>
    <w:rsid w:val="00171761"/>
    <w:rsid w:val="00171C28"/>
    <w:rsid w:val="001722C7"/>
    <w:rsid w:val="00172569"/>
    <w:rsid w:val="001725B3"/>
    <w:rsid w:val="00172D84"/>
    <w:rsid w:val="0017321F"/>
    <w:rsid w:val="001738F9"/>
    <w:rsid w:val="00175BF6"/>
    <w:rsid w:val="00175C9C"/>
    <w:rsid w:val="001779BB"/>
    <w:rsid w:val="00177E44"/>
    <w:rsid w:val="00180016"/>
    <w:rsid w:val="001805CE"/>
    <w:rsid w:val="00180F4F"/>
    <w:rsid w:val="0018109A"/>
    <w:rsid w:val="001814CD"/>
    <w:rsid w:val="001826F4"/>
    <w:rsid w:val="00182E8B"/>
    <w:rsid w:val="00182F8E"/>
    <w:rsid w:val="0018300A"/>
    <w:rsid w:val="00183632"/>
    <w:rsid w:val="00183685"/>
    <w:rsid w:val="00183F32"/>
    <w:rsid w:val="00185621"/>
    <w:rsid w:val="00186663"/>
    <w:rsid w:val="001870BE"/>
    <w:rsid w:val="00187205"/>
    <w:rsid w:val="0018738E"/>
    <w:rsid w:val="001879A0"/>
    <w:rsid w:val="00187C7A"/>
    <w:rsid w:val="00187DC0"/>
    <w:rsid w:val="00190816"/>
    <w:rsid w:val="0019089E"/>
    <w:rsid w:val="00191157"/>
    <w:rsid w:val="001915ED"/>
    <w:rsid w:val="001918D7"/>
    <w:rsid w:val="00193106"/>
    <w:rsid w:val="00193D07"/>
    <w:rsid w:val="00193FBD"/>
    <w:rsid w:val="0019437E"/>
    <w:rsid w:val="001944F7"/>
    <w:rsid w:val="00194931"/>
    <w:rsid w:val="00194A94"/>
    <w:rsid w:val="00195560"/>
    <w:rsid w:val="00195955"/>
    <w:rsid w:val="00195E54"/>
    <w:rsid w:val="00195FD0"/>
    <w:rsid w:val="001972EA"/>
    <w:rsid w:val="001974AD"/>
    <w:rsid w:val="001A052F"/>
    <w:rsid w:val="001A07A5"/>
    <w:rsid w:val="001A1347"/>
    <w:rsid w:val="001A1851"/>
    <w:rsid w:val="001A1AA2"/>
    <w:rsid w:val="001A2928"/>
    <w:rsid w:val="001A2F21"/>
    <w:rsid w:val="001A304C"/>
    <w:rsid w:val="001A31F7"/>
    <w:rsid w:val="001A4405"/>
    <w:rsid w:val="001A4A24"/>
    <w:rsid w:val="001A4A82"/>
    <w:rsid w:val="001A4D96"/>
    <w:rsid w:val="001A5465"/>
    <w:rsid w:val="001A549D"/>
    <w:rsid w:val="001A58DA"/>
    <w:rsid w:val="001A6826"/>
    <w:rsid w:val="001A6F7C"/>
    <w:rsid w:val="001A71EF"/>
    <w:rsid w:val="001A739C"/>
    <w:rsid w:val="001A7BE1"/>
    <w:rsid w:val="001B00B0"/>
    <w:rsid w:val="001B036B"/>
    <w:rsid w:val="001B2477"/>
    <w:rsid w:val="001B2C66"/>
    <w:rsid w:val="001B3103"/>
    <w:rsid w:val="001B444B"/>
    <w:rsid w:val="001B4D54"/>
    <w:rsid w:val="001B57B8"/>
    <w:rsid w:val="001B63B2"/>
    <w:rsid w:val="001B6855"/>
    <w:rsid w:val="001B695F"/>
    <w:rsid w:val="001B7859"/>
    <w:rsid w:val="001B7F2C"/>
    <w:rsid w:val="001C0AEB"/>
    <w:rsid w:val="001C0FE4"/>
    <w:rsid w:val="001C18A0"/>
    <w:rsid w:val="001C261D"/>
    <w:rsid w:val="001C2DF3"/>
    <w:rsid w:val="001C2E56"/>
    <w:rsid w:val="001C2EBE"/>
    <w:rsid w:val="001C31C9"/>
    <w:rsid w:val="001C3A0E"/>
    <w:rsid w:val="001C4493"/>
    <w:rsid w:val="001C479B"/>
    <w:rsid w:val="001C47E2"/>
    <w:rsid w:val="001C4F8D"/>
    <w:rsid w:val="001C5096"/>
    <w:rsid w:val="001C5625"/>
    <w:rsid w:val="001C5687"/>
    <w:rsid w:val="001C56F9"/>
    <w:rsid w:val="001C578D"/>
    <w:rsid w:val="001C6289"/>
    <w:rsid w:val="001C688E"/>
    <w:rsid w:val="001C6AAB"/>
    <w:rsid w:val="001C6D29"/>
    <w:rsid w:val="001C769B"/>
    <w:rsid w:val="001C76C8"/>
    <w:rsid w:val="001C7D27"/>
    <w:rsid w:val="001D0342"/>
    <w:rsid w:val="001D0A79"/>
    <w:rsid w:val="001D0D0E"/>
    <w:rsid w:val="001D115B"/>
    <w:rsid w:val="001D193B"/>
    <w:rsid w:val="001D1BC3"/>
    <w:rsid w:val="001D1BE4"/>
    <w:rsid w:val="001D33ED"/>
    <w:rsid w:val="001D37E6"/>
    <w:rsid w:val="001D4178"/>
    <w:rsid w:val="001D4F89"/>
    <w:rsid w:val="001D5161"/>
    <w:rsid w:val="001D563D"/>
    <w:rsid w:val="001D57B2"/>
    <w:rsid w:val="001D62A0"/>
    <w:rsid w:val="001D76CD"/>
    <w:rsid w:val="001D7C05"/>
    <w:rsid w:val="001E01A1"/>
    <w:rsid w:val="001E0498"/>
    <w:rsid w:val="001E1A0F"/>
    <w:rsid w:val="001E2403"/>
    <w:rsid w:val="001E25D3"/>
    <w:rsid w:val="001E28DE"/>
    <w:rsid w:val="001E40BD"/>
    <w:rsid w:val="001E440E"/>
    <w:rsid w:val="001E4865"/>
    <w:rsid w:val="001E4870"/>
    <w:rsid w:val="001E5373"/>
    <w:rsid w:val="001E5DBF"/>
    <w:rsid w:val="001E7812"/>
    <w:rsid w:val="001E7ED6"/>
    <w:rsid w:val="001F16C5"/>
    <w:rsid w:val="001F22B7"/>
    <w:rsid w:val="001F264F"/>
    <w:rsid w:val="001F289E"/>
    <w:rsid w:val="001F2BB9"/>
    <w:rsid w:val="001F2F62"/>
    <w:rsid w:val="001F3039"/>
    <w:rsid w:val="001F3213"/>
    <w:rsid w:val="001F338E"/>
    <w:rsid w:val="001F3931"/>
    <w:rsid w:val="001F4282"/>
    <w:rsid w:val="001F502E"/>
    <w:rsid w:val="001F516B"/>
    <w:rsid w:val="001F584F"/>
    <w:rsid w:val="001F59C1"/>
    <w:rsid w:val="001F6587"/>
    <w:rsid w:val="001F73FB"/>
    <w:rsid w:val="001F79DF"/>
    <w:rsid w:val="001F7A51"/>
    <w:rsid w:val="001F7A5D"/>
    <w:rsid w:val="001F7D19"/>
    <w:rsid w:val="001F7E9B"/>
    <w:rsid w:val="00200AAA"/>
    <w:rsid w:val="00201886"/>
    <w:rsid w:val="002040C2"/>
    <w:rsid w:val="002040FA"/>
    <w:rsid w:val="002056EB"/>
    <w:rsid w:val="00205844"/>
    <w:rsid w:val="002064EE"/>
    <w:rsid w:val="002066C3"/>
    <w:rsid w:val="0020679B"/>
    <w:rsid w:val="00206A8D"/>
    <w:rsid w:val="002076EA"/>
    <w:rsid w:val="002102F0"/>
    <w:rsid w:val="00210EFB"/>
    <w:rsid w:val="002113A3"/>
    <w:rsid w:val="00211C1D"/>
    <w:rsid w:val="00211CDC"/>
    <w:rsid w:val="00212068"/>
    <w:rsid w:val="0021277B"/>
    <w:rsid w:val="002127F6"/>
    <w:rsid w:val="0021433D"/>
    <w:rsid w:val="002145F9"/>
    <w:rsid w:val="002156CA"/>
    <w:rsid w:val="00215A4A"/>
    <w:rsid w:val="00215C86"/>
    <w:rsid w:val="00216015"/>
    <w:rsid w:val="002166D5"/>
    <w:rsid w:val="002168FD"/>
    <w:rsid w:val="00216A1F"/>
    <w:rsid w:val="00216CBF"/>
    <w:rsid w:val="00220069"/>
    <w:rsid w:val="0022044B"/>
    <w:rsid w:val="00221C6D"/>
    <w:rsid w:val="00221F1F"/>
    <w:rsid w:val="00222137"/>
    <w:rsid w:val="002224C1"/>
    <w:rsid w:val="002226C0"/>
    <w:rsid w:val="00222B08"/>
    <w:rsid w:val="00222CC7"/>
    <w:rsid w:val="00223807"/>
    <w:rsid w:val="00224A58"/>
    <w:rsid w:val="002255E0"/>
    <w:rsid w:val="00225B1F"/>
    <w:rsid w:val="002263F0"/>
    <w:rsid w:val="002267C6"/>
    <w:rsid w:val="00227370"/>
    <w:rsid w:val="00227673"/>
    <w:rsid w:val="0023068D"/>
    <w:rsid w:val="00231AD6"/>
    <w:rsid w:val="00232179"/>
    <w:rsid w:val="00232302"/>
    <w:rsid w:val="00232F75"/>
    <w:rsid w:val="00233714"/>
    <w:rsid w:val="0023384C"/>
    <w:rsid w:val="002343F7"/>
    <w:rsid w:val="0023457E"/>
    <w:rsid w:val="00234616"/>
    <w:rsid w:val="00234A7E"/>
    <w:rsid w:val="00234ED8"/>
    <w:rsid w:val="00236354"/>
    <w:rsid w:val="00236660"/>
    <w:rsid w:val="00236ADF"/>
    <w:rsid w:val="002371DE"/>
    <w:rsid w:val="002373BB"/>
    <w:rsid w:val="00237C65"/>
    <w:rsid w:val="00240501"/>
    <w:rsid w:val="00240802"/>
    <w:rsid w:val="00240BE5"/>
    <w:rsid w:val="00240E19"/>
    <w:rsid w:val="00241006"/>
    <w:rsid w:val="002426A8"/>
    <w:rsid w:val="002432B0"/>
    <w:rsid w:val="002435DB"/>
    <w:rsid w:val="00243B9D"/>
    <w:rsid w:val="00243E90"/>
    <w:rsid w:val="0024479A"/>
    <w:rsid w:val="002448CA"/>
    <w:rsid w:val="0024599D"/>
    <w:rsid w:val="00245BDA"/>
    <w:rsid w:val="00246BEF"/>
    <w:rsid w:val="00246E5B"/>
    <w:rsid w:val="002471EE"/>
    <w:rsid w:val="002471F1"/>
    <w:rsid w:val="00247957"/>
    <w:rsid w:val="00247E21"/>
    <w:rsid w:val="0025025F"/>
    <w:rsid w:val="00250A4D"/>
    <w:rsid w:val="00250CD2"/>
    <w:rsid w:val="0025122E"/>
    <w:rsid w:val="00252ABD"/>
    <w:rsid w:val="002539F1"/>
    <w:rsid w:val="00254186"/>
    <w:rsid w:val="0025464B"/>
    <w:rsid w:val="00254A97"/>
    <w:rsid w:val="00254B0B"/>
    <w:rsid w:val="00254C25"/>
    <w:rsid w:val="00254DAA"/>
    <w:rsid w:val="0025540B"/>
    <w:rsid w:val="002554C4"/>
    <w:rsid w:val="002561C6"/>
    <w:rsid w:val="002568BC"/>
    <w:rsid w:val="002569F1"/>
    <w:rsid w:val="002575F4"/>
    <w:rsid w:val="00257F7A"/>
    <w:rsid w:val="00261B6D"/>
    <w:rsid w:val="0026222D"/>
    <w:rsid w:val="00262A17"/>
    <w:rsid w:val="00262C5F"/>
    <w:rsid w:val="00263880"/>
    <w:rsid w:val="00264793"/>
    <w:rsid w:val="00264979"/>
    <w:rsid w:val="00264FFE"/>
    <w:rsid w:val="002652BF"/>
    <w:rsid w:val="00265906"/>
    <w:rsid w:val="002661D2"/>
    <w:rsid w:val="00266B7B"/>
    <w:rsid w:val="00266F9A"/>
    <w:rsid w:val="0027042E"/>
    <w:rsid w:val="00270526"/>
    <w:rsid w:val="00271909"/>
    <w:rsid w:val="00272AC3"/>
    <w:rsid w:val="00274BD4"/>
    <w:rsid w:val="00274ED6"/>
    <w:rsid w:val="0027520F"/>
    <w:rsid w:val="00275522"/>
    <w:rsid w:val="002757D9"/>
    <w:rsid w:val="002767C0"/>
    <w:rsid w:val="00276E54"/>
    <w:rsid w:val="0027752D"/>
    <w:rsid w:val="00277643"/>
    <w:rsid w:val="002779F8"/>
    <w:rsid w:val="00277B79"/>
    <w:rsid w:val="00280EB0"/>
    <w:rsid w:val="00281F08"/>
    <w:rsid w:val="00282BF2"/>
    <w:rsid w:val="00283316"/>
    <w:rsid w:val="00283C5F"/>
    <w:rsid w:val="00283F94"/>
    <w:rsid w:val="00284E31"/>
    <w:rsid w:val="00284FA0"/>
    <w:rsid w:val="0028514F"/>
    <w:rsid w:val="002851BE"/>
    <w:rsid w:val="0028540B"/>
    <w:rsid w:val="00285945"/>
    <w:rsid w:val="00285F05"/>
    <w:rsid w:val="00286B00"/>
    <w:rsid w:val="00286D56"/>
    <w:rsid w:val="002872E0"/>
    <w:rsid w:val="00287951"/>
    <w:rsid w:val="00287E81"/>
    <w:rsid w:val="002902EB"/>
    <w:rsid w:val="00290744"/>
    <w:rsid w:val="0029106C"/>
    <w:rsid w:val="00291683"/>
    <w:rsid w:val="00292417"/>
    <w:rsid w:val="002929A3"/>
    <w:rsid w:val="0029302E"/>
    <w:rsid w:val="00293DA2"/>
    <w:rsid w:val="00293E06"/>
    <w:rsid w:val="002948B7"/>
    <w:rsid w:val="00294924"/>
    <w:rsid w:val="002949A5"/>
    <w:rsid w:val="0029570E"/>
    <w:rsid w:val="00295D8B"/>
    <w:rsid w:val="00295DE8"/>
    <w:rsid w:val="002963D2"/>
    <w:rsid w:val="00296FAB"/>
    <w:rsid w:val="002974CC"/>
    <w:rsid w:val="0029755A"/>
    <w:rsid w:val="0029763E"/>
    <w:rsid w:val="002A0744"/>
    <w:rsid w:val="002A21B4"/>
    <w:rsid w:val="002A29BD"/>
    <w:rsid w:val="002A2A27"/>
    <w:rsid w:val="002A2FB2"/>
    <w:rsid w:val="002A363F"/>
    <w:rsid w:val="002A3CEB"/>
    <w:rsid w:val="002A3E37"/>
    <w:rsid w:val="002A46E2"/>
    <w:rsid w:val="002A514A"/>
    <w:rsid w:val="002A5249"/>
    <w:rsid w:val="002A5356"/>
    <w:rsid w:val="002A5C87"/>
    <w:rsid w:val="002A61A1"/>
    <w:rsid w:val="002A623A"/>
    <w:rsid w:val="002A6687"/>
    <w:rsid w:val="002A66C8"/>
    <w:rsid w:val="002A6872"/>
    <w:rsid w:val="002A6CE0"/>
    <w:rsid w:val="002A6EF9"/>
    <w:rsid w:val="002A787C"/>
    <w:rsid w:val="002A7AC8"/>
    <w:rsid w:val="002A7C42"/>
    <w:rsid w:val="002B01CC"/>
    <w:rsid w:val="002B0B56"/>
    <w:rsid w:val="002B0E0D"/>
    <w:rsid w:val="002B0F94"/>
    <w:rsid w:val="002B0FFB"/>
    <w:rsid w:val="002B1B76"/>
    <w:rsid w:val="002B2362"/>
    <w:rsid w:val="002B2662"/>
    <w:rsid w:val="002B2C67"/>
    <w:rsid w:val="002B3271"/>
    <w:rsid w:val="002B432F"/>
    <w:rsid w:val="002B5369"/>
    <w:rsid w:val="002B59E2"/>
    <w:rsid w:val="002B5CB2"/>
    <w:rsid w:val="002B6371"/>
    <w:rsid w:val="002B67CD"/>
    <w:rsid w:val="002B6837"/>
    <w:rsid w:val="002B786B"/>
    <w:rsid w:val="002C01F0"/>
    <w:rsid w:val="002C06B7"/>
    <w:rsid w:val="002C079C"/>
    <w:rsid w:val="002C08CE"/>
    <w:rsid w:val="002C0B33"/>
    <w:rsid w:val="002C0BC6"/>
    <w:rsid w:val="002C17E0"/>
    <w:rsid w:val="002C1EC3"/>
    <w:rsid w:val="002C258A"/>
    <w:rsid w:val="002C2995"/>
    <w:rsid w:val="002C32E5"/>
    <w:rsid w:val="002C38BF"/>
    <w:rsid w:val="002C3966"/>
    <w:rsid w:val="002C3A9F"/>
    <w:rsid w:val="002C3BB7"/>
    <w:rsid w:val="002C3EA2"/>
    <w:rsid w:val="002C4D45"/>
    <w:rsid w:val="002C552D"/>
    <w:rsid w:val="002C5681"/>
    <w:rsid w:val="002C5AAD"/>
    <w:rsid w:val="002C6F91"/>
    <w:rsid w:val="002C7BEE"/>
    <w:rsid w:val="002D0504"/>
    <w:rsid w:val="002D0762"/>
    <w:rsid w:val="002D0769"/>
    <w:rsid w:val="002D0FBF"/>
    <w:rsid w:val="002D15D2"/>
    <w:rsid w:val="002D1647"/>
    <w:rsid w:val="002D1FC2"/>
    <w:rsid w:val="002D2C8E"/>
    <w:rsid w:val="002D33B8"/>
    <w:rsid w:val="002D3519"/>
    <w:rsid w:val="002D4412"/>
    <w:rsid w:val="002D4A75"/>
    <w:rsid w:val="002D56BA"/>
    <w:rsid w:val="002D5987"/>
    <w:rsid w:val="002D6ACD"/>
    <w:rsid w:val="002D7051"/>
    <w:rsid w:val="002D738A"/>
    <w:rsid w:val="002D7F34"/>
    <w:rsid w:val="002E024E"/>
    <w:rsid w:val="002E1385"/>
    <w:rsid w:val="002E14E1"/>
    <w:rsid w:val="002E18FA"/>
    <w:rsid w:val="002E1A71"/>
    <w:rsid w:val="002E245F"/>
    <w:rsid w:val="002E30FF"/>
    <w:rsid w:val="002E373B"/>
    <w:rsid w:val="002E40C0"/>
    <w:rsid w:val="002E543B"/>
    <w:rsid w:val="002E639E"/>
    <w:rsid w:val="002E6BDD"/>
    <w:rsid w:val="002E6D51"/>
    <w:rsid w:val="002E724C"/>
    <w:rsid w:val="002F007D"/>
    <w:rsid w:val="002F02A6"/>
    <w:rsid w:val="002F0BFE"/>
    <w:rsid w:val="002F1E91"/>
    <w:rsid w:val="002F21B2"/>
    <w:rsid w:val="002F22F0"/>
    <w:rsid w:val="002F23B7"/>
    <w:rsid w:val="002F2A97"/>
    <w:rsid w:val="002F33E9"/>
    <w:rsid w:val="002F35AF"/>
    <w:rsid w:val="002F3CD9"/>
    <w:rsid w:val="002F3F50"/>
    <w:rsid w:val="002F408B"/>
    <w:rsid w:val="002F489A"/>
    <w:rsid w:val="002F506E"/>
    <w:rsid w:val="002F59EB"/>
    <w:rsid w:val="002F5FEA"/>
    <w:rsid w:val="002F6F05"/>
    <w:rsid w:val="002F6FA5"/>
    <w:rsid w:val="003014D5"/>
    <w:rsid w:val="003023BF"/>
    <w:rsid w:val="003024B0"/>
    <w:rsid w:val="00302833"/>
    <w:rsid w:val="00302FA5"/>
    <w:rsid w:val="003040D1"/>
    <w:rsid w:val="00304373"/>
    <w:rsid w:val="00304D08"/>
    <w:rsid w:val="00304ED6"/>
    <w:rsid w:val="00305039"/>
    <w:rsid w:val="00305368"/>
    <w:rsid w:val="00305BE7"/>
    <w:rsid w:val="00305BF9"/>
    <w:rsid w:val="0030615F"/>
    <w:rsid w:val="0030699C"/>
    <w:rsid w:val="00306AF1"/>
    <w:rsid w:val="0030741A"/>
    <w:rsid w:val="00307E58"/>
    <w:rsid w:val="00307EFC"/>
    <w:rsid w:val="00310139"/>
    <w:rsid w:val="00310CDE"/>
    <w:rsid w:val="003115A8"/>
    <w:rsid w:val="00311D06"/>
    <w:rsid w:val="00311E30"/>
    <w:rsid w:val="003136A8"/>
    <w:rsid w:val="00313B60"/>
    <w:rsid w:val="00314105"/>
    <w:rsid w:val="0031467B"/>
    <w:rsid w:val="00314C46"/>
    <w:rsid w:val="0031504D"/>
    <w:rsid w:val="00315AE6"/>
    <w:rsid w:val="00315BF4"/>
    <w:rsid w:val="0031644C"/>
    <w:rsid w:val="0031685B"/>
    <w:rsid w:val="0031736E"/>
    <w:rsid w:val="003176D6"/>
    <w:rsid w:val="00320385"/>
    <w:rsid w:val="0032062F"/>
    <w:rsid w:val="00320C6E"/>
    <w:rsid w:val="00320CD3"/>
    <w:rsid w:val="00321EF8"/>
    <w:rsid w:val="00322509"/>
    <w:rsid w:val="00323248"/>
    <w:rsid w:val="00323EC6"/>
    <w:rsid w:val="003256B4"/>
    <w:rsid w:val="0032618B"/>
    <w:rsid w:val="003267FA"/>
    <w:rsid w:val="003273C1"/>
    <w:rsid w:val="00327EB4"/>
    <w:rsid w:val="00330141"/>
    <w:rsid w:val="003301E3"/>
    <w:rsid w:val="003303F0"/>
    <w:rsid w:val="00332266"/>
    <w:rsid w:val="00332C3A"/>
    <w:rsid w:val="00333259"/>
    <w:rsid w:val="003342A1"/>
    <w:rsid w:val="00334A5C"/>
    <w:rsid w:val="003354CF"/>
    <w:rsid w:val="0033659D"/>
    <w:rsid w:val="00336B30"/>
    <w:rsid w:val="0033707F"/>
    <w:rsid w:val="00337203"/>
    <w:rsid w:val="003373B4"/>
    <w:rsid w:val="003405B3"/>
    <w:rsid w:val="00340604"/>
    <w:rsid w:val="00340C4E"/>
    <w:rsid w:val="003422E3"/>
    <w:rsid w:val="00343652"/>
    <w:rsid w:val="00343818"/>
    <w:rsid w:val="00343A3F"/>
    <w:rsid w:val="00344234"/>
    <w:rsid w:val="00344604"/>
    <w:rsid w:val="003454C0"/>
    <w:rsid w:val="00345F25"/>
    <w:rsid w:val="0034689B"/>
    <w:rsid w:val="003470EA"/>
    <w:rsid w:val="00350C58"/>
    <w:rsid w:val="00350E6B"/>
    <w:rsid w:val="0035180C"/>
    <w:rsid w:val="003519DD"/>
    <w:rsid w:val="00352DCE"/>
    <w:rsid w:val="00352ED8"/>
    <w:rsid w:val="003547FD"/>
    <w:rsid w:val="00354830"/>
    <w:rsid w:val="00354A05"/>
    <w:rsid w:val="0035510C"/>
    <w:rsid w:val="0035547D"/>
    <w:rsid w:val="00355583"/>
    <w:rsid w:val="0035675F"/>
    <w:rsid w:val="00356902"/>
    <w:rsid w:val="00356CA1"/>
    <w:rsid w:val="00357017"/>
    <w:rsid w:val="003600E0"/>
    <w:rsid w:val="0036183B"/>
    <w:rsid w:val="00361BFE"/>
    <w:rsid w:val="0036268A"/>
    <w:rsid w:val="00362848"/>
    <w:rsid w:val="003640EA"/>
    <w:rsid w:val="00364103"/>
    <w:rsid w:val="00364D78"/>
    <w:rsid w:val="00365CAB"/>
    <w:rsid w:val="00366297"/>
    <w:rsid w:val="003668D1"/>
    <w:rsid w:val="00366E94"/>
    <w:rsid w:val="00367A86"/>
    <w:rsid w:val="003700CA"/>
    <w:rsid w:val="003709B8"/>
    <w:rsid w:val="00371371"/>
    <w:rsid w:val="003715CF"/>
    <w:rsid w:val="003721A8"/>
    <w:rsid w:val="003722C6"/>
    <w:rsid w:val="00372A1B"/>
    <w:rsid w:val="0037365D"/>
    <w:rsid w:val="00373936"/>
    <w:rsid w:val="00373CD6"/>
    <w:rsid w:val="00373E24"/>
    <w:rsid w:val="00374392"/>
    <w:rsid w:val="00374C50"/>
    <w:rsid w:val="0037565E"/>
    <w:rsid w:val="0037694A"/>
    <w:rsid w:val="0037762E"/>
    <w:rsid w:val="00377712"/>
    <w:rsid w:val="0038018F"/>
    <w:rsid w:val="00380296"/>
    <w:rsid w:val="003804DF"/>
    <w:rsid w:val="003806AD"/>
    <w:rsid w:val="00381128"/>
    <w:rsid w:val="00381252"/>
    <w:rsid w:val="00381824"/>
    <w:rsid w:val="00381E01"/>
    <w:rsid w:val="0038271B"/>
    <w:rsid w:val="003849C2"/>
    <w:rsid w:val="00384B33"/>
    <w:rsid w:val="00384F60"/>
    <w:rsid w:val="00384F8E"/>
    <w:rsid w:val="0038542A"/>
    <w:rsid w:val="00390A95"/>
    <w:rsid w:val="00390E90"/>
    <w:rsid w:val="00391A2C"/>
    <w:rsid w:val="00393D62"/>
    <w:rsid w:val="00394096"/>
    <w:rsid w:val="003941C9"/>
    <w:rsid w:val="0039432D"/>
    <w:rsid w:val="00394558"/>
    <w:rsid w:val="00394CF4"/>
    <w:rsid w:val="00394F0A"/>
    <w:rsid w:val="00395372"/>
    <w:rsid w:val="00395E7B"/>
    <w:rsid w:val="00395FD9"/>
    <w:rsid w:val="00396B12"/>
    <w:rsid w:val="00396E23"/>
    <w:rsid w:val="00397497"/>
    <w:rsid w:val="003A0266"/>
    <w:rsid w:val="003A041E"/>
    <w:rsid w:val="003A1A4F"/>
    <w:rsid w:val="003A216C"/>
    <w:rsid w:val="003A2D57"/>
    <w:rsid w:val="003A3519"/>
    <w:rsid w:val="003A376F"/>
    <w:rsid w:val="003A3E76"/>
    <w:rsid w:val="003A3F48"/>
    <w:rsid w:val="003A40BD"/>
    <w:rsid w:val="003A4345"/>
    <w:rsid w:val="003A44C7"/>
    <w:rsid w:val="003A4A43"/>
    <w:rsid w:val="003A7477"/>
    <w:rsid w:val="003A7E8C"/>
    <w:rsid w:val="003A7FAC"/>
    <w:rsid w:val="003B05F3"/>
    <w:rsid w:val="003B0EF2"/>
    <w:rsid w:val="003B1391"/>
    <w:rsid w:val="003B26DE"/>
    <w:rsid w:val="003B4103"/>
    <w:rsid w:val="003B48D9"/>
    <w:rsid w:val="003B4ECD"/>
    <w:rsid w:val="003B4EF2"/>
    <w:rsid w:val="003B5B59"/>
    <w:rsid w:val="003B5D3F"/>
    <w:rsid w:val="003B6215"/>
    <w:rsid w:val="003B6560"/>
    <w:rsid w:val="003B674E"/>
    <w:rsid w:val="003B6FE6"/>
    <w:rsid w:val="003B7B7E"/>
    <w:rsid w:val="003B7BC9"/>
    <w:rsid w:val="003C077B"/>
    <w:rsid w:val="003C171A"/>
    <w:rsid w:val="003C2DC5"/>
    <w:rsid w:val="003C32BA"/>
    <w:rsid w:val="003C38E4"/>
    <w:rsid w:val="003C4050"/>
    <w:rsid w:val="003C4447"/>
    <w:rsid w:val="003C4C0C"/>
    <w:rsid w:val="003C4E73"/>
    <w:rsid w:val="003C59BD"/>
    <w:rsid w:val="003C7596"/>
    <w:rsid w:val="003C76CB"/>
    <w:rsid w:val="003C7AB1"/>
    <w:rsid w:val="003C7AC4"/>
    <w:rsid w:val="003C7C68"/>
    <w:rsid w:val="003D027E"/>
    <w:rsid w:val="003D0574"/>
    <w:rsid w:val="003D05C2"/>
    <w:rsid w:val="003D11BC"/>
    <w:rsid w:val="003D1EA5"/>
    <w:rsid w:val="003D2675"/>
    <w:rsid w:val="003D2C5D"/>
    <w:rsid w:val="003D301E"/>
    <w:rsid w:val="003D3380"/>
    <w:rsid w:val="003D3AA4"/>
    <w:rsid w:val="003D5402"/>
    <w:rsid w:val="003D5929"/>
    <w:rsid w:val="003D5A08"/>
    <w:rsid w:val="003D6F2C"/>
    <w:rsid w:val="003D6F3A"/>
    <w:rsid w:val="003D782A"/>
    <w:rsid w:val="003E058F"/>
    <w:rsid w:val="003E0B48"/>
    <w:rsid w:val="003E15CF"/>
    <w:rsid w:val="003E177E"/>
    <w:rsid w:val="003E19DB"/>
    <w:rsid w:val="003E330E"/>
    <w:rsid w:val="003E3C1E"/>
    <w:rsid w:val="003E490A"/>
    <w:rsid w:val="003E52D3"/>
    <w:rsid w:val="003E5B06"/>
    <w:rsid w:val="003E5DEA"/>
    <w:rsid w:val="003E6A9C"/>
    <w:rsid w:val="003E7888"/>
    <w:rsid w:val="003F1335"/>
    <w:rsid w:val="003F238D"/>
    <w:rsid w:val="003F3E52"/>
    <w:rsid w:val="003F4371"/>
    <w:rsid w:val="003F4583"/>
    <w:rsid w:val="003F45E1"/>
    <w:rsid w:val="003F4C29"/>
    <w:rsid w:val="003F693C"/>
    <w:rsid w:val="003F6A4D"/>
    <w:rsid w:val="003F6B2E"/>
    <w:rsid w:val="0040082A"/>
    <w:rsid w:val="004009AF"/>
    <w:rsid w:val="00402EA4"/>
    <w:rsid w:val="00403476"/>
    <w:rsid w:val="00404010"/>
    <w:rsid w:val="004041A6"/>
    <w:rsid w:val="0040479D"/>
    <w:rsid w:val="00404943"/>
    <w:rsid w:val="00405E94"/>
    <w:rsid w:val="00406317"/>
    <w:rsid w:val="0040699F"/>
    <w:rsid w:val="004069F8"/>
    <w:rsid w:val="00407BE2"/>
    <w:rsid w:val="00410335"/>
    <w:rsid w:val="00410797"/>
    <w:rsid w:val="00410BCE"/>
    <w:rsid w:val="00410FBE"/>
    <w:rsid w:val="004112F7"/>
    <w:rsid w:val="004123EC"/>
    <w:rsid w:val="0041255A"/>
    <w:rsid w:val="004131CA"/>
    <w:rsid w:val="004139CC"/>
    <w:rsid w:val="0041475F"/>
    <w:rsid w:val="0041525C"/>
    <w:rsid w:val="004153D5"/>
    <w:rsid w:val="00415F99"/>
    <w:rsid w:val="00416066"/>
    <w:rsid w:val="004167CE"/>
    <w:rsid w:val="00416AD9"/>
    <w:rsid w:val="004175A1"/>
    <w:rsid w:val="0042065F"/>
    <w:rsid w:val="004206AB"/>
    <w:rsid w:val="00421788"/>
    <w:rsid w:val="00421ADC"/>
    <w:rsid w:val="004223AC"/>
    <w:rsid w:val="00422944"/>
    <w:rsid w:val="00423325"/>
    <w:rsid w:val="00423402"/>
    <w:rsid w:val="00424A3F"/>
    <w:rsid w:val="00424B94"/>
    <w:rsid w:val="00425B64"/>
    <w:rsid w:val="00426DE0"/>
    <w:rsid w:val="00427571"/>
    <w:rsid w:val="00427728"/>
    <w:rsid w:val="004278E7"/>
    <w:rsid w:val="00427B86"/>
    <w:rsid w:val="00427E0C"/>
    <w:rsid w:val="00427E42"/>
    <w:rsid w:val="0043134D"/>
    <w:rsid w:val="004313B6"/>
    <w:rsid w:val="004313D5"/>
    <w:rsid w:val="00431C49"/>
    <w:rsid w:val="00431F43"/>
    <w:rsid w:val="00432B2C"/>
    <w:rsid w:val="004331D9"/>
    <w:rsid w:val="00433640"/>
    <w:rsid w:val="0043391C"/>
    <w:rsid w:val="00434073"/>
    <w:rsid w:val="004346A3"/>
    <w:rsid w:val="004346C6"/>
    <w:rsid w:val="00434BF8"/>
    <w:rsid w:val="004354F4"/>
    <w:rsid w:val="004364A7"/>
    <w:rsid w:val="00437862"/>
    <w:rsid w:val="004402D9"/>
    <w:rsid w:val="00440B46"/>
    <w:rsid w:val="00440C63"/>
    <w:rsid w:val="00441456"/>
    <w:rsid w:val="00442915"/>
    <w:rsid w:val="004445F7"/>
    <w:rsid w:val="0044501C"/>
    <w:rsid w:val="00445A1D"/>
    <w:rsid w:val="00445A27"/>
    <w:rsid w:val="004465BA"/>
    <w:rsid w:val="004468C6"/>
    <w:rsid w:val="00446FAD"/>
    <w:rsid w:val="00450320"/>
    <w:rsid w:val="004503CF"/>
    <w:rsid w:val="00450529"/>
    <w:rsid w:val="00452967"/>
    <w:rsid w:val="004530A9"/>
    <w:rsid w:val="00453104"/>
    <w:rsid w:val="00453E2F"/>
    <w:rsid w:val="00453FD7"/>
    <w:rsid w:val="00454C10"/>
    <w:rsid w:val="0045547C"/>
    <w:rsid w:val="00455970"/>
    <w:rsid w:val="00455C78"/>
    <w:rsid w:val="004567B4"/>
    <w:rsid w:val="00456A1F"/>
    <w:rsid w:val="00456EA7"/>
    <w:rsid w:val="00457173"/>
    <w:rsid w:val="004572CF"/>
    <w:rsid w:val="00457381"/>
    <w:rsid w:val="004604E1"/>
    <w:rsid w:val="00460FDF"/>
    <w:rsid w:val="0046143B"/>
    <w:rsid w:val="00461A00"/>
    <w:rsid w:val="00463124"/>
    <w:rsid w:val="00463327"/>
    <w:rsid w:val="004639C1"/>
    <w:rsid w:val="00464567"/>
    <w:rsid w:val="0046480E"/>
    <w:rsid w:val="0046501D"/>
    <w:rsid w:val="004653BC"/>
    <w:rsid w:val="0046687C"/>
    <w:rsid w:val="004669B5"/>
    <w:rsid w:val="00466C38"/>
    <w:rsid w:val="00467584"/>
    <w:rsid w:val="00467B58"/>
    <w:rsid w:val="00467B93"/>
    <w:rsid w:val="00467FDE"/>
    <w:rsid w:val="00470028"/>
    <w:rsid w:val="00470130"/>
    <w:rsid w:val="00471084"/>
    <w:rsid w:val="004728A6"/>
    <w:rsid w:val="00472DAC"/>
    <w:rsid w:val="00473AA6"/>
    <w:rsid w:val="00473C4B"/>
    <w:rsid w:val="0047423F"/>
    <w:rsid w:val="004746D7"/>
    <w:rsid w:val="00475837"/>
    <w:rsid w:val="00475DE9"/>
    <w:rsid w:val="004770A7"/>
    <w:rsid w:val="004779A0"/>
    <w:rsid w:val="00477D09"/>
    <w:rsid w:val="00480680"/>
    <w:rsid w:val="004808C2"/>
    <w:rsid w:val="00480BFC"/>
    <w:rsid w:val="00480D42"/>
    <w:rsid w:val="00481000"/>
    <w:rsid w:val="004810F5"/>
    <w:rsid w:val="004812F3"/>
    <w:rsid w:val="00482293"/>
    <w:rsid w:val="00482A1C"/>
    <w:rsid w:val="00484540"/>
    <w:rsid w:val="0048464B"/>
    <w:rsid w:val="004847F6"/>
    <w:rsid w:val="00484BD7"/>
    <w:rsid w:val="00485879"/>
    <w:rsid w:val="00485BEE"/>
    <w:rsid w:val="00485D6A"/>
    <w:rsid w:val="00486185"/>
    <w:rsid w:val="00486C9B"/>
    <w:rsid w:val="0049003B"/>
    <w:rsid w:val="0049066C"/>
    <w:rsid w:val="00491379"/>
    <w:rsid w:val="004927C7"/>
    <w:rsid w:val="004936C9"/>
    <w:rsid w:val="004942C8"/>
    <w:rsid w:val="00495560"/>
    <w:rsid w:val="00495883"/>
    <w:rsid w:val="00496E8E"/>
    <w:rsid w:val="0049746B"/>
    <w:rsid w:val="004A1B11"/>
    <w:rsid w:val="004A29E6"/>
    <w:rsid w:val="004A2CA9"/>
    <w:rsid w:val="004A3B1E"/>
    <w:rsid w:val="004A45A0"/>
    <w:rsid w:val="004A4B52"/>
    <w:rsid w:val="004A6DDB"/>
    <w:rsid w:val="004A7C0C"/>
    <w:rsid w:val="004B1546"/>
    <w:rsid w:val="004B17E9"/>
    <w:rsid w:val="004B1F07"/>
    <w:rsid w:val="004B2E3B"/>
    <w:rsid w:val="004B3BBC"/>
    <w:rsid w:val="004B4FA9"/>
    <w:rsid w:val="004B5066"/>
    <w:rsid w:val="004B5386"/>
    <w:rsid w:val="004B596C"/>
    <w:rsid w:val="004B68D5"/>
    <w:rsid w:val="004B707B"/>
    <w:rsid w:val="004B70E2"/>
    <w:rsid w:val="004B7351"/>
    <w:rsid w:val="004C0047"/>
    <w:rsid w:val="004C0109"/>
    <w:rsid w:val="004C025D"/>
    <w:rsid w:val="004C1368"/>
    <w:rsid w:val="004C16A7"/>
    <w:rsid w:val="004C1BF6"/>
    <w:rsid w:val="004C1C67"/>
    <w:rsid w:val="004C2B05"/>
    <w:rsid w:val="004C3F5B"/>
    <w:rsid w:val="004C4AB6"/>
    <w:rsid w:val="004C50A0"/>
    <w:rsid w:val="004C609E"/>
    <w:rsid w:val="004C7B8E"/>
    <w:rsid w:val="004C7EDD"/>
    <w:rsid w:val="004C7F44"/>
    <w:rsid w:val="004D0020"/>
    <w:rsid w:val="004D00AC"/>
    <w:rsid w:val="004D098F"/>
    <w:rsid w:val="004D0BBC"/>
    <w:rsid w:val="004D1C9D"/>
    <w:rsid w:val="004D2713"/>
    <w:rsid w:val="004D2FC8"/>
    <w:rsid w:val="004D3557"/>
    <w:rsid w:val="004D393B"/>
    <w:rsid w:val="004D3AB4"/>
    <w:rsid w:val="004D4273"/>
    <w:rsid w:val="004D4367"/>
    <w:rsid w:val="004D4A0C"/>
    <w:rsid w:val="004D5E30"/>
    <w:rsid w:val="004D6227"/>
    <w:rsid w:val="004D71FE"/>
    <w:rsid w:val="004D7AA9"/>
    <w:rsid w:val="004E010B"/>
    <w:rsid w:val="004E0A3C"/>
    <w:rsid w:val="004E12DF"/>
    <w:rsid w:val="004E2625"/>
    <w:rsid w:val="004E29AF"/>
    <w:rsid w:val="004E30E7"/>
    <w:rsid w:val="004E3C8D"/>
    <w:rsid w:val="004E4454"/>
    <w:rsid w:val="004E5572"/>
    <w:rsid w:val="004E5A43"/>
    <w:rsid w:val="004E5A56"/>
    <w:rsid w:val="004E5BE4"/>
    <w:rsid w:val="004E64CB"/>
    <w:rsid w:val="004E770B"/>
    <w:rsid w:val="004E7946"/>
    <w:rsid w:val="004E7F98"/>
    <w:rsid w:val="004F019B"/>
    <w:rsid w:val="004F0844"/>
    <w:rsid w:val="004F0944"/>
    <w:rsid w:val="004F0C3D"/>
    <w:rsid w:val="004F0F92"/>
    <w:rsid w:val="004F11CF"/>
    <w:rsid w:val="004F13F3"/>
    <w:rsid w:val="004F1B6E"/>
    <w:rsid w:val="004F1E64"/>
    <w:rsid w:val="004F2951"/>
    <w:rsid w:val="004F2B11"/>
    <w:rsid w:val="004F2FEC"/>
    <w:rsid w:val="004F4131"/>
    <w:rsid w:val="004F4D96"/>
    <w:rsid w:val="004F54EC"/>
    <w:rsid w:val="004F55C4"/>
    <w:rsid w:val="004F560F"/>
    <w:rsid w:val="004F6379"/>
    <w:rsid w:val="004F7C77"/>
    <w:rsid w:val="005000BB"/>
    <w:rsid w:val="00500634"/>
    <w:rsid w:val="00500DD4"/>
    <w:rsid w:val="0050165B"/>
    <w:rsid w:val="005019FF"/>
    <w:rsid w:val="00503069"/>
    <w:rsid w:val="00503F93"/>
    <w:rsid w:val="005042FF"/>
    <w:rsid w:val="0050463C"/>
    <w:rsid w:val="00504C04"/>
    <w:rsid w:val="0050582C"/>
    <w:rsid w:val="00506B55"/>
    <w:rsid w:val="005100BB"/>
    <w:rsid w:val="00510177"/>
    <w:rsid w:val="00511218"/>
    <w:rsid w:val="00511DCB"/>
    <w:rsid w:val="00512A28"/>
    <w:rsid w:val="0051332E"/>
    <w:rsid w:val="00513E7F"/>
    <w:rsid w:val="00514254"/>
    <w:rsid w:val="005142E1"/>
    <w:rsid w:val="005153BA"/>
    <w:rsid w:val="005155C1"/>
    <w:rsid w:val="005156F8"/>
    <w:rsid w:val="00515744"/>
    <w:rsid w:val="00515A3E"/>
    <w:rsid w:val="00515D6E"/>
    <w:rsid w:val="00516213"/>
    <w:rsid w:val="00516244"/>
    <w:rsid w:val="00516447"/>
    <w:rsid w:val="005166E8"/>
    <w:rsid w:val="005167C9"/>
    <w:rsid w:val="00517201"/>
    <w:rsid w:val="0051721A"/>
    <w:rsid w:val="00517727"/>
    <w:rsid w:val="005200AC"/>
    <w:rsid w:val="005204D5"/>
    <w:rsid w:val="00521153"/>
    <w:rsid w:val="00521760"/>
    <w:rsid w:val="00521AF4"/>
    <w:rsid w:val="00521EEA"/>
    <w:rsid w:val="00521FE5"/>
    <w:rsid w:val="005220A1"/>
    <w:rsid w:val="0052242B"/>
    <w:rsid w:val="00522717"/>
    <w:rsid w:val="005227BC"/>
    <w:rsid w:val="0052293C"/>
    <w:rsid w:val="00523AEA"/>
    <w:rsid w:val="00524190"/>
    <w:rsid w:val="00524B68"/>
    <w:rsid w:val="00525647"/>
    <w:rsid w:val="005258F5"/>
    <w:rsid w:val="00525981"/>
    <w:rsid w:val="00525A9F"/>
    <w:rsid w:val="00525E5B"/>
    <w:rsid w:val="00525FA5"/>
    <w:rsid w:val="00526120"/>
    <w:rsid w:val="00526438"/>
    <w:rsid w:val="00526F04"/>
    <w:rsid w:val="00526F4B"/>
    <w:rsid w:val="00527576"/>
    <w:rsid w:val="00527765"/>
    <w:rsid w:val="00527AFA"/>
    <w:rsid w:val="00527E55"/>
    <w:rsid w:val="00530EB3"/>
    <w:rsid w:val="00532A47"/>
    <w:rsid w:val="005335F0"/>
    <w:rsid w:val="00533C11"/>
    <w:rsid w:val="00533FE0"/>
    <w:rsid w:val="00534907"/>
    <w:rsid w:val="00534BAC"/>
    <w:rsid w:val="005365A4"/>
    <w:rsid w:val="00536B52"/>
    <w:rsid w:val="00537641"/>
    <w:rsid w:val="0053787C"/>
    <w:rsid w:val="00540255"/>
    <w:rsid w:val="005403D7"/>
    <w:rsid w:val="0054095D"/>
    <w:rsid w:val="00540A01"/>
    <w:rsid w:val="005417D0"/>
    <w:rsid w:val="00541CE0"/>
    <w:rsid w:val="00541EFF"/>
    <w:rsid w:val="005420A4"/>
    <w:rsid w:val="0054282C"/>
    <w:rsid w:val="00542AB6"/>
    <w:rsid w:val="00543C5B"/>
    <w:rsid w:val="0054414C"/>
    <w:rsid w:val="0054426F"/>
    <w:rsid w:val="00544A10"/>
    <w:rsid w:val="0054535F"/>
    <w:rsid w:val="00545EC6"/>
    <w:rsid w:val="005466EA"/>
    <w:rsid w:val="00546C5F"/>
    <w:rsid w:val="00547D83"/>
    <w:rsid w:val="00547DF9"/>
    <w:rsid w:val="00550957"/>
    <w:rsid w:val="00551202"/>
    <w:rsid w:val="00551D6C"/>
    <w:rsid w:val="0055270F"/>
    <w:rsid w:val="005528A1"/>
    <w:rsid w:val="005529C4"/>
    <w:rsid w:val="00553518"/>
    <w:rsid w:val="005537F7"/>
    <w:rsid w:val="00553CB0"/>
    <w:rsid w:val="00553F80"/>
    <w:rsid w:val="00555732"/>
    <w:rsid w:val="00555BEE"/>
    <w:rsid w:val="00555FCE"/>
    <w:rsid w:val="0055607D"/>
    <w:rsid w:val="005563E3"/>
    <w:rsid w:val="0055699F"/>
    <w:rsid w:val="00556AE3"/>
    <w:rsid w:val="00556DC1"/>
    <w:rsid w:val="00557004"/>
    <w:rsid w:val="00557213"/>
    <w:rsid w:val="005574EC"/>
    <w:rsid w:val="005574FF"/>
    <w:rsid w:val="00557F03"/>
    <w:rsid w:val="005601B6"/>
    <w:rsid w:val="00561066"/>
    <w:rsid w:val="005612B6"/>
    <w:rsid w:val="00561C89"/>
    <w:rsid w:val="00562317"/>
    <w:rsid w:val="00562339"/>
    <w:rsid w:val="005628E9"/>
    <w:rsid w:val="00562DF3"/>
    <w:rsid w:val="005632B2"/>
    <w:rsid w:val="00563432"/>
    <w:rsid w:val="00564095"/>
    <w:rsid w:val="0056489E"/>
    <w:rsid w:val="00564942"/>
    <w:rsid w:val="00565E01"/>
    <w:rsid w:val="00566C5F"/>
    <w:rsid w:val="005672E4"/>
    <w:rsid w:val="00567653"/>
    <w:rsid w:val="00570A8F"/>
    <w:rsid w:val="005720D7"/>
    <w:rsid w:val="00572194"/>
    <w:rsid w:val="005742A0"/>
    <w:rsid w:val="00574671"/>
    <w:rsid w:val="005746A1"/>
    <w:rsid w:val="00574B5D"/>
    <w:rsid w:val="00574DBA"/>
    <w:rsid w:val="00574FD8"/>
    <w:rsid w:val="005750B9"/>
    <w:rsid w:val="005756FC"/>
    <w:rsid w:val="00575B86"/>
    <w:rsid w:val="005765B5"/>
    <w:rsid w:val="00577FDC"/>
    <w:rsid w:val="00580212"/>
    <w:rsid w:val="005803B1"/>
    <w:rsid w:val="005817F9"/>
    <w:rsid w:val="00581E51"/>
    <w:rsid w:val="00582320"/>
    <w:rsid w:val="0058236C"/>
    <w:rsid w:val="00582817"/>
    <w:rsid w:val="00582944"/>
    <w:rsid w:val="00582DA0"/>
    <w:rsid w:val="00582EB9"/>
    <w:rsid w:val="00582EBD"/>
    <w:rsid w:val="005834AD"/>
    <w:rsid w:val="00583E7C"/>
    <w:rsid w:val="00584BEC"/>
    <w:rsid w:val="00584C89"/>
    <w:rsid w:val="00585A8A"/>
    <w:rsid w:val="0058641F"/>
    <w:rsid w:val="00586487"/>
    <w:rsid w:val="0058665E"/>
    <w:rsid w:val="0058788C"/>
    <w:rsid w:val="0059016B"/>
    <w:rsid w:val="00591321"/>
    <w:rsid w:val="00591C49"/>
    <w:rsid w:val="00592859"/>
    <w:rsid w:val="00592DAA"/>
    <w:rsid w:val="00593A91"/>
    <w:rsid w:val="005947D5"/>
    <w:rsid w:val="00595093"/>
    <w:rsid w:val="005955B5"/>
    <w:rsid w:val="00595F39"/>
    <w:rsid w:val="0059623F"/>
    <w:rsid w:val="00596BBB"/>
    <w:rsid w:val="00597292"/>
    <w:rsid w:val="005975E4"/>
    <w:rsid w:val="00597936"/>
    <w:rsid w:val="005A00E2"/>
    <w:rsid w:val="005A032F"/>
    <w:rsid w:val="005A09C2"/>
    <w:rsid w:val="005A0E06"/>
    <w:rsid w:val="005A1022"/>
    <w:rsid w:val="005A1B84"/>
    <w:rsid w:val="005A1EF5"/>
    <w:rsid w:val="005A243C"/>
    <w:rsid w:val="005A26FD"/>
    <w:rsid w:val="005A2A41"/>
    <w:rsid w:val="005A2D91"/>
    <w:rsid w:val="005A3259"/>
    <w:rsid w:val="005A38EB"/>
    <w:rsid w:val="005A3E1B"/>
    <w:rsid w:val="005A4A47"/>
    <w:rsid w:val="005A4F90"/>
    <w:rsid w:val="005A504D"/>
    <w:rsid w:val="005A547E"/>
    <w:rsid w:val="005A565A"/>
    <w:rsid w:val="005A6AB1"/>
    <w:rsid w:val="005A75C5"/>
    <w:rsid w:val="005A7977"/>
    <w:rsid w:val="005A7B8D"/>
    <w:rsid w:val="005A7F91"/>
    <w:rsid w:val="005B0B12"/>
    <w:rsid w:val="005B1071"/>
    <w:rsid w:val="005B1CD5"/>
    <w:rsid w:val="005B219F"/>
    <w:rsid w:val="005B2E6F"/>
    <w:rsid w:val="005B31D6"/>
    <w:rsid w:val="005B370D"/>
    <w:rsid w:val="005B39C8"/>
    <w:rsid w:val="005B4351"/>
    <w:rsid w:val="005B44C5"/>
    <w:rsid w:val="005B49CF"/>
    <w:rsid w:val="005B57DA"/>
    <w:rsid w:val="005B5BEA"/>
    <w:rsid w:val="005B6311"/>
    <w:rsid w:val="005B732A"/>
    <w:rsid w:val="005B7B03"/>
    <w:rsid w:val="005C0358"/>
    <w:rsid w:val="005C0363"/>
    <w:rsid w:val="005C0B0D"/>
    <w:rsid w:val="005C1A34"/>
    <w:rsid w:val="005C1BD4"/>
    <w:rsid w:val="005C1CC8"/>
    <w:rsid w:val="005C259E"/>
    <w:rsid w:val="005C2CAF"/>
    <w:rsid w:val="005C3138"/>
    <w:rsid w:val="005C313C"/>
    <w:rsid w:val="005C318C"/>
    <w:rsid w:val="005C3E93"/>
    <w:rsid w:val="005C6013"/>
    <w:rsid w:val="005C7F32"/>
    <w:rsid w:val="005D065E"/>
    <w:rsid w:val="005D0789"/>
    <w:rsid w:val="005D1347"/>
    <w:rsid w:val="005D1713"/>
    <w:rsid w:val="005D191E"/>
    <w:rsid w:val="005D3321"/>
    <w:rsid w:val="005D33EA"/>
    <w:rsid w:val="005D3BEF"/>
    <w:rsid w:val="005D4004"/>
    <w:rsid w:val="005D4929"/>
    <w:rsid w:val="005D4B16"/>
    <w:rsid w:val="005D4C70"/>
    <w:rsid w:val="005D4FEA"/>
    <w:rsid w:val="005D565C"/>
    <w:rsid w:val="005D5C97"/>
    <w:rsid w:val="005D62B0"/>
    <w:rsid w:val="005D6F5F"/>
    <w:rsid w:val="005D72A7"/>
    <w:rsid w:val="005D75B8"/>
    <w:rsid w:val="005E0DBE"/>
    <w:rsid w:val="005E1227"/>
    <w:rsid w:val="005E122B"/>
    <w:rsid w:val="005E1AA3"/>
    <w:rsid w:val="005E1FE0"/>
    <w:rsid w:val="005E2208"/>
    <w:rsid w:val="005E3B13"/>
    <w:rsid w:val="005E3D3A"/>
    <w:rsid w:val="005E4064"/>
    <w:rsid w:val="005E413B"/>
    <w:rsid w:val="005E4303"/>
    <w:rsid w:val="005E434D"/>
    <w:rsid w:val="005E47DD"/>
    <w:rsid w:val="005E5BE3"/>
    <w:rsid w:val="005E5D08"/>
    <w:rsid w:val="005E629D"/>
    <w:rsid w:val="005F0668"/>
    <w:rsid w:val="005F0797"/>
    <w:rsid w:val="005F0C19"/>
    <w:rsid w:val="005F0EE7"/>
    <w:rsid w:val="005F1154"/>
    <w:rsid w:val="005F2B01"/>
    <w:rsid w:val="005F3FBF"/>
    <w:rsid w:val="005F41F8"/>
    <w:rsid w:val="005F48F0"/>
    <w:rsid w:val="005F4DB1"/>
    <w:rsid w:val="005F68DC"/>
    <w:rsid w:val="005F6DC9"/>
    <w:rsid w:val="005F78B7"/>
    <w:rsid w:val="005F7ED3"/>
    <w:rsid w:val="006017C6"/>
    <w:rsid w:val="00601EFD"/>
    <w:rsid w:val="00602168"/>
    <w:rsid w:val="006023C8"/>
    <w:rsid w:val="00603D79"/>
    <w:rsid w:val="00603DE7"/>
    <w:rsid w:val="00603E84"/>
    <w:rsid w:val="006045D4"/>
    <w:rsid w:val="00604EFA"/>
    <w:rsid w:val="0060503D"/>
    <w:rsid w:val="0060699C"/>
    <w:rsid w:val="00606A85"/>
    <w:rsid w:val="00606D47"/>
    <w:rsid w:val="00606E02"/>
    <w:rsid w:val="00606E61"/>
    <w:rsid w:val="00607805"/>
    <w:rsid w:val="00607957"/>
    <w:rsid w:val="00607C3D"/>
    <w:rsid w:val="00607FF9"/>
    <w:rsid w:val="00610253"/>
    <w:rsid w:val="006104DA"/>
    <w:rsid w:val="0061081E"/>
    <w:rsid w:val="00611701"/>
    <w:rsid w:val="00611962"/>
    <w:rsid w:val="00611DBF"/>
    <w:rsid w:val="0061208D"/>
    <w:rsid w:val="006123AE"/>
    <w:rsid w:val="00612DFA"/>
    <w:rsid w:val="00613604"/>
    <w:rsid w:val="006136A3"/>
    <w:rsid w:val="00613887"/>
    <w:rsid w:val="00613B9F"/>
    <w:rsid w:val="006149BD"/>
    <w:rsid w:val="00615D59"/>
    <w:rsid w:val="00616273"/>
    <w:rsid w:val="00616879"/>
    <w:rsid w:val="00616B03"/>
    <w:rsid w:val="0061709D"/>
    <w:rsid w:val="00617431"/>
    <w:rsid w:val="0061790E"/>
    <w:rsid w:val="0062048E"/>
    <w:rsid w:val="00620798"/>
    <w:rsid w:val="00620BBA"/>
    <w:rsid w:val="00620E90"/>
    <w:rsid w:val="0062156E"/>
    <w:rsid w:val="00622536"/>
    <w:rsid w:val="00623254"/>
    <w:rsid w:val="0062590F"/>
    <w:rsid w:val="006266C6"/>
    <w:rsid w:val="006268C9"/>
    <w:rsid w:val="00627495"/>
    <w:rsid w:val="00627682"/>
    <w:rsid w:val="006277F6"/>
    <w:rsid w:val="0062797D"/>
    <w:rsid w:val="00627F51"/>
    <w:rsid w:val="00630175"/>
    <w:rsid w:val="006308AA"/>
    <w:rsid w:val="00630C4F"/>
    <w:rsid w:val="00630D7F"/>
    <w:rsid w:val="006318EF"/>
    <w:rsid w:val="00631A60"/>
    <w:rsid w:val="00631D44"/>
    <w:rsid w:val="00631FEE"/>
    <w:rsid w:val="00632088"/>
    <w:rsid w:val="00633461"/>
    <w:rsid w:val="006339A5"/>
    <w:rsid w:val="00633EF2"/>
    <w:rsid w:val="00634466"/>
    <w:rsid w:val="006346EF"/>
    <w:rsid w:val="00634C8D"/>
    <w:rsid w:val="00635255"/>
    <w:rsid w:val="0063543A"/>
    <w:rsid w:val="006354AC"/>
    <w:rsid w:val="00635BEF"/>
    <w:rsid w:val="00637828"/>
    <w:rsid w:val="00637A1A"/>
    <w:rsid w:val="00637F64"/>
    <w:rsid w:val="006401D6"/>
    <w:rsid w:val="00640BA1"/>
    <w:rsid w:val="00641654"/>
    <w:rsid w:val="006419B3"/>
    <w:rsid w:val="0064226E"/>
    <w:rsid w:val="00644D25"/>
    <w:rsid w:val="006451CB"/>
    <w:rsid w:val="00645215"/>
    <w:rsid w:val="006465FA"/>
    <w:rsid w:val="0064661D"/>
    <w:rsid w:val="0064726C"/>
    <w:rsid w:val="0065056B"/>
    <w:rsid w:val="006505F8"/>
    <w:rsid w:val="00650B45"/>
    <w:rsid w:val="00651700"/>
    <w:rsid w:val="00651E01"/>
    <w:rsid w:val="00652BF8"/>
    <w:rsid w:val="00652CA6"/>
    <w:rsid w:val="00652E60"/>
    <w:rsid w:val="006533E8"/>
    <w:rsid w:val="0065376D"/>
    <w:rsid w:val="00653C63"/>
    <w:rsid w:val="0065410B"/>
    <w:rsid w:val="00655B46"/>
    <w:rsid w:val="0065692F"/>
    <w:rsid w:val="00656C2E"/>
    <w:rsid w:val="00656DC4"/>
    <w:rsid w:val="00656F0F"/>
    <w:rsid w:val="00656FE9"/>
    <w:rsid w:val="00657371"/>
    <w:rsid w:val="006579C2"/>
    <w:rsid w:val="0066071D"/>
    <w:rsid w:val="0066072F"/>
    <w:rsid w:val="00661E46"/>
    <w:rsid w:val="0066327D"/>
    <w:rsid w:val="006649E6"/>
    <w:rsid w:val="0066543B"/>
    <w:rsid w:val="006657B1"/>
    <w:rsid w:val="006659BF"/>
    <w:rsid w:val="006663DD"/>
    <w:rsid w:val="0066671A"/>
    <w:rsid w:val="006667CA"/>
    <w:rsid w:val="006671E7"/>
    <w:rsid w:val="00667B1E"/>
    <w:rsid w:val="00667B79"/>
    <w:rsid w:val="00670180"/>
    <w:rsid w:val="00670973"/>
    <w:rsid w:val="00670FD5"/>
    <w:rsid w:val="00671549"/>
    <w:rsid w:val="00671CA9"/>
    <w:rsid w:val="006728B4"/>
    <w:rsid w:val="00672A21"/>
    <w:rsid w:val="00672E14"/>
    <w:rsid w:val="00673382"/>
    <w:rsid w:val="006735C9"/>
    <w:rsid w:val="00673798"/>
    <w:rsid w:val="006737AF"/>
    <w:rsid w:val="00674267"/>
    <w:rsid w:val="00674789"/>
    <w:rsid w:val="00674D70"/>
    <w:rsid w:val="006750E5"/>
    <w:rsid w:val="00675585"/>
    <w:rsid w:val="00675F21"/>
    <w:rsid w:val="00676732"/>
    <w:rsid w:val="00676F7B"/>
    <w:rsid w:val="0067706E"/>
    <w:rsid w:val="006805A2"/>
    <w:rsid w:val="00680698"/>
    <w:rsid w:val="006812F1"/>
    <w:rsid w:val="006818CE"/>
    <w:rsid w:val="00681BDE"/>
    <w:rsid w:val="006827C9"/>
    <w:rsid w:val="00682852"/>
    <w:rsid w:val="006828B7"/>
    <w:rsid w:val="0068344A"/>
    <w:rsid w:val="006838B6"/>
    <w:rsid w:val="00683D78"/>
    <w:rsid w:val="006848DB"/>
    <w:rsid w:val="0068575B"/>
    <w:rsid w:val="00685FC2"/>
    <w:rsid w:val="0068617C"/>
    <w:rsid w:val="006864B9"/>
    <w:rsid w:val="00686804"/>
    <w:rsid w:val="00687693"/>
    <w:rsid w:val="0068787F"/>
    <w:rsid w:val="00687B3E"/>
    <w:rsid w:val="00690AEF"/>
    <w:rsid w:val="00691014"/>
    <w:rsid w:val="00691BD0"/>
    <w:rsid w:val="00691E10"/>
    <w:rsid w:val="00692C51"/>
    <w:rsid w:val="00692EF6"/>
    <w:rsid w:val="006934D2"/>
    <w:rsid w:val="00694302"/>
    <w:rsid w:val="0069448D"/>
    <w:rsid w:val="006948D5"/>
    <w:rsid w:val="00694C0A"/>
    <w:rsid w:val="006958D2"/>
    <w:rsid w:val="00695CA9"/>
    <w:rsid w:val="0069712D"/>
    <w:rsid w:val="006A0492"/>
    <w:rsid w:val="006A0E8A"/>
    <w:rsid w:val="006A154B"/>
    <w:rsid w:val="006A1826"/>
    <w:rsid w:val="006A1AA5"/>
    <w:rsid w:val="006A1E6B"/>
    <w:rsid w:val="006A21AB"/>
    <w:rsid w:val="006A2249"/>
    <w:rsid w:val="006A3BB5"/>
    <w:rsid w:val="006A47E5"/>
    <w:rsid w:val="006A4C8E"/>
    <w:rsid w:val="006A58E1"/>
    <w:rsid w:val="006A5AD4"/>
    <w:rsid w:val="006A5D7F"/>
    <w:rsid w:val="006A6D67"/>
    <w:rsid w:val="006A6E9A"/>
    <w:rsid w:val="006A7869"/>
    <w:rsid w:val="006A7A8A"/>
    <w:rsid w:val="006A7B6E"/>
    <w:rsid w:val="006B0633"/>
    <w:rsid w:val="006B1191"/>
    <w:rsid w:val="006B141B"/>
    <w:rsid w:val="006B1690"/>
    <w:rsid w:val="006B16E4"/>
    <w:rsid w:val="006B2032"/>
    <w:rsid w:val="006B2A7C"/>
    <w:rsid w:val="006B2AF3"/>
    <w:rsid w:val="006B2F60"/>
    <w:rsid w:val="006B2F72"/>
    <w:rsid w:val="006B332A"/>
    <w:rsid w:val="006B34E2"/>
    <w:rsid w:val="006B3C7E"/>
    <w:rsid w:val="006B4746"/>
    <w:rsid w:val="006B5446"/>
    <w:rsid w:val="006B5B83"/>
    <w:rsid w:val="006B6603"/>
    <w:rsid w:val="006B69EA"/>
    <w:rsid w:val="006B7510"/>
    <w:rsid w:val="006B7D20"/>
    <w:rsid w:val="006C0190"/>
    <w:rsid w:val="006C04EC"/>
    <w:rsid w:val="006C0925"/>
    <w:rsid w:val="006C2582"/>
    <w:rsid w:val="006C2915"/>
    <w:rsid w:val="006C2C2F"/>
    <w:rsid w:val="006C2DFE"/>
    <w:rsid w:val="006C3690"/>
    <w:rsid w:val="006C3E37"/>
    <w:rsid w:val="006C4100"/>
    <w:rsid w:val="006C420B"/>
    <w:rsid w:val="006C4ECA"/>
    <w:rsid w:val="006C4F10"/>
    <w:rsid w:val="006C55FE"/>
    <w:rsid w:val="006C5797"/>
    <w:rsid w:val="006C57E8"/>
    <w:rsid w:val="006C68A0"/>
    <w:rsid w:val="006C7117"/>
    <w:rsid w:val="006C7D58"/>
    <w:rsid w:val="006D03C4"/>
    <w:rsid w:val="006D0994"/>
    <w:rsid w:val="006D0BF6"/>
    <w:rsid w:val="006D1063"/>
    <w:rsid w:val="006D122C"/>
    <w:rsid w:val="006D18D2"/>
    <w:rsid w:val="006D253E"/>
    <w:rsid w:val="006D2976"/>
    <w:rsid w:val="006D48E6"/>
    <w:rsid w:val="006D5053"/>
    <w:rsid w:val="006D5D6E"/>
    <w:rsid w:val="006D5DBF"/>
    <w:rsid w:val="006D634C"/>
    <w:rsid w:val="006D69FA"/>
    <w:rsid w:val="006D7238"/>
    <w:rsid w:val="006E06E6"/>
    <w:rsid w:val="006E0991"/>
    <w:rsid w:val="006E115D"/>
    <w:rsid w:val="006E1806"/>
    <w:rsid w:val="006E19EA"/>
    <w:rsid w:val="006E1E5C"/>
    <w:rsid w:val="006E3438"/>
    <w:rsid w:val="006E34E0"/>
    <w:rsid w:val="006E3517"/>
    <w:rsid w:val="006E3837"/>
    <w:rsid w:val="006E387C"/>
    <w:rsid w:val="006E4C69"/>
    <w:rsid w:val="006E4EB6"/>
    <w:rsid w:val="006E57C1"/>
    <w:rsid w:val="006E59FC"/>
    <w:rsid w:val="006E5A58"/>
    <w:rsid w:val="006E5BF6"/>
    <w:rsid w:val="006E6032"/>
    <w:rsid w:val="006E6795"/>
    <w:rsid w:val="006E70A8"/>
    <w:rsid w:val="006F0118"/>
    <w:rsid w:val="006F0340"/>
    <w:rsid w:val="006F07A3"/>
    <w:rsid w:val="006F0CD4"/>
    <w:rsid w:val="006F0D4C"/>
    <w:rsid w:val="006F0FC6"/>
    <w:rsid w:val="006F15D1"/>
    <w:rsid w:val="006F19BC"/>
    <w:rsid w:val="006F3F9B"/>
    <w:rsid w:val="006F4177"/>
    <w:rsid w:val="006F43AE"/>
    <w:rsid w:val="006F4A80"/>
    <w:rsid w:val="006F5186"/>
    <w:rsid w:val="006F788F"/>
    <w:rsid w:val="006F7B19"/>
    <w:rsid w:val="007009B0"/>
    <w:rsid w:val="00700C84"/>
    <w:rsid w:val="007022A7"/>
    <w:rsid w:val="007024FF"/>
    <w:rsid w:val="00702DB0"/>
    <w:rsid w:val="00702FAE"/>
    <w:rsid w:val="00703123"/>
    <w:rsid w:val="007031A9"/>
    <w:rsid w:val="007038BE"/>
    <w:rsid w:val="00703E19"/>
    <w:rsid w:val="0070417A"/>
    <w:rsid w:val="00704572"/>
    <w:rsid w:val="0070482E"/>
    <w:rsid w:val="0070512A"/>
    <w:rsid w:val="007052FE"/>
    <w:rsid w:val="00706558"/>
    <w:rsid w:val="00707BCB"/>
    <w:rsid w:val="00707E16"/>
    <w:rsid w:val="00711270"/>
    <w:rsid w:val="00711FCA"/>
    <w:rsid w:val="0071234F"/>
    <w:rsid w:val="00712545"/>
    <w:rsid w:val="0071265F"/>
    <w:rsid w:val="007128BA"/>
    <w:rsid w:val="00712D31"/>
    <w:rsid w:val="00712DB8"/>
    <w:rsid w:val="0071363C"/>
    <w:rsid w:val="007138A1"/>
    <w:rsid w:val="007155B5"/>
    <w:rsid w:val="00715922"/>
    <w:rsid w:val="00715E8C"/>
    <w:rsid w:val="00715F12"/>
    <w:rsid w:val="007164CF"/>
    <w:rsid w:val="00717BD6"/>
    <w:rsid w:val="007201B6"/>
    <w:rsid w:val="00721042"/>
    <w:rsid w:val="007210F0"/>
    <w:rsid w:val="007219E3"/>
    <w:rsid w:val="00721A22"/>
    <w:rsid w:val="00721B19"/>
    <w:rsid w:val="00721BFA"/>
    <w:rsid w:val="00721F83"/>
    <w:rsid w:val="00722CE9"/>
    <w:rsid w:val="007236B9"/>
    <w:rsid w:val="00723CD4"/>
    <w:rsid w:val="00723E25"/>
    <w:rsid w:val="00723E6C"/>
    <w:rsid w:val="00724370"/>
    <w:rsid w:val="007243E0"/>
    <w:rsid w:val="0072451F"/>
    <w:rsid w:val="00724AEC"/>
    <w:rsid w:val="007254D6"/>
    <w:rsid w:val="00725D32"/>
    <w:rsid w:val="0072633B"/>
    <w:rsid w:val="00726F11"/>
    <w:rsid w:val="007275D5"/>
    <w:rsid w:val="0072779D"/>
    <w:rsid w:val="00727899"/>
    <w:rsid w:val="00727C59"/>
    <w:rsid w:val="0073071C"/>
    <w:rsid w:val="00730F83"/>
    <w:rsid w:val="00730FB2"/>
    <w:rsid w:val="007311DD"/>
    <w:rsid w:val="007317E9"/>
    <w:rsid w:val="007320A9"/>
    <w:rsid w:val="007324A9"/>
    <w:rsid w:val="00732716"/>
    <w:rsid w:val="00732C57"/>
    <w:rsid w:val="00732E02"/>
    <w:rsid w:val="00732F7A"/>
    <w:rsid w:val="0073412E"/>
    <w:rsid w:val="0073471D"/>
    <w:rsid w:val="00734941"/>
    <w:rsid w:val="00734CA5"/>
    <w:rsid w:val="00734D52"/>
    <w:rsid w:val="00735048"/>
    <w:rsid w:val="00735377"/>
    <w:rsid w:val="00735616"/>
    <w:rsid w:val="00735CF3"/>
    <w:rsid w:val="007364E7"/>
    <w:rsid w:val="007366BD"/>
    <w:rsid w:val="0073704B"/>
    <w:rsid w:val="007377FF"/>
    <w:rsid w:val="00740780"/>
    <w:rsid w:val="0074172B"/>
    <w:rsid w:val="00741C69"/>
    <w:rsid w:val="007425F2"/>
    <w:rsid w:val="00742681"/>
    <w:rsid w:val="0074293E"/>
    <w:rsid w:val="00743315"/>
    <w:rsid w:val="00743D58"/>
    <w:rsid w:val="00743DF3"/>
    <w:rsid w:val="00744B39"/>
    <w:rsid w:val="00744C9D"/>
    <w:rsid w:val="0074529B"/>
    <w:rsid w:val="007458D0"/>
    <w:rsid w:val="0074651D"/>
    <w:rsid w:val="00746BFC"/>
    <w:rsid w:val="007507C1"/>
    <w:rsid w:val="0075153E"/>
    <w:rsid w:val="00753868"/>
    <w:rsid w:val="00753AEE"/>
    <w:rsid w:val="00753F86"/>
    <w:rsid w:val="007542DA"/>
    <w:rsid w:val="00754304"/>
    <w:rsid w:val="00754A56"/>
    <w:rsid w:val="00754D7E"/>
    <w:rsid w:val="007565CE"/>
    <w:rsid w:val="00756C60"/>
    <w:rsid w:val="00757237"/>
    <w:rsid w:val="007573C0"/>
    <w:rsid w:val="00757408"/>
    <w:rsid w:val="0075788A"/>
    <w:rsid w:val="00757CEB"/>
    <w:rsid w:val="00757D35"/>
    <w:rsid w:val="00760F3B"/>
    <w:rsid w:val="00762D65"/>
    <w:rsid w:val="00763009"/>
    <w:rsid w:val="007630C9"/>
    <w:rsid w:val="007632D4"/>
    <w:rsid w:val="00763825"/>
    <w:rsid w:val="0076390B"/>
    <w:rsid w:val="00763A45"/>
    <w:rsid w:val="00764B17"/>
    <w:rsid w:val="0076580C"/>
    <w:rsid w:val="00765D15"/>
    <w:rsid w:val="007669E0"/>
    <w:rsid w:val="00766AF4"/>
    <w:rsid w:val="00766C48"/>
    <w:rsid w:val="00766CC8"/>
    <w:rsid w:val="00766CCE"/>
    <w:rsid w:val="0076731D"/>
    <w:rsid w:val="007674F1"/>
    <w:rsid w:val="00767959"/>
    <w:rsid w:val="00767DF4"/>
    <w:rsid w:val="00770389"/>
    <w:rsid w:val="00770549"/>
    <w:rsid w:val="007713B5"/>
    <w:rsid w:val="00771578"/>
    <w:rsid w:val="00772552"/>
    <w:rsid w:val="00772AE8"/>
    <w:rsid w:val="00772D42"/>
    <w:rsid w:val="00776780"/>
    <w:rsid w:val="00777BC8"/>
    <w:rsid w:val="00780515"/>
    <w:rsid w:val="00780CD5"/>
    <w:rsid w:val="00780F65"/>
    <w:rsid w:val="007810EB"/>
    <w:rsid w:val="007819A0"/>
    <w:rsid w:val="00781DBE"/>
    <w:rsid w:val="007830A5"/>
    <w:rsid w:val="007835C8"/>
    <w:rsid w:val="00784225"/>
    <w:rsid w:val="00786D8F"/>
    <w:rsid w:val="007871DF"/>
    <w:rsid w:val="007872D2"/>
    <w:rsid w:val="007875AE"/>
    <w:rsid w:val="00787704"/>
    <w:rsid w:val="00787C1A"/>
    <w:rsid w:val="00790163"/>
    <w:rsid w:val="00790409"/>
    <w:rsid w:val="00790624"/>
    <w:rsid w:val="00790AB9"/>
    <w:rsid w:val="00791AFE"/>
    <w:rsid w:val="00791FF1"/>
    <w:rsid w:val="00792ECE"/>
    <w:rsid w:val="0079310E"/>
    <w:rsid w:val="00793FC4"/>
    <w:rsid w:val="00794628"/>
    <w:rsid w:val="00794697"/>
    <w:rsid w:val="007947A7"/>
    <w:rsid w:val="00794C0A"/>
    <w:rsid w:val="00794D6E"/>
    <w:rsid w:val="00795618"/>
    <w:rsid w:val="007956D2"/>
    <w:rsid w:val="00795CCA"/>
    <w:rsid w:val="0079676D"/>
    <w:rsid w:val="0079707E"/>
    <w:rsid w:val="00797535"/>
    <w:rsid w:val="00797BF6"/>
    <w:rsid w:val="007A0158"/>
    <w:rsid w:val="007A0285"/>
    <w:rsid w:val="007A03C9"/>
    <w:rsid w:val="007A0695"/>
    <w:rsid w:val="007A13BD"/>
    <w:rsid w:val="007A17F3"/>
    <w:rsid w:val="007A238A"/>
    <w:rsid w:val="007A25D2"/>
    <w:rsid w:val="007A2939"/>
    <w:rsid w:val="007A2A80"/>
    <w:rsid w:val="007A33E8"/>
    <w:rsid w:val="007A3C17"/>
    <w:rsid w:val="007A3FD3"/>
    <w:rsid w:val="007A44B2"/>
    <w:rsid w:val="007A4507"/>
    <w:rsid w:val="007A46A3"/>
    <w:rsid w:val="007A5499"/>
    <w:rsid w:val="007A5AB6"/>
    <w:rsid w:val="007A69C5"/>
    <w:rsid w:val="007A762D"/>
    <w:rsid w:val="007A76FE"/>
    <w:rsid w:val="007A7AB0"/>
    <w:rsid w:val="007B07DA"/>
    <w:rsid w:val="007B0BD2"/>
    <w:rsid w:val="007B0D4A"/>
    <w:rsid w:val="007B1BD6"/>
    <w:rsid w:val="007B2AAA"/>
    <w:rsid w:val="007B32D4"/>
    <w:rsid w:val="007B35C4"/>
    <w:rsid w:val="007B3D2A"/>
    <w:rsid w:val="007B4178"/>
    <w:rsid w:val="007B41F1"/>
    <w:rsid w:val="007B451F"/>
    <w:rsid w:val="007B4C3F"/>
    <w:rsid w:val="007B4DB3"/>
    <w:rsid w:val="007B57FD"/>
    <w:rsid w:val="007B6988"/>
    <w:rsid w:val="007B69CC"/>
    <w:rsid w:val="007B6B34"/>
    <w:rsid w:val="007B6EF3"/>
    <w:rsid w:val="007B73A9"/>
    <w:rsid w:val="007B74CC"/>
    <w:rsid w:val="007B7EA8"/>
    <w:rsid w:val="007C04A4"/>
    <w:rsid w:val="007C06C3"/>
    <w:rsid w:val="007C169E"/>
    <w:rsid w:val="007C24E2"/>
    <w:rsid w:val="007C2B3B"/>
    <w:rsid w:val="007C33B7"/>
    <w:rsid w:val="007C33F5"/>
    <w:rsid w:val="007C3437"/>
    <w:rsid w:val="007C4202"/>
    <w:rsid w:val="007C4333"/>
    <w:rsid w:val="007C491D"/>
    <w:rsid w:val="007C55C0"/>
    <w:rsid w:val="007C560A"/>
    <w:rsid w:val="007C5651"/>
    <w:rsid w:val="007C5B44"/>
    <w:rsid w:val="007C5E87"/>
    <w:rsid w:val="007C68F6"/>
    <w:rsid w:val="007D00AA"/>
    <w:rsid w:val="007D114B"/>
    <w:rsid w:val="007D3FFE"/>
    <w:rsid w:val="007D4650"/>
    <w:rsid w:val="007D50F8"/>
    <w:rsid w:val="007D5287"/>
    <w:rsid w:val="007D5492"/>
    <w:rsid w:val="007D55A0"/>
    <w:rsid w:val="007D622B"/>
    <w:rsid w:val="007D6241"/>
    <w:rsid w:val="007D64C8"/>
    <w:rsid w:val="007E0E77"/>
    <w:rsid w:val="007E0FEF"/>
    <w:rsid w:val="007E1164"/>
    <w:rsid w:val="007E1168"/>
    <w:rsid w:val="007E182C"/>
    <w:rsid w:val="007E32A8"/>
    <w:rsid w:val="007E362E"/>
    <w:rsid w:val="007E3DDC"/>
    <w:rsid w:val="007E407B"/>
    <w:rsid w:val="007E500D"/>
    <w:rsid w:val="007E5D28"/>
    <w:rsid w:val="007E6158"/>
    <w:rsid w:val="007E6271"/>
    <w:rsid w:val="007E65DC"/>
    <w:rsid w:val="007E71AD"/>
    <w:rsid w:val="007E73E5"/>
    <w:rsid w:val="007F045F"/>
    <w:rsid w:val="007F0B61"/>
    <w:rsid w:val="007F0E4E"/>
    <w:rsid w:val="007F22A2"/>
    <w:rsid w:val="007F2EA1"/>
    <w:rsid w:val="007F4287"/>
    <w:rsid w:val="007F4434"/>
    <w:rsid w:val="007F443F"/>
    <w:rsid w:val="007F45C3"/>
    <w:rsid w:val="007F46FE"/>
    <w:rsid w:val="007F4D15"/>
    <w:rsid w:val="007F533D"/>
    <w:rsid w:val="007F53AF"/>
    <w:rsid w:val="007F5B73"/>
    <w:rsid w:val="007F632F"/>
    <w:rsid w:val="007F6CA5"/>
    <w:rsid w:val="007F76DB"/>
    <w:rsid w:val="007F7D98"/>
    <w:rsid w:val="00800E73"/>
    <w:rsid w:val="00800EDE"/>
    <w:rsid w:val="0080132B"/>
    <w:rsid w:val="00802FDF"/>
    <w:rsid w:val="008030D4"/>
    <w:rsid w:val="008045E0"/>
    <w:rsid w:val="0080471D"/>
    <w:rsid w:val="00804FE0"/>
    <w:rsid w:val="00805651"/>
    <w:rsid w:val="00806784"/>
    <w:rsid w:val="008067B4"/>
    <w:rsid w:val="00807592"/>
    <w:rsid w:val="00807C16"/>
    <w:rsid w:val="0081094F"/>
    <w:rsid w:val="00810BAE"/>
    <w:rsid w:val="00810BC5"/>
    <w:rsid w:val="008116BF"/>
    <w:rsid w:val="008120E7"/>
    <w:rsid w:val="00812266"/>
    <w:rsid w:val="00812AE8"/>
    <w:rsid w:val="00813B42"/>
    <w:rsid w:val="00814008"/>
    <w:rsid w:val="0081451A"/>
    <w:rsid w:val="00814612"/>
    <w:rsid w:val="00814AE2"/>
    <w:rsid w:val="00816995"/>
    <w:rsid w:val="00816A09"/>
    <w:rsid w:val="00816D5D"/>
    <w:rsid w:val="00817442"/>
    <w:rsid w:val="008176CB"/>
    <w:rsid w:val="00820260"/>
    <w:rsid w:val="00820409"/>
    <w:rsid w:val="00820FE0"/>
    <w:rsid w:val="0082169B"/>
    <w:rsid w:val="008222ED"/>
    <w:rsid w:val="00822488"/>
    <w:rsid w:val="00822A59"/>
    <w:rsid w:val="00822CD3"/>
    <w:rsid w:val="008233D0"/>
    <w:rsid w:val="00823D7F"/>
    <w:rsid w:val="00823FE1"/>
    <w:rsid w:val="008241C5"/>
    <w:rsid w:val="008257C6"/>
    <w:rsid w:val="00826537"/>
    <w:rsid w:val="00827937"/>
    <w:rsid w:val="0083001A"/>
    <w:rsid w:val="0083006B"/>
    <w:rsid w:val="008306DD"/>
    <w:rsid w:val="008312EA"/>
    <w:rsid w:val="0083139E"/>
    <w:rsid w:val="00831419"/>
    <w:rsid w:val="00832599"/>
    <w:rsid w:val="00832BDE"/>
    <w:rsid w:val="00832DBD"/>
    <w:rsid w:val="00832E4C"/>
    <w:rsid w:val="00833661"/>
    <w:rsid w:val="008343C0"/>
    <w:rsid w:val="00834F7E"/>
    <w:rsid w:val="00835101"/>
    <w:rsid w:val="008353D9"/>
    <w:rsid w:val="0083579E"/>
    <w:rsid w:val="008358E8"/>
    <w:rsid w:val="00835A12"/>
    <w:rsid w:val="00835B03"/>
    <w:rsid w:val="0083777E"/>
    <w:rsid w:val="00837DFD"/>
    <w:rsid w:val="00837E38"/>
    <w:rsid w:val="008404E7"/>
    <w:rsid w:val="00840DE4"/>
    <w:rsid w:val="008419D2"/>
    <w:rsid w:val="00841B9B"/>
    <w:rsid w:val="00841E38"/>
    <w:rsid w:val="008420AF"/>
    <w:rsid w:val="00842349"/>
    <w:rsid w:val="00843983"/>
    <w:rsid w:val="00843F9A"/>
    <w:rsid w:val="008441D8"/>
    <w:rsid w:val="008442A7"/>
    <w:rsid w:val="00844507"/>
    <w:rsid w:val="00844A3A"/>
    <w:rsid w:val="00844DDB"/>
    <w:rsid w:val="00845786"/>
    <w:rsid w:val="0084597C"/>
    <w:rsid w:val="00845CD9"/>
    <w:rsid w:val="00845FCE"/>
    <w:rsid w:val="00847E54"/>
    <w:rsid w:val="008507AA"/>
    <w:rsid w:val="00850CC7"/>
    <w:rsid w:val="00850E94"/>
    <w:rsid w:val="00850FC4"/>
    <w:rsid w:val="00851041"/>
    <w:rsid w:val="00851DA0"/>
    <w:rsid w:val="00852C90"/>
    <w:rsid w:val="008541E9"/>
    <w:rsid w:val="00854286"/>
    <w:rsid w:val="008544F7"/>
    <w:rsid w:val="008544FE"/>
    <w:rsid w:val="00854D5D"/>
    <w:rsid w:val="0085542A"/>
    <w:rsid w:val="0085555B"/>
    <w:rsid w:val="0085663F"/>
    <w:rsid w:val="00856C7C"/>
    <w:rsid w:val="00856D3C"/>
    <w:rsid w:val="0085792C"/>
    <w:rsid w:val="00860474"/>
    <w:rsid w:val="00860877"/>
    <w:rsid w:val="00861BC4"/>
    <w:rsid w:val="00861D41"/>
    <w:rsid w:val="00861D4E"/>
    <w:rsid w:val="00862DF0"/>
    <w:rsid w:val="00862E25"/>
    <w:rsid w:val="00862F32"/>
    <w:rsid w:val="008633E7"/>
    <w:rsid w:val="00863691"/>
    <w:rsid w:val="00863D75"/>
    <w:rsid w:val="00863F2C"/>
    <w:rsid w:val="008640D0"/>
    <w:rsid w:val="008641BA"/>
    <w:rsid w:val="0086465C"/>
    <w:rsid w:val="00864D2D"/>
    <w:rsid w:val="00866199"/>
    <w:rsid w:val="00866269"/>
    <w:rsid w:val="00866374"/>
    <w:rsid w:val="008669EC"/>
    <w:rsid w:val="00870089"/>
    <w:rsid w:val="00871145"/>
    <w:rsid w:val="00871588"/>
    <w:rsid w:val="00871EFE"/>
    <w:rsid w:val="00873049"/>
    <w:rsid w:val="008734C2"/>
    <w:rsid w:val="00873991"/>
    <w:rsid w:val="00873DDB"/>
    <w:rsid w:val="008745E5"/>
    <w:rsid w:val="00874B8C"/>
    <w:rsid w:val="00874CA8"/>
    <w:rsid w:val="0087532B"/>
    <w:rsid w:val="00875679"/>
    <w:rsid w:val="00876A7E"/>
    <w:rsid w:val="00876B8D"/>
    <w:rsid w:val="008807C4"/>
    <w:rsid w:val="00881339"/>
    <w:rsid w:val="00881D40"/>
    <w:rsid w:val="008825BA"/>
    <w:rsid w:val="008826FC"/>
    <w:rsid w:val="00882A8F"/>
    <w:rsid w:val="008830AE"/>
    <w:rsid w:val="008833E9"/>
    <w:rsid w:val="0088356C"/>
    <w:rsid w:val="00883D4C"/>
    <w:rsid w:val="008848D5"/>
    <w:rsid w:val="0088495D"/>
    <w:rsid w:val="0088595E"/>
    <w:rsid w:val="00886BF0"/>
    <w:rsid w:val="00887472"/>
    <w:rsid w:val="00887D6E"/>
    <w:rsid w:val="00887DC2"/>
    <w:rsid w:val="00890246"/>
    <w:rsid w:val="00890343"/>
    <w:rsid w:val="00891048"/>
    <w:rsid w:val="0089168A"/>
    <w:rsid w:val="00891B0C"/>
    <w:rsid w:val="0089444B"/>
    <w:rsid w:val="00894F4D"/>
    <w:rsid w:val="008951C8"/>
    <w:rsid w:val="008957EB"/>
    <w:rsid w:val="0089580A"/>
    <w:rsid w:val="008958FB"/>
    <w:rsid w:val="008969ED"/>
    <w:rsid w:val="00896D17"/>
    <w:rsid w:val="00896D8C"/>
    <w:rsid w:val="008974A9"/>
    <w:rsid w:val="00897C40"/>
    <w:rsid w:val="00897C5E"/>
    <w:rsid w:val="00897C6E"/>
    <w:rsid w:val="00897D2F"/>
    <w:rsid w:val="008A0215"/>
    <w:rsid w:val="008A0264"/>
    <w:rsid w:val="008A064A"/>
    <w:rsid w:val="008A08F9"/>
    <w:rsid w:val="008A0A92"/>
    <w:rsid w:val="008A148B"/>
    <w:rsid w:val="008A1571"/>
    <w:rsid w:val="008A18CA"/>
    <w:rsid w:val="008A241E"/>
    <w:rsid w:val="008A2A2E"/>
    <w:rsid w:val="008A3813"/>
    <w:rsid w:val="008A3D06"/>
    <w:rsid w:val="008A416F"/>
    <w:rsid w:val="008A4CF2"/>
    <w:rsid w:val="008A509C"/>
    <w:rsid w:val="008A6C51"/>
    <w:rsid w:val="008A72C2"/>
    <w:rsid w:val="008A7653"/>
    <w:rsid w:val="008A7EF8"/>
    <w:rsid w:val="008B0679"/>
    <w:rsid w:val="008B0A48"/>
    <w:rsid w:val="008B0F3D"/>
    <w:rsid w:val="008B1620"/>
    <w:rsid w:val="008B1E4A"/>
    <w:rsid w:val="008B1E60"/>
    <w:rsid w:val="008B21D0"/>
    <w:rsid w:val="008B2439"/>
    <w:rsid w:val="008B2BE4"/>
    <w:rsid w:val="008B2CE8"/>
    <w:rsid w:val="008B2FE6"/>
    <w:rsid w:val="008B3191"/>
    <w:rsid w:val="008B384C"/>
    <w:rsid w:val="008B411C"/>
    <w:rsid w:val="008B4CE9"/>
    <w:rsid w:val="008B53D6"/>
    <w:rsid w:val="008B58FC"/>
    <w:rsid w:val="008B6120"/>
    <w:rsid w:val="008B6ECC"/>
    <w:rsid w:val="008B715D"/>
    <w:rsid w:val="008B7500"/>
    <w:rsid w:val="008B76A0"/>
    <w:rsid w:val="008B7D80"/>
    <w:rsid w:val="008C00CD"/>
    <w:rsid w:val="008C04E2"/>
    <w:rsid w:val="008C067B"/>
    <w:rsid w:val="008C12C0"/>
    <w:rsid w:val="008C2008"/>
    <w:rsid w:val="008C28CF"/>
    <w:rsid w:val="008C2F9B"/>
    <w:rsid w:val="008C38BC"/>
    <w:rsid w:val="008C3DFF"/>
    <w:rsid w:val="008C483C"/>
    <w:rsid w:val="008C537F"/>
    <w:rsid w:val="008C539C"/>
    <w:rsid w:val="008C6288"/>
    <w:rsid w:val="008C677F"/>
    <w:rsid w:val="008C6CC7"/>
    <w:rsid w:val="008C7047"/>
    <w:rsid w:val="008C784E"/>
    <w:rsid w:val="008D02D1"/>
    <w:rsid w:val="008D0817"/>
    <w:rsid w:val="008D1822"/>
    <w:rsid w:val="008D1D6A"/>
    <w:rsid w:val="008D20D0"/>
    <w:rsid w:val="008D3454"/>
    <w:rsid w:val="008D345D"/>
    <w:rsid w:val="008D34B6"/>
    <w:rsid w:val="008D35A2"/>
    <w:rsid w:val="008D392C"/>
    <w:rsid w:val="008D3DB3"/>
    <w:rsid w:val="008D46C3"/>
    <w:rsid w:val="008D640C"/>
    <w:rsid w:val="008D675A"/>
    <w:rsid w:val="008D6C86"/>
    <w:rsid w:val="008D7796"/>
    <w:rsid w:val="008D779B"/>
    <w:rsid w:val="008D7D48"/>
    <w:rsid w:val="008E0182"/>
    <w:rsid w:val="008E0367"/>
    <w:rsid w:val="008E1093"/>
    <w:rsid w:val="008E115A"/>
    <w:rsid w:val="008E244D"/>
    <w:rsid w:val="008E2791"/>
    <w:rsid w:val="008E3202"/>
    <w:rsid w:val="008E34D0"/>
    <w:rsid w:val="008E3766"/>
    <w:rsid w:val="008E3B2F"/>
    <w:rsid w:val="008E3B63"/>
    <w:rsid w:val="008E4425"/>
    <w:rsid w:val="008E4912"/>
    <w:rsid w:val="008E4D3B"/>
    <w:rsid w:val="008E5454"/>
    <w:rsid w:val="008E62CB"/>
    <w:rsid w:val="008E649D"/>
    <w:rsid w:val="008E68F6"/>
    <w:rsid w:val="008E737E"/>
    <w:rsid w:val="008E77DB"/>
    <w:rsid w:val="008E789B"/>
    <w:rsid w:val="008F03B0"/>
    <w:rsid w:val="008F1768"/>
    <w:rsid w:val="008F19D2"/>
    <w:rsid w:val="008F22DE"/>
    <w:rsid w:val="008F24E7"/>
    <w:rsid w:val="008F24E9"/>
    <w:rsid w:val="008F2BF9"/>
    <w:rsid w:val="008F2C19"/>
    <w:rsid w:val="008F3389"/>
    <w:rsid w:val="008F3896"/>
    <w:rsid w:val="008F3A5D"/>
    <w:rsid w:val="008F3D82"/>
    <w:rsid w:val="008F4391"/>
    <w:rsid w:val="008F52DE"/>
    <w:rsid w:val="008F5D5F"/>
    <w:rsid w:val="008F5F04"/>
    <w:rsid w:val="008F789A"/>
    <w:rsid w:val="008F7E30"/>
    <w:rsid w:val="00900CC0"/>
    <w:rsid w:val="00900EFF"/>
    <w:rsid w:val="009012DB"/>
    <w:rsid w:val="00901470"/>
    <w:rsid w:val="00902766"/>
    <w:rsid w:val="0090307E"/>
    <w:rsid w:val="00903628"/>
    <w:rsid w:val="0090368F"/>
    <w:rsid w:val="009042E9"/>
    <w:rsid w:val="00904B1A"/>
    <w:rsid w:val="00906050"/>
    <w:rsid w:val="00907F26"/>
    <w:rsid w:val="00907F93"/>
    <w:rsid w:val="009107EC"/>
    <w:rsid w:val="00910E54"/>
    <w:rsid w:val="00911E5B"/>
    <w:rsid w:val="00912411"/>
    <w:rsid w:val="009130E2"/>
    <w:rsid w:val="0091483A"/>
    <w:rsid w:val="009162A2"/>
    <w:rsid w:val="00916604"/>
    <w:rsid w:val="00917408"/>
    <w:rsid w:val="00920630"/>
    <w:rsid w:val="00920BF3"/>
    <w:rsid w:val="0092133D"/>
    <w:rsid w:val="00921596"/>
    <w:rsid w:val="00921A46"/>
    <w:rsid w:val="00921AC9"/>
    <w:rsid w:val="0092241A"/>
    <w:rsid w:val="00922DC3"/>
    <w:rsid w:val="00922F79"/>
    <w:rsid w:val="00923F2C"/>
    <w:rsid w:val="009249F6"/>
    <w:rsid w:val="00924EC1"/>
    <w:rsid w:val="00924F2F"/>
    <w:rsid w:val="00925287"/>
    <w:rsid w:val="00925E74"/>
    <w:rsid w:val="00926A91"/>
    <w:rsid w:val="00926D34"/>
    <w:rsid w:val="00927352"/>
    <w:rsid w:val="0092745C"/>
    <w:rsid w:val="009277A9"/>
    <w:rsid w:val="00927C43"/>
    <w:rsid w:val="00927DC7"/>
    <w:rsid w:val="009306BF"/>
    <w:rsid w:val="009313CC"/>
    <w:rsid w:val="0093168E"/>
    <w:rsid w:val="009318DC"/>
    <w:rsid w:val="00932A92"/>
    <w:rsid w:val="00933AFC"/>
    <w:rsid w:val="00934A0C"/>
    <w:rsid w:val="00935A35"/>
    <w:rsid w:val="009364BA"/>
    <w:rsid w:val="00936581"/>
    <w:rsid w:val="0093794A"/>
    <w:rsid w:val="009401FC"/>
    <w:rsid w:val="009403D3"/>
    <w:rsid w:val="009406E7"/>
    <w:rsid w:val="00940B89"/>
    <w:rsid w:val="00940FD2"/>
    <w:rsid w:val="00941036"/>
    <w:rsid w:val="0094146A"/>
    <w:rsid w:val="00941671"/>
    <w:rsid w:val="00941684"/>
    <w:rsid w:val="00942124"/>
    <w:rsid w:val="0094251E"/>
    <w:rsid w:val="00942959"/>
    <w:rsid w:val="00943378"/>
    <w:rsid w:val="00943478"/>
    <w:rsid w:val="009438E2"/>
    <w:rsid w:val="00943C91"/>
    <w:rsid w:val="00944834"/>
    <w:rsid w:val="00944AF7"/>
    <w:rsid w:val="009450C0"/>
    <w:rsid w:val="0094535E"/>
    <w:rsid w:val="00945FB7"/>
    <w:rsid w:val="0094632B"/>
    <w:rsid w:val="009468D9"/>
    <w:rsid w:val="00947280"/>
    <w:rsid w:val="00947C5B"/>
    <w:rsid w:val="00947E62"/>
    <w:rsid w:val="00950217"/>
    <w:rsid w:val="009502BF"/>
    <w:rsid w:val="009512A6"/>
    <w:rsid w:val="0095151A"/>
    <w:rsid w:val="00951A1F"/>
    <w:rsid w:val="00951C88"/>
    <w:rsid w:val="0095229D"/>
    <w:rsid w:val="0095279E"/>
    <w:rsid w:val="009527A3"/>
    <w:rsid w:val="009529E4"/>
    <w:rsid w:val="00952B7F"/>
    <w:rsid w:val="0095330A"/>
    <w:rsid w:val="009534FF"/>
    <w:rsid w:val="009535B6"/>
    <w:rsid w:val="00953AF6"/>
    <w:rsid w:val="00953B90"/>
    <w:rsid w:val="00954F9D"/>
    <w:rsid w:val="00954FA4"/>
    <w:rsid w:val="009556C7"/>
    <w:rsid w:val="009556D9"/>
    <w:rsid w:val="009559CB"/>
    <w:rsid w:val="00956A3E"/>
    <w:rsid w:val="0095729D"/>
    <w:rsid w:val="009573CC"/>
    <w:rsid w:val="0095743C"/>
    <w:rsid w:val="00957BBE"/>
    <w:rsid w:val="00960431"/>
    <w:rsid w:val="00960912"/>
    <w:rsid w:val="0096129A"/>
    <w:rsid w:val="00961EB4"/>
    <w:rsid w:val="00962A1D"/>
    <w:rsid w:val="00962CC3"/>
    <w:rsid w:val="00962EC0"/>
    <w:rsid w:val="00962FA8"/>
    <w:rsid w:val="00965312"/>
    <w:rsid w:val="009658E2"/>
    <w:rsid w:val="009661E7"/>
    <w:rsid w:val="00966CC2"/>
    <w:rsid w:val="009675D1"/>
    <w:rsid w:val="00970584"/>
    <w:rsid w:val="00970DDA"/>
    <w:rsid w:val="00971063"/>
    <w:rsid w:val="0097135E"/>
    <w:rsid w:val="00971582"/>
    <w:rsid w:val="00971C31"/>
    <w:rsid w:val="00971C7D"/>
    <w:rsid w:val="009728BB"/>
    <w:rsid w:val="00972B4F"/>
    <w:rsid w:val="0097498C"/>
    <w:rsid w:val="00975844"/>
    <w:rsid w:val="00975EF2"/>
    <w:rsid w:val="00975F34"/>
    <w:rsid w:val="009760E3"/>
    <w:rsid w:val="009764BD"/>
    <w:rsid w:val="009767B0"/>
    <w:rsid w:val="00977752"/>
    <w:rsid w:val="00977E85"/>
    <w:rsid w:val="009805D9"/>
    <w:rsid w:val="00981B08"/>
    <w:rsid w:val="00982E3F"/>
    <w:rsid w:val="0098315B"/>
    <w:rsid w:val="009849EC"/>
    <w:rsid w:val="00984B9D"/>
    <w:rsid w:val="00985540"/>
    <w:rsid w:val="00985EC1"/>
    <w:rsid w:val="009860F9"/>
    <w:rsid w:val="0098658D"/>
    <w:rsid w:val="009870F5"/>
    <w:rsid w:val="00990438"/>
    <w:rsid w:val="009904BF"/>
    <w:rsid w:val="00990DEE"/>
    <w:rsid w:val="009917EF"/>
    <w:rsid w:val="00991A15"/>
    <w:rsid w:val="00991EB7"/>
    <w:rsid w:val="009923B6"/>
    <w:rsid w:val="00992B2F"/>
    <w:rsid w:val="00992EA9"/>
    <w:rsid w:val="00992F31"/>
    <w:rsid w:val="009938E5"/>
    <w:rsid w:val="00993C11"/>
    <w:rsid w:val="00994920"/>
    <w:rsid w:val="00996643"/>
    <w:rsid w:val="00996D70"/>
    <w:rsid w:val="009A0CC7"/>
    <w:rsid w:val="009A1067"/>
    <w:rsid w:val="009A1DBE"/>
    <w:rsid w:val="009A1DD9"/>
    <w:rsid w:val="009A2E2B"/>
    <w:rsid w:val="009A41D8"/>
    <w:rsid w:val="009A4245"/>
    <w:rsid w:val="009A620F"/>
    <w:rsid w:val="009A6BDE"/>
    <w:rsid w:val="009A6D44"/>
    <w:rsid w:val="009A6D89"/>
    <w:rsid w:val="009A7EF7"/>
    <w:rsid w:val="009B07D5"/>
    <w:rsid w:val="009B373F"/>
    <w:rsid w:val="009B3E21"/>
    <w:rsid w:val="009B45E7"/>
    <w:rsid w:val="009B4DBC"/>
    <w:rsid w:val="009B6793"/>
    <w:rsid w:val="009B74BF"/>
    <w:rsid w:val="009B797A"/>
    <w:rsid w:val="009C0F12"/>
    <w:rsid w:val="009C129F"/>
    <w:rsid w:val="009C2854"/>
    <w:rsid w:val="009C2F41"/>
    <w:rsid w:val="009C3028"/>
    <w:rsid w:val="009C3131"/>
    <w:rsid w:val="009C324B"/>
    <w:rsid w:val="009C3E55"/>
    <w:rsid w:val="009C3ED6"/>
    <w:rsid w:val="009C4461"/>
    <w:rsid w:val="009C500B"/>
    <w:rsid w:val="009C55DE"/>
    <w:rsid w:val="009C6404"/>
    <w:rsid w:val="009C6781"/>
    <w:rsid w:val="009C6EF6"/>
    <w:rsid w:val="009C7680"/>
    <w:rsid w:val="009C7D30"/>
    <w:rsid w:val="009D09EC"/>
    <w:rsid w:val="009D286A"/>
    <w:rsid w:val="009D2CB3"/>
    <w:rsid w:val="009D2D52"/>
    <w:rsid w:val="009D2DA5"/>
    <w:rsid w:val="009D3FF8"/>
    <w:rsid w:val="009D4DB9"/>
    <w:rsid w:val="009D51E4"/>
    <w:rsid w:val="009D5834"/>
    <w:rsid w:val="009D5842"/>
    <w:rsid w:val="009D6B14"/>
    <w:rsid w:val="009D730A"/>
    <w:rsid w:val="009D75BD"/>
    <w:rsid w:val="009D7B0F"/>
    <w:rsid w:val="009D7EB6"/>
    <w:rsid w:val="009E072F"/>
    <w:rsid w:val="009E0DC9"/>
    <w:rsid w:val="009E1294"/>
    <w:rsid w:val="009E15FE"/>
    <w:rsid w:val="009E2482"/>
    <w:rsid w:val="009E27B2"/>
    <w:rsid w:val="009E2817"/>
    <w:rsid w:val="009E2A33"/>
    <w:rsid w:val="009E2CAD"/>
    <w:rsid w:val="009E33E1"/>
    <w:rsid w:val="009E3621"/>
    <w:rsid w:val="009E3A66"/>
    <w:rsid w:val="009E4A0C"/>
    <w:rsid w:val="009E4B45"/>
    <w:rsid w:val="009E4B4D"/>
    <w:rsid w:val="009E4C45"/>
    <w:rsid w:val="009E582D"/>
    <w:rsid w:val="009E5DA0"/>
    <w:rsid w:val="009E6E86"/>
    <w:rsid w:val="009E6FE2"/>
    <w:rsid w:val="009E7083"/>
    <w:rsid w:val="009E75C6"/>
    <w:rsid w:val="009E77B6"/>
    <w:rsid w:val="009F047E"/>
    <w:rsid w:val="009F08EF"/>
    <w:rsid w:val="009F0B50"/>
    <w:rsid w:val="009F0C73"/>
    <w:rsid w:val="009F0C85"/>
    <w:rsid w:val="009F1236"/>
    <w:rsid w:val="009F1275"/>
    <w:rsid w:val="009F154A"/>
    <w:rsid w:val="009F1CF1"/>
    <w:rsid w:val="009F2777"/>
    <w:rsid w:val="009F29F4"/>
    <w:rsid w:val="009F2CC4"/>
    <w:rsid w:val="009F3325"/>
    <w:rsid w:val="009F363C"/>
    <w:rsid w:val="009F5309"/>
    <w:rsid w:val="009F5A8B"/>
    <w:rsid w:val="009F5C79"/>
    <w:rsid w:val="009F653D"/>
    <w:rsid w:val="009F6A37"/>
    <w:rsid w:val="009F7E42"/>
    <w:rsid w:val="00A003D0"/>
    <w:rsid w:val="00A00D9E"/>
    <w:rsid w:val="00A00EFF"/>
    <w:rsid w:val="00A00FF8"/>
    <w:rsid w:val="00A01960"/>
    <w:rsid w:val="00A01B3A"/>
    <w:rsid w:val="00A029F1"/>
    <w:rsid w:val="00A02BFA"/>
    <w:rsid w:val="00A02D79"/>
    <w:rsid w:val="00A03617"/>
    <w:rsid w:val="00A039C2"/>
    <w:rsid w:val="00A048E9"/>
    <w:rsid w:val="00A05249"/>
    <w:rsid w:val="00A052AB"/>
    <w:rsid w:val="00A05664"/>
    <w:rsid w:val="00A0579E"/>
    <w:rsid w:val="00A061D0"/>
    <w:rsid w:val="00A0625F"/>
    <w:rsid w:val="00A06813"/>
    <w:rsid w:val="00A07E26"/>
    <w:rsid w:val="00A1019F"/>
    <w:rsid w:val="00A10290"/>
    <w:rsid w:val="00A1031F"/>
    <w:rsid w:val="00A10F95"/>
    <w:rsid w:val="00A11160"/>
    <w:rsid w:val="00A11624"/>
    <w:rsid w:val="00A11899"/>
    <w:rsid w:val="00A12118"/>
    <w:rsid w:val="00A12306"/>
    <w:rsid w:val="00A13043"/>
    <w:rsid w:val="00A1386B"/>
    <w:rsid w:val="00A139B7"/>
    <w:rsid w:val="00A14465"/>
    <w:rsid w:val="00A151FC"/>
    <w:rsid w:val="00A15AB7"/>
    <w:rsid w:val="00A15EFB"/>
    <w:rsid w:val="00A16953"/>
    <w:rsid w:val="00A16A44"/>
    <w:rsid w:val="00A16EE4"/>
    <w:rsid w:val="00A17418"/>
    <w:rsid w:val="00A17A1B"/>
    <w:rsid w:val="00A20FBB"/>
    <w:rsid w:val="00A2182E"/>
    <w:rsid w:val="00A21BD5"/>
    <w:rsid w:val="00A2295F"/>
    <w:rsid w:val="00A247D2"/>
    <w:rsid w:val="00A253CB"/>
    <w:rsid w:val="00A254CB"/>
    <w:rsid w:val="00A2612F"/>
    <w:rsid w:val="00A2657D"/>
    <w:rsid w:val="00A26F07"/>
    <w:rsid w:val="00A300C3"/>
    <w:rsid w:val="00A310AD"/>
    <w:rsid w:val="00A31507"/>
    <w:rsid w:val="00A315BE"/>
    <w:rsid w:val="00A318CF"/>
    <w:rsid w:val="00A31AA8"/>
    <w:rsid w:val="00A31E2A"/>
    <w:rsid w:val="00A326A8"/>
    <w:rsid w:val="00A32DED"/>
    <w:rsid w:val="00A3430D"/>
    <w:rsid w:val="00A34387"/>
    <w:rsid w:val="00A34616"/>
    <w:rsid w:val="00A3473F"/>
    <w:rsid w:val="00A34E43"/>
    <w:rsid w:val="00A34F13"/>
    <w:rsid w:val="00A351C6"/>
    <w:rsid w:val="00A355CE"/>
    <w:rsid w:val="00A35619"/>
    <w:rsid w:val="00A368D6"/>
    <w:rsid w:val="00A36A82"/>
    <w:rsid w:val="00A3739C"/>
    <w:rsid w:val="00A377FC"/>
    <w:rsid w:val="00A378BB"/>
    <w:rsid w:val="00A37A0E"/>
    <w:rsid w:val="00A37B84"/>
    <w:rsid w:val="00A37E08"/>
    <w:rsid w:val="00A401F1"/>
    <w:rsid w:val="00A40553"/>
    <w:rsid w:val="00A4114E"/>
    <w:rsid w:val="00A412BD"/>
    <w:rsid w:val="00A41FD6"/>
    <w:rsid w:val="00A42423"/>
    <w:rsid w:val="00A4253F"/>
    <w:rsid w:val="00A42947"/>
    <w:rsid w:val="00A43274"/>
    <w:rsid w:val="00A433A1"/>
    <w:rsid w:val="00A4359A"/>
    <w:rsid w:val="00A438F4"/>
    <w:rsid w:val="00A43DC1"/>
    <w:rsid w:val="00A45159"/>
    <w:rsid w:val="00A459E5"/>
    <w:rsid w:val="00A45B4A"/>
    <w:rsid w:val="00A45DCA"/>
    <w:rsid w:val="00A462F5"/>
    <w:rsid w:val="00A46323"/>
    <w:rsid w:val="00A473A0"/>
    <w:rsid w:val="00A47424"/>
    <w:rsid w:val="00A47B4F"/>
    <w:rsid w:val="00A507FC"/>
    <w:rsid w:val="00A5138C"/>
    <w:rsid w:val="00A51577"/>
    <w:rsid w:val="00A520F6"/>
    <w:rsid w:val="00A526A7"/>
    <w:rsid w:val="00A527EA"/>
    <w:rsid w:val="00A528E1"/>
    <w:rsid w:val="00A52A6E"/>
    <w:rsid w:val="00A53892"/>
    <w:rsid w:val="00A54C2D"/>
    <w:rsid w:val="00A553D4"/>
    <w:rsid w:val="00A557EB"/>
    <w:rsid w:val="00A55AB6"/>
    <w:rsid w:val="00A5683E"/>
    <w:rsid w:val="00A56F3E"/>
    <w:rsid w:val="00A572B9"/>
    <w:rsid w:val="00A5737F"/>
    <w:rsid w:val="00A6079C"/>
    <w:rsid w:val="00A617F9"/>
    <w:rsid w:val="00A6192C"/>
    <w:rsid w:val="00A62274"/>
    <w:rsid w:val="00A62A98"/>
    <w:rsid w:val="00A633F8"/>
    <w:rsid w:val="00A6341D"/>
    <w:rsid w:val="00A637E8"/>
    <w:rsid w:val="00A6382D"/>
    <w:rsid w:val="00A639DF"/>
    <w:rsid w:val="00A64138"/>
    <w:rsid w:val="00A641F4"/>
    <w:rsid w:val="00A651A6"/>
    <w:rsid w:val="00A654B9"/>
    <w:rsid w:val="00A65717"/>
    <w:rsid w:val="00A658F7"/>
    <w:rsid w:val="00A65B41"/>
    <w:rsid w:val="00A66608"/>
    <w:rsid w:val="00A67818"/>
    <w:rsid w:val="00A70718"/>
    <w:rsid w:val="00A726E5"/>
    <w:rsid w:val="00A727DE"/>
    <w:rsid w:val="00A72864"/>
    <w:rsid w:val="00A728A9"/>
    <w:rsid w:val="00A7301B"/>
    <w:rsid w:val="00A73261"/>
    <w:rsid w:val="00A74097"/>
    <w:rsid w:val="00A747C5"/>
    <w:rsid w:val="00A74F14"/>
    <w:rsid w:val="00A758A5"/>
    <w:rsid w:val="00A75C71"/>
    <w:rsid w:val="00A77256"/>
    <w:rsid w:val="00A777E6"/>
    <w:rsid w:val="00A8120C"/>
    <w:rsid w:val="00A81349"/>
    <w:rsid w:val="00A82911"/>
    <w:rsid w:val="00A8303C"/>
    <w:rsid w:val="00A83623"/>
    <w:rsid w:val="00A842E4"/>
    <w:rsid w:val="00A84385"/>
    <w:rsid w:val="00A846B2"/>
    <w:rsid w:val="00A846C6"/>
    <w:rsid w:val="00A84760"/>
    <w:rsid w:val="00A85C94"/>
    <w:rsid w:val="00A860DC"/>
    <w:rsid w:val="00A86C0B"/>
    <w:rsid w:val="00A87DE4"/>
    <w:rsid w:val="00A90126"/>
    <w:rsid w:val="00A903A2"/>
    <w:rsid w:val="00A90715"/>
    <w:rsid w:val="00A90D48"/>
    <w:rsid w:val="00A90E68"/>
    <w:rsid w:val="00A918B0"/>
    <w:rsid w:val="00A91B8F"/>
    <w:rsid w:val="00A92D21"/>
    <w:rsid w:val="00A93030"/>
    <w:rsid w:val="00A938D6"/>
    <w:rsid w:val="00A939AA"/>
    <w:rsid w:val="00A9400F"/>
    <w:rsid w:val="00A946F5"/>
    <w:rsid w:val="00A9479A"/>
    <w:rsid w:val="00A950D1"/>
    <w:rsid w:val="00A97519"/>
    <w:rsid w:val="00A975C7"/>
    <w:rsid w:val="00A97A94"/>
    <w:rsid w:val="00AA0A17"/>
    <w:rsid w:val="00AA0D23"/>
    <w:rsid w:val="00AA14A5"/>
    <w:rsid w:val="00AA17B6"/>
    <w:rsid w:val="00AA1C7C"/>
    <w:rsid w:val="00AA1DC6"/>
    <w:rsid w:val="00AA2FAC"/>
    <w:rsid w:val="00AA34C4"/>
    <w:rsid w:val="00AA35E9"/>
    <w:rsid w:val="00AA4192"/>
    <w:rsid w:val="00AA4A34"/>
    <w:rsid w:val="00AA55CC"/>
    <w:rsid w:val="00AA5731"/>
    <w:rsid w:val="00AA582A"/>
    <w:rsid w:val="00AA5C11"/>
    <w:rsid w:val="00AA631E"/>
    <w:rsid w:val="00AA6C37"/>
    <w:rsid w:val="00AB0B74"/>
    <w:rsid w:val="00AB0C3F"/>
    <w:rsid w:val="00AB13F0"/>
    <w:rsid w:val="00AB1AF2"/>
    <w:rsid w:val="00AB1C4E"/>
    <w:rsid w:val="00AB26B9"/>
    <w:rsid w:val="00AB273F"/>
    <w:rsid w:val="00AB2D3C"/>
    <w:rsid w:val="00AB35B4"/>
    <w:rsid w:val="00AB3E2F"/>
    <w:rsid w:val="00AB4878"/>
    <w:rsid w:val="00AB4C3D"/>
    <w:rsid w:val="00AB522C"/>
    <w:rsid w:val="00AB5288"/>
    <w:rsid w:val="00AB5E0C"/>
    <w:rsid w:val="00AB60B6"/>
    <w:rsid w:val="00AB619F"/>
    <w:rsid w:val="00AB63FC"/>
    <w:rsid w:val="00AB6B91"/>
    <w:rsid w:val="00AB6D74"/>
    <w:rsid w:val="00AB6DD6"/>
    <w:rsid w:val="00AB7188"/>
    <w:rsid w:val="00AC19CA"/>
    <w:rsid w:val="00AC1F3A"/>
    <w:rsid w:val="00AC25D8"/>
    <w:rsid w:val="00AC28CE"/>
    <w:rsid w:val="00AC2964"/>
    <w:rsid w:val="00AC3615"/>
    <w:rsid w:val="00AC3814"/>
    <w:rsid w:val="00AC3856"/>
    <w:rsid w:val="00AC4501"/>
    <w:rsid w:val="00AC4735"/>
    <w:rsid w:val="00AC4B0A"/>
    <w:rsid w:val="00AC4E3C"/>
    <w:rsid w:val="00AC5060"/>
    <w:rsid w:val="00AC5D3E"/>
    <w:rsid w:val="00AC60EE"/>
    <w:rsid w:val="00AC63A8"/>
    <w:rsid w:val="00AC6997"/>
    <w:rsid w:val="00AC779E"/>
    <w:rsid w:val="00AC7A7C"/>
    <w:rsid w:val="00AD048A"/>
    <w:rsid w:val="00AD06D8"/>
    <w:rsid w:val="00AD0A61"/>
    <w:rsid w:val="00AD11BB"/>
    <w:rsid w:val="00AD1D9E"/>
    <w:rsid w:val="00AD2059"/>
    <w:rsid w:val="00AD32E4"/>
    <w:rsid w:val="00AD3795"/>
    <w:rsid w:val="00AD3DBE"/>
    <w:rsid w:val="00AD3E47"/>
    <w:rsid w:val="00AD4CA6"/>
    <w:rsid w:val="00AD61D1"/>
    <w:rsid w:val="00AD68A4"/>
    <w:rsid w:val="00AD7D3F"/>
    <w:rsid w:val="00AE0FDE"/>
    <w:rsid w:val="00AE1F8D"/>
    <w:rsid w:val="00AE2B26"/>
    <w:rsid w:val="00AE3706"/>
    <w:rsid w:val="00AE3811"/>
    <w:rsid w:val="00AE3894"/>
    <w:rsid w:val="00AE3AA3"/>
    <w:rsid w:val="00AE4761"/>
    <w:rsid w:val="00AE4A28"/>
    <w:rsid w:val="00AE4AA8"/>
    <w:rsid w:val="00AE4C2B"/>
    <w:rsid w:val="00AE5F58"/>
    <w:rsid w:val="00AE6EB7"/>
    <w:rsid w:val="00AE6F96"/>
    <w:rsid w:val="00AE76E1"/>
    <w:rsid w:val="00AF044D"/>
    <w:rsid w:val="00AF066B"/>
    <w:rsid w:val="00AF0A70"/>
    <w:rsid w:val="00AF0D0B"/>
    <w:rsid w:val="00AF1767"/>
    <w:rsid w:val="00AF1CAE"/>
    <w:rsid w:val="00AF22A3"/>
    <w:rsid w:val="00AF24FB"/>
    <w:rsid w:val="00AF2F09"/>
    <w:rsid w:val="00AF391E"/>
    <w:rsid w:val="00AF4044"/>
    <w:rsid w:val="00AF411E"/>
    <w:rsid w:val="00AF4151"/>
    <w:rsid w:val="00AF4EA1"/>
    <w:rsid w:val="00AF62D7"/>
    <w:rsid w:val="00AF6E2B"/>
    <w:rsid w:val="00AF6FF9"/>
    <w:rsid w:val="00AF71C5"/>
    <w:rsid w:val="00AF728A"/>
    <w:rsid w:val="00AF7578"/>
    <w:rsid w:val="00AF7E9A"/>
    <w:rsid w:val="00B00018"/>
    <w:rsid w:val="00B0035F"/>
    <w:rsid w:val="00B0094A"/>
    <w:rsid w:val="00B01126"/>
    <w:rsid w:val="00B01372"/>
    <w:rsid w:val="00B01530"/>
    <w:rsid w:val="00B01C15"/>
    <w:rsid w:val="00B01FBE"/>
    <w:rsid w:val="00B024E6"/>
    <w:rsid w:val="00B0265E"/>
    <w:rsid w:val="00B02E05"/>
    <w:rsid w:val="00B0547E"/>
    <w:rsid w:val="00B05F5D"/>
    <w:rsid w:val="00B064CA"/>
    <w:rsid w:val="00B06638"/>
    <w:rsid w:val="00B07B46"/>
    <w:rsid w:val="00B1014C"/>
    <w:rsid w:val="00B110D7"/>
    <w:rsid w:val="00B1179C"/>
    <w:rsid w:val="00B118E4"/>
    <w:rsid w:val="00B12700"/>
    <w:rsid w:val="00B12D3A"/>
    <w:rsid w:val="00B12E34"/>
    <w:rsid w:val="00B13027"/>
    <w:rsid w:val="00B134AF"/>
    <w:rsid w:val="00B13B81"/>
    <w:rsid w:val="00B13EAF"/>
    <w:rsid w:val="00B145EB"/>
    <w:rsid w:val="00B14692"/>
    <w:rsid w:val="00B148CA"/>
    <w:rsid w:val="00B1499E"/>
    <w:rsid w:val="00B15448"/>
    <w:rsid w:val="00B159BE"/>
    <w:rsid w:val="00B16BBF"/>
    <w:rsid w:val="00B1716A"/>
    <w:rsid w:val="00B20649"/>
    <w:rsid w:val="00B21088"/>
    <w:rsid w:val="00B212B5"/>
    <w:rsid w:val="00B217CB"/>
    <w:rsid w:val="00B21C26"/>
    <w:rsid w:val="00B21E07"/>
    <w:rsid w:val="00B22D9D"/>
    <w:rsid w:val="00B239A7"/>
    <w:rsid w:val="00B23B40"/>
    <w:rsid w:val="00B23E2E"/>
    <w:rsid w:val="00B2455E"/>
    <w:rsid w:val="00B247E8"/>
    <w:rsid w:val="00B24DA3"/>
    <w:rsid w:val="00B253F4"/>
    <w:rsid w:val="00B25B29"/>
    <w:rsid w:val="00B25BD7"/>
    <w:rsid w:val="00B2646C"/>
    <w:rsid w:val="00B265D0"/>
    <w:rsid w:val="00B26708"/>
    <w:rsid w:val="00B2680F"/>
    <w:rsid w:val="00B26E3C"/>
    <w:rsid w:val="00B27F43"/>
    <w:rsid w:val="00B307C6"/>
    <w:rsid w:val="00B309BE"/>
    <w:rsid w:val="00B30CD0"/>
    <w:rsid w:val="00B31434"/>
    <w:rsid w:val="00B316F3"/>
    <w:rsid w:val="00B32460"/>
    <w:rsid w:val="00B324B9"/>
    <w:rsid w:val="00B3270A"/>
    <w:rsid w:val="00B32D88"/>
    <w:rsid w:val="00B332EA"/>
    <w:rsid w:val="00B333AC"/>
    <w:rsid w:val="00B334E5"/>
    <w:rsid w:val="00B334E9"/>
    <w:rsid w:val="00B34643"/>
    <w:rsid w:val="00B34EF9"/>
    <w:rsid w:val="00B34FEA"/>
    <w:rsid w:val="00B3507B"/>
    <w:rsid w:val="00B355B0"/>
    <w:rsid w:val="00B37081"/>
    <w:rsid w:val="00B377B0"/>
    <w:rsid w:val="00B37B3A"/>
    <w:rsid w:val="00B37E6B"/>
    <w:rsid w:val="00B422E0"/>
    <w:rsid w:val="00B43147"/>
    <w:rsid w:val="00B43665"/>
    <w:rsid w:val="00B43859"/>
    <w:rsid w:val="00B44644"/>
    <w:rsid w:val="00B455B6"/>
    <w:rsid w:val="00B45B75"/>
    <w:rsid w:val="00B45DB7"/>
    <w:rsid w:val="00B45FAC"/>
    <w:rsid w:val="00B45FBA"/>
    <w:rsid w:val="00B46390"/>
    <w:rsid w:val="00B46D38"/>
    <w:rsid w:val="00B47475"/>
    <w:rsid w:val="00B47EDD"/>
    <w:rsid w:val="00B50163"/>
    <w:rsid w:val="00B502D3"/>
    <w:rsid w:val="00B50590"/>
    <w:rsid w:val="00B5087D"/>
    <w:rsid w:val="00B520FC"/>
    <w:rsid w:val="00B5233A"/>
    <w:rsid w:val="00B52DFF"/>
    <w:rsid w:val="00B52F1C"/>
    <w:rsid w:val="00B53A56"/>
    <w:rsid w:val="00B5454A"/>
    <w:rsid w:val="00B55491"/>
    <w:rsid w:val="00B55E26"/>
    <w:rsid w:val="00B55E38"/>
    <w:rsid w:val="00B5617E"/>
    <w:rsid w:val="00B5658B"/>
    <w:rsid w:val="00B5669F"/>
    <w:rsid w:val="00B56DB6"/>
    <w:rsid w:val="00B57A64"/>
    <w:rsid w:val="00B60385"/>
    <w:rsid w:val="00B60707"/>
    <w:rsid w:val="00B609F6"/>
    <w:rsid w:val="00B60BBB"/>
    <w:rsid w:val="00B61A3C"/>
    <w:rsid w:val="00B6202D"/>
    <w:rsid w:val="00B62A5F"/>
    <w:rsid w:val="00B62AC6"/>
    <w:rsid w:val="00B6324E"/>
    <w:rsid w:val="00B63B35"/>
    <w:rsid w:val="00B63BE9"/>
    <w:rsid w:val="00B63E85"/>
    <w:rsid w:val="00B65467"/>
    <w:rsid w:val="00B660D2"/>
    <w:rsid w:val="00B66CCA"/>
    <w:rsid w:val="00B6714E"/>
    <w:rsid w:val="00B67B4F"/>
    <w:rsid w:val="00B70848"/>
    <w:rsid w:val="00B709F5"/>
    <w:rsid w:val="00B7220A"/>
    <w:rsid w:val="00B722EB"/>
    <w:rsid w:val="00B73BCD"/>
    <w:rsid w:val="00B73F0B"/>
    <w:rsid w:val="00B74322"/>
    <w:rsid w:val="00B74758"/>
    <w:rsid w:val="00B748A7"/>
    <w:rsid w:val="00B74DBD"/>
    <w:rsid w:val="00B751A4"/>
    <w:rsid w:val="00B75372"/>
    <w:rsid w:val="00B759AE"/>
    <w:rsid w:val="00B75D0E"/>
    <w:rsid w:val="00B76262"/>
    <w:rsid w:val="00B7632C"/>
    <w:rsid w:val="00B766FE"/>
    <w:rsid w:val="00B767E7"/>
    <w:rsid w:val="00B7704F"/>
    <w:rsid w:val="00B77242"/>
    <w:rsid w:val="00B7731F"/>
    <w:rsid w:val="00B774A2"/>
    <w:rsid w:val="00B778D7"/>
    <w:rsid w:val="00B77986"/>
    <w:rsid w:val="00B80163"/>
    <w:rsid w:val="00B80AA4"/>
    <w:rsid w:val="00B81911"/>
    <w:rsid w:val="00B81A69"/>
    <w:rsid w:val="00B81AB0"/>
    <w:rsid w:val="00B81DA4"/>
    <w:rsid w:val="00B82093"/>
    <w:rsid w:val="00B82145"/>
    <w:rsid w:val="00B82324"/>
    <w:rsid w:val="00B831D6"/>
    <w:rsid w:val="00B83273"/>
    <w:rsid w:val="00B83454"/>
    <w:rsid w:val="00B84943"/>
    <w:rsid w:val="00B86135"/>
    <w:rsid w:val="00B87EC1"/>
    <w:rsid w:val="00B87F3C"/>
    <w:rsid w:val="00B900BA"/>
    <w:rsid w:val="00B904CE"/>
    <w:rsid w:val="00B90883"/>
    <w:rsid w:val="00B90AAF"/>
    <w:rsid w:val="00B911B9"/>
    <w:rsid w:val="00B915F5"/>
    <w:rsid w:val="00B91A04"/>
    <w:rsid w:val="00B9287B"/>
    <w:rsid w:val="00B92BA6"/>
    <w:rsid w:val="00B93B40"/>
    <w:rsid w:val="00B9547B"/>
    <w:rsid w:val="00B954BE"/>
    <w:rsid w:val="00B95834"/>
    <w:rsid w:val="00B96770"/>
    <w:rsid w:val="00B97C3E"/>
    <w:rsid w:val="00BA0C37"/>
    <w:rsid w:val="00BA182D"/>
    <w:rsid w:val="00BA1EFC"/>
    <w:rsid w:val="00BA21B9"/>
    <w:rsid w:val="00BA27A0"/>
    <w:rsid w:val="00BA2958"/>
    <w:rsid w:val="00BA2C34"/>
    <w:rsid w:val="00BA2D0B"/>
    <w:rsid w:val="00BA2F32"/>
    <w:rsid w:val="00BA313D"/>
    <w:rsid w:val="00BA32CF"/>
    <w:rsid w:val="00BA35F9"/>
    <w:rsid w:val="00BA37D3"/>
    <w:rsid w:val="00BA39B5"/>
    <w:rsid w:val="00BA3F19"/>
    <w:rsid w:val="00BA4650"/>
    <w:rsid w:val="00BA5133"/>
    <w:rsid w:val="00BA5511"/>
    <w:rsid w:val="00BA565C"/>
    <w:rsid w:val="00BA6211"/>
    <w:rsid w:val="00BA65E2"/>
    <w:rsid w:val="00BA725D"/>
    <w:rsid w:val="00BA75C3"/>
    <w:rsid w:val="00BB0138"/>
    <w:rsid w:val="00BB0DED"/>
    <w:rsid w:val="00BB1520"/>
    <w:rsid w:val="00BB21BD"/>
    <w:rsid w:val="00BB2360"/>
    <w:rsid w:val="00BB3785"/>
    <w:rsid w:val="00BB5206"/>
    <w:rsid w:val="00BB5438"/>
    <w:rsid w:val="00BB57DF"/>
    <w:rsid w:val="00BB625B"/>
    <w:rsid w:val="00BB66D0"/>
    <w:rsid w:val="00BB6B22"/>
    <w:rsid w:val="00BB6F25"/>
    <w:rsid w:val="00BB786D"/>
    <w:rsid w:val="00BB7C98"/>
    <w:rsid w:val="00BC0949"/>
    <w:rsid w:val="00BC1066"/>
    <w:rsid w:val="00BC1F7E"/>
    <w:rsid w:val="00BC2187"/>
    <w:rsid w:val="00BC2FA1"/>
    <w:rsid w:val="00BC31F6"/>
    <w:rsid w:val="00BC3832"/>
    <w:rsid w:val="00BC38A2"/>
    <w:rsid w:val="00BC538A"/>
    <w:rsid w:val="00BC70D0"/>
    <w:rsid w:val="00BC71A9"/>
    <w:rsid w:val="00BC7521"/>
    <w:rsid w:val="00BD0066"/>
    <w:rsid w:val="00BD0B28"/>
    <w:rsid w:val="00BD0C3A"/>
    <w:rsid w:val="00BD298F"/>
    <w:rsid w:val="00BD2D74"/>
    <w:rsid w:val="00BD2F88"/>
    <w:rsid w:val="00BD42E6"/>
    <w:rsid w:val="00BD4A49"/>
    <w:rsid w:val="00BD4A9D"/>
    <w:rsid w:val="00BD4CA4"/>
    <w:rsid w:val="00BD50A8"/>
    <w:rsid w:val="00BD57C1"/>
    <w:rsid w:val="00BD6529"/>
    <w:rsid w:val="00BD66C4"/>
    <w:rsid w:val="00BD7F67"/>
    <w:rsid w:val="00BE0B93"/>
    <w:rsid w:val="00BE188E"/>
    <w:rsid w:val="00BE1F02"/>
    <w:rsid w:val="00BE1FFD"/>
    <w:rsid w:val="00BE20F5"/>
    <w:rsid w:val="00BE24C6"/>
    <w:rsid w:val="00BE2A0A"/>
    <w:rsid w:val="00BE30EE"/>
    <w:rsid w:val="00BE3718"/>
    <w:rsid w:val="00BE3AF9"/>
    <w:rsid w:val="00BE3EF6"/>
    <w:rsid w:val="00BE4346"/>
    <w:rsid w:val="00BE4488"/>
    <w:rsid w:val="00BE5540"/>
    <w:rsid w:val="00BE56CE"/>
    <w:rsid w:val="00BE5ED1"/>
    <w:rsid w:val="00BE6CD5"/>
    <w:rsid w:val="00BE6FC7"/>
    <w:rsid w:val="00BE7641"/>
    <w:rsid w:val="00BF0504"/>
    <w:rsid w:val="00BF19C6"/>
    <w:rsid w:val="00BF1E3B"/>
    <w:rsid w:val="00BF3240"/>
    <w:rsid w:val="00BF394E"/>
    <w:rsid w:val="00BF48E3"/>
    <w:rsid w:val="00BF4B27"/>
    <w:rsid w:val="00BF4D56"/>
    <w:rsid w:val="00BF528E"/>
    <w:rsid w:val="00BF5D17"/>
    <w:rsid w:val="00BF6CE5"/>
    <w:rsid w:val="00BF7B31"/>
    <w:rsid w:val="00C0029F"/>
    <w:rsid w:val="00C0042A"/>
    <w:rsid w:val="00C01485"/>
    <w:rsid w:val="00C0187B"/>
    <w:rsid w:val="00C01BEB"/>
    <w:rsid w:val="00C01FB4"/>
    <w:rsid w:val="00C0374E"/>
    <w:rsid w:val="00C0502B"/>
    <w:rsid w:val="00C0630E"/>
    <w:rsid w:val="00C0655C"/>
    <w:rsid w:val="00C06EA1"/>
    <w:rsid w:val="00C0725E"/>
    <w:rsid w:val="00C073F0"/>
    <w:rsid w:val="00C07BDE"/>
    <w:rsid w:val="00C1041F"/>
    <w:rsid w:val="00C11C10"/>
    <w:rsid w:val="00C11DB2"/>
    <w:rsid w:val="00C11E5A"/>
    <w:rsid w:val="00C11F29"/>
    <w:rsid w:val="00C12095"/>
    <w:rsid w:val="00C1224D"/>
    <w:rsid w:val="00C12427"/>
    <w:rsid w:val="00C127A3"/>
    <w:rsid w:val="00C12E77"/>
    <w:rsid w:val="00C1303B"/>
    <w:rsid w:val="00C1326B"/>
    <w:rsid w:val="00C1362B"/>
    <w:rsid w:val="00C13B49"/>
    <w:rsid w:val="00C142CE"/>
    <w:rsid w:val="00C15DD0"/>
    <w:rsid w:val="00C2019B"/>
    <w:rsid w:val="00C20CC8"/>
    <w:rsid w:val="00C218EE"/>
    <w:rsid w:val="00C22317"/>
    <w:rsid w:val="00C22931"/>
    <w:rsid w:val="00C22D69"/>
    <w:rsid w:val="00C22FB7"/>
    <w:rsid w:val="00C23D19"/>
    <w:rsid w:val="00C24276"/>
    <w:rsid w:val="00C24430"/>
    <w:rsid w:val="00C24532"/>
    <w:rsid w:val="00C246B8"/>
    <w:rsid w:val="00C25439"/>
    <w:rsid w:val="00C2545F"/>
    <w:rsid w:val="00C2675A"/>
    <w:rsid w:val="00C268D9"/>
    <w:rsid w:val="00C26EB2"/>
    <w:rsid w:val="00C26F3B"/>
    <w:rsid w:val="00C30C13"/>
    <w:rsid w:val="00C317F0"/>
    <w:rsid w:val="00C33A2B"/>
    <w:rsid w:val="00C3444C"/>
    <w:rsid w:val="00C34991"/>
    <w:rsid w:val="00C34F58"/>
    <w:rsid w:val="00C378B4"/>
    <w:rsid w:val="00C37A7F"/>
    <w:rsid w:val="00C411F6"/>
    <w:rsid w:val="00C415F1"/>
    <w:rsid w:val="00C41B0F"/>
    <w:rsid w:val="00C430DA"/>
    <w:rsid w:val="00C44095"/>
    <w:rsid w:val="00C4462C"/>
    <w:rsid w:val="00C44FEF"/>
    <w:rsid w:val="00C4516F"/>
    <w:rsid w:val="00C45684"/>
    <w:rsid w:val="00C45C6A"/>
    <w:rsid w:val="00C45E19"/>
    <w:rsid w:val="00C4662A"/>
    <w:rsid w:val="00C46C9A"/>
    <w:rsid w:val="00C46DBC"/>
    <w:rsid w:val="00C47277"/>
    <w:rsid w:val="00C47418"/>
    <w:rsid w:val="00C50277"/>
    <w:rsid w:val="00C50CB4"/>
    <w:rsid w:val="00C51311"/>
    <w:rsid w:val="00C513A7"/>
    <w:rsid w:val="00C52112"/>
    <w:rsid w:val="00C52B32"/>
    <w:rsid w:val="00C53083"/>
    <w:rsid w:val="00C531F7"/>
    <w:rsid w:val="00C54473"/>
    <w:rsid w:val="00C54C12"/>
    <w:rsid w:val="00C5523A"/>
    <w:rsid w:val="00C55D3D"/>
    <w:rsid w:val="00C560F1"/>
    <w:rsid w:val="00C5690C"/>
    <w:rsid w:val="00C57D77"/>
    <w:rsid w:val="00C606AE"/>
    <w:rsid w:val="00C60DE0"/>
    <w:rsid w:val="00C61141"/>
    <w:rsid w:val="00C6150A"/>
    <w:rsid w:val="00C616BD"/>
    <w:rsid w:val="00C61724"/>
    <w:rsid w:val="00C631C4"/>
    <w:rsid w:val="00C638C4"/>
    <w:rsid w:val="00C63B4E"/>
    <w:rsid w:val="00C649B5"/>
    <w:rsid w:val="00C665B2"/>
    <w:rsid w:val="00C666D5"/>
    <w:rsid w:val="00C67198"/>
    <w:rsid w:val="00C67A9E"/>
    <w:rsid w:val="00C7016F"/>
    <w:rsid w:val="00C70669"/>
    <w:rsid w:val="00C713EF"/>
    <w:rsid w:val="00C71BF1"/>
    <w:rsid w:val="00C71CF0"/>
    <w:rsid w:val="00C72D60"/>
    <w:rsid w:val="00C73B77"/>
    <w:rsid w:val="00C73EB2"/>
    <w:rsid w:val="00C74A99"/>
    <w:rsid w:val="00C74C29"/>
    <w:rsid w:val="00C74C5C"/>
    <w:rsid w:val="00C74D48"/>
    <w:rsid w:val="00C75A3D"/>
    <w:rsid w:val="00C7605F"/>
    <w:rsid w:val="00C76ACD"/>
    <w:rsid w:val="00C77E3C"/>
    <w:rsid w:val="00C77E66"/>
    <w:rsid w:val="00C80542"/>
    <w:rsid w:val="00C80D2F"/>
    <w:rsid w:val="00C8117B"/>
    <w:rsid w:val="00C81E70"/>
    <w:rsid w:val="00C82E99"/>
    <w:rsid w:val="00C83686"/>
    <w:rsid w:val="00C84422"/>
    <w:rsid w:val="00C846F5"/>
    <w:rsid w:val="00C8474F"/>
    <w:rsid w:val="00C85308"/>
    <w:rsid w:val="00C85937"/>
    <w:rsid w:val="00C86121"/>
    <w:rsid w:val="00C867D4"/>
    <w:rsid w:val="00C86D56"/>
    <w:rsid w:val="00C87024"/>
    <w:rsid w:val="00C8721B"/>
    <w:rsid w:val="00C878CD"/>
    <w:rsid w:val="00C905D9"/>
    <w:rsid w:val="00C919AD"/>
    <w:rsid w:val="00C920AF"/>
    <w:rsid w:val="00C92129"/>
    <w:rsid w:val="00C929AC"/>
    <w:rsid w:val="00C93699"/>
    <w:rsid w:val="00C9373F"/>
    <w:rsid w:val="00C938D1"/>
    <w:rsid w:val="00C93F3F"/>
    <w:rsid w:val="00C951FC"/>
    <w:rsid w:val="00C96985"/>
    <w:rsid w:val="00CA07CE"/>
    <w:rsid w:val="00CA121A"/>
    <w:rsid w:val="00CA1E00"/>
    <w:rsid w:val="00CA26C9"/>
    <w:rsid w:val="00CA2749"/>
    <w:rsid w:val="00CA2F1E"/>
    <w:rsid w:val="00CA50DE"/>
    <w:rsid w:val="00CA5EF7"/>
    <w:rsid w:val="00CA6D1C"/>
    <w:rsid w:val="00CA6F1B"/>
    <w:rsid w:val="00CA7979"/>
    <w:rsid w:val="00CA7AB9"/>
    <w:rsid w:val="00CB035E"/>
    <w:rsid w:val="00CB087D"/>
    <w:rsid w:val="00CB0B3A"/>
    <w:rsid w:val="00CB1035"/>
    <w:rsid w:val="00CB10B2"/>
    <w:rsid w:val="00CB16A8"/>
    <w:rsid w:val="00CB1712"/>
    <w:rsid w:val="00CB25D5"/>
    <w:rsid w:val="00CB25E1"/>
    <w:rsid w:val="00CB295A"/>
    <w:rsid w:val="00CB354B"/>
    <w:rsid w:val="00CB36AA"/>
    <w:rsid w:val="00CB38D1"/>
    <w:rsid w:val="00CB4566"/>
    <w:rsid w:val="00CB4647"/>
    <w:rsid w:val="00CB48DE"/>
    <w:rsid w:val="00CB5519"/>
    <w:rsid w:val="00CB580C"/>
    <w:rsid w:val="00CB617A"/>
    <w:rsid w:val="00CB6548"/>
    <w:rsid w:val="00CB74A9"/>
    <w:rsid w:val="00CB7996"/>
    <w:rsid w:val="00CC03C6"/>
    <w:rsid w:val="00CC0C5B"/>
    <w:rsid w:val="00CC1B60"/>
    <w:rsid w:val="00CC1DF0"/>
    <w:rsid w:val="00CC2724"/>
    <w:rsid w:val="00CC2D5C"/>
    <w:rsid w:val="00CC2DBF"/>
    <w:rsid w:val="00CC426F"/>
    <w:rsid w:val="00CC43CF"/>
    <w:rsid w:val="00CC455D"/>
    <w:rsid w:val="00CC476F"/>
    <w:rsid w:val="00CC4AF1"/>
    <w:rsid w:val="00CC5E21"/>
    <w:rsid w:val="00CC5FA9"/>
    <w:rsid w:val="00CC630A"/>
    <w:rsid w:val="00CC66A2"/>
    <w:rsid w:val="00CC6B8A"/>
    <w:rsid w:val="00CD17AA"/>
    <w:rsid w:val="00CD1CA4"/>
    <w:rsid w:val="00CD3209"/>
    <w:rsid w:val="00CD37E6"/>
    <w:rsid w:val="00CD38DD"/>
    <w:rsid w:val="00CD3E3A"/>
    <w:rsid w:val="00CD5109"/>
    <w:rsid w:val="00CD643C"/>
    <w:rsid w:val="00CD67EC"/>
    <w:rsid w:val="00CD7A84"/>
    <w:rsid w:val="00CD7FF9"/>
    <w:rsid w:val="00CE07E3"/>
    <w:rsid w:val="00CE0A41"/>
    <w:rsid w:val="00CE0A4E"/>
    <w:rsid w:val="00CE0A53"/>
    <w:rsid w:val="00CE1803"/>
    <w:rsid w:val="00CE1DF6"/>
    <w:rsid w:val="00CE1FF8"/>
    <w:rsid w:val="00CE25B7"/>
    <w:rsid w:val="00CE3311"/>
    <w:rsid w:val="00CE3F8F"/>
    <w:rsid w:val="00CE401D"/>
    <w:rsid w:val="00CE406E"/>
    <w:rsid w:val="00CE5BE5"/>
    <w:rsid w:val="00CE6278"/>
    <w:rsid w:val="00CE6317"/>
    <w:rsid w:val="00CE63BD"/>
    <w:rsid w:val="00CE66F4"/>
    <w:rsid w:val="00CE7314"/>
    <w:rsid w:val="00CE75A1"/>
    <w:rsid w:val="00CF0581"/>
    <w:rsid w:val="00CF0B24"/>
    <w:rsid w:val="00CF0F63"/>
    <w:rsid w:val="00CF0FF1"/>
    <w:rsid w:val="00CF1458"/>
    <w:rsid w:val="00CF1CC2"/>
    <w:rsid w:val="00CF2F1B"/>
    <w:rsid w:val="00CF3668"/>
    <w:rsid w:val="00CF3A24"/>
    <w:rsid w:val="00CF4476"/>
    <w:rsid w:val="00CF52B1"/>
    <w:rsid w:val="00CF5802"/>
    <w:rsid w:val="00CF61F7"/>
    <w:rsid w:val="00CF69F1"/>
    <w:rsid w:val="00CF7184"/>
    <w:rsid w:val="00CF745C"/>
    <w:rsid w:val="00CF767C"/>
    <w:rsid w:val="00CF79AD"/>
    <w:rsid w:val="00D0087A"/>
    <w:rsid w:val="00D00A8D"/>
    <w:rsid w:val="00D00F47"/>
    <w:rsid w:val="00D01156"/>
    <w:rsid w:val="00D01345"/>
    <w:rsid w:val="00D01533"/>
    <w:rsid w:val="00D016CB"/>
    <w:rsid w:val="00D03150"/>
    <w:rsid w:val="00D03328"/>
    <w:rsid w:val="00D03734"/>
    <w:rsid w:val="00D03929"/>
    <w:rsid w:val="00D03C9B"/>
    <w:rsid w:val="00D042AB"/>
    <w:rsid w:val="00D04439"/>
    <w:rsid w:val="00D04B5B"/>
    <w:rsid w:val="00D04B9D"/>
    <w:rsid w:val="00D051F0"/>
    <w:rsid w:val="00D05821"/>
    <w:rsid w:val="00D059C6"/>
    <w:rsid w:val="00D05EA4"/>
    <w:rsid w:val="00D060A7"/>
    <w:rsid w:val="00D064DB"/>
    <w:rsid w:val="00D075E2"/>
    <w:rsid w:val="00D07F76"/>
    <w:rsid w:val="00D10E86"/>
    <w:rsid w:val="00D12C51"/>
    <w:rsid w:val="00D132E7"/>
    <w:rsid w:val="00D13CC7"/>
    <w:rsid w:val="00D13F13"/>
    <w:rsid w:val="00D14A2A"/>
    <w:rsid w:val="00D14F55"/>
    <w:rsid w:val="00D15781"/>
    <w:rsid w:val="00D164FA"/>
    <w:rsid w:val="00D165B5"/>
    <w:rsid w:val="00D1711B"/>
    <w:rsid w:val="00D1774B"/>
    <w:rsid w:val="00D20508"/>
    <w:rsid w:val="00D20594"/>
    <w:rsid w:val="00D2074E"/>
    <w:rsid w:val="00D20D59"/>
    <w:rsid w:val="00D21090"/>
    <w:rsid w:val="00D21F65"/>
    <w:rsid w:val="00D22576"/>
    <w:rsid w:val="00D22997"/>
    <w:rsid w:val="00D22CC7"/>
    <w:rsid w:val="00D23F23"/>
    <w:rsid w:val="00D24625"/>
    <w:rsid w:val="00D249F0"/>
    <w:rsid w:val="00D24AE1"/>
    <w:rsid w:val="00D24E74"/>
    <w:rsid w:val="00D25372"/>
    <w:rsid w:val="00D25E5D"/>
    <w:rsid w:val="00D26EFE"/>
    <w:rsid w:val="00D27311"/>
    <w:rsid w:val="00D301B8"/>
    <w:rsid w:val="00D30972"/>
    <w:rsid w:val="00D32166"/>
    <w:rsid w:val="00D32453"/>
    <w:rsid w:val="00D32846"/>
    <w:rsid w:val="00D32D1F"/>
    <w:rsid w:val="00D32FDB"/>
    <w:rsid w:val="00D33D43"/>
    <w:rsid w:val="00D33E1E"/>
    <w:rsid w:val="00D347F5"/>
    <w:rsid w:val="00D351A7"/>
    <w:rsid w:val="00D3569E"/>
    <w:rsid w:val="00D35A4D"/>
    <w:rsid w:val="00D35E9D"/>
    <w:rsid w:val="00D35EDB"/>
    <w:rsid w:val="00D37189"/>
    <w:rsid w:val="00D374C8"/>
    <w:rsid w:val="00D379DD"/>
    <w:rsid w:val="00D400F1"/>
    <w:rsid w:val="00D40A6F"/>
    <w:rsid w:val="00D411C3"/>
    <w:rsid w:val="00D41C3A"/>
    <w:rsid w:val="00D42B05"/>
    <w:rsid w:val="00D43118"/>
    <w:rsid w:val="00D435FA"/>
    <w:rsid w:val="00D4392A"/>
    <w:rsid w:val="00D43964"/>
    <w:rsid w:val="00D43ABC"/>
    <w:rsid w:val="00D43B07"/>
    <w:rsid w:val="00D43DCD"/>
    <w:rsid w:val="00D445DC"/>
    <w:rsid w:val="00D448B2"/>
    <w:rsid w:val="00D44B07"/>
    <w:rsid w:val="00D44E36"/>
    <w:rsid w:val="00D44FA4"/>
    <w:rsid w:val="00D45576"/>
    <w:rsid w:val="00D458DC"/>
    <w:rsid w:val="00D45AB8"/>
    <w:rsid w:val="00D45CD1"/>
    <w:rsid w:val="00D45D29"/>
    <w:rsid w:val="00D4605A"/>
    <w:rsid w:val="00D46259"/>
    <w:rsid w:val="00D46587"/>
    <w:rsid w:val="00D47406"/>
    <w:rsid w:val="00D4742F"/>
    <w:rsid w:val="00D4753F"/>
    <w:rsid w:val="00D504D4"/>
    <w:rsid w:val="00D5073F"/>
    <w:rsid w:val="00D50AA6"/>
    <w:rsid w:val="00D51A7D"/>
    <w:rsid w:val="00D51B1F"/>
    <w:rsid w:val="00D5205A"/>
    <w:rsid w:val="00D52156"/>
    <w:rsid w:val="00D52B0D"/>
    <w:rsid w:val="00D533A3"/>
    <w:rsid w:val="00D53A0A"/>
    <w:rsid w:val="00D53AFD"/>
    <w:rsid w:val="00D53C6F"/>
    <w:rsid w:val="00D53E35"/>
    <w:rsid w:val="00D53E7C"/>
    <w:rsid w:val="00D55281"/>
    <w:rsid w:val="00D55F55"/>
    <w:rsid w:val="00D56DA3"/>
    <w:rsid w:val="00D573A0"/>
    <w:rsid w:val="00D57A5F"/>
    <w:rsid w:val="00D60065"/>
    <w:rsid w:val="00D6027B"/>
    <w:rsid w:val="00D60EB4"/>
    <w:rsid w:val="00D61135"/>
    <w:rsid w:val="00D61175"/>
    <w:rsid w:val="00D61A03"/>
    <w:rsid w:val="00D63FFB"/>
    <w:rsid w:val="00D6421C"/>
    <w:rsid w:val="00D64624"/>
    <w:rsid w:val="00D657A4"/>
    <w:rsid w:val="00D661EE"/>
    <w:rsid w:val="00D66BDC"/>
    <w:rsid w:val="00D670BA"/>
    <w:rsid w:val="00D671CB"/>
    <w:rsid w:val="00D677B5"/>
    <w:rsid w:val="00D70300"/>
    <w:rsid w:val="00D70763"/>
    <w:rsid w:val="00D70839"/>
    <w:rsid w:val="00D7136E"/>
    <w:rsid w:val="00D71B9A"/>
    <w:rsid w:val="00D71D0B"/>
    <w:rsid w:val="00D72668"/>
    <w:rsid w:val="00D7276F"/>
    <w:rsid w:val="00D728B1"/>
    <w:rsid w:val="00D7462D"/>
    <w:rsid w:val="00D748D3"/>
    <w:rsid w:val="00D7670F"/>
    <w:rsid w:val="00D76ADB"/>
    <w:rsid w:val="00D76FE1"/>
    <w:rsid w:val="00D772F0"/>
    <w:rsid w:val="00D77963"/>
    <w:rsid w:val="00D77C8A"/>
    <w:rsid w:val="00D80A84"/>
    <w:rsid w:val="00D80EFA"/>
    <w:rsid w:val="00D80F28"/>
    <w:rsid w:val="00D81761"/>
    <w:rsid w:val="00D81844"/>
    <w:rsid w:val="00D82708"/>
    <w:rsid w:val="00D8283F"/>
    <w:rsid w:val="00D828A1"/>
    <w:rsid w:val="00D82CBB"/>
    <w:rsid w:val="00D848BD"/>
    <w:rsid w:val="00D87179"/>
    <w:rsid w:val="00D90272"/>
    <w:rsid w:val="00D90AED"/>
    <w:rsid w:val="00D912CE"/>
    <w:rsid w:val="00D91F8E"/>
    <w:rsid w:val="00D92107"/>
    <w:rsid w:val="00D9288B"/>
    <w:rsid w:val="00D938BB"/>
    <w:rsid w:val="00D940D1"/>
    <w:rsid w:val="00D95E41"/>
    <w:rsid w:val="00D961BD"/>
    <w:rsid w:val="00D96B0A"/>
    <w:rsid w:val="00D96D9E"/>
    <w:rsid w:val="00D97077"/>
    <w:rsid w:val="00D97713"/>
    <w:rsid w:val="00DA0009"/>
    <w:rsid w:val="00DA0730"/>
    <w:rsid w:val="00DA14FE"/>
    <w:rsid w:val="00DA1A91"/>
    <w:rsid w:val="00DA2158"/>
    <w:rsid w:val="00DA216F"/>
    <w:rsid w:val="00DA2302"/>
    <w:rsid w:val="00DA2353"/>
    <w:rsid w:val="00DA2A52"/>
    <w:rsid w:val="00DA2F5C"/>
    <w:rsid w:val="00DA361E"/>
    <w:rsid w:val="00DA3FFD"/>
    <w:rsid w:val="00DA4687"/>
    <w:rsid w:val="00DA4D11"/>
    <w:rsid w:val="00DA54F7"/>
    <w:rsid w:val="00DA5DC7"/>
    <w:rsid w:val="00DA60BF"/>
    <w:rsid w:val="00DA67DA"/>
    <w:rsid w:val="00DA68C9"/>
    <w:rsid w:val="00DA6971"/>
    <w:rsid w:val="00DA7B3C"/>
    <w:rsid w:val="00DB02F9"/>
    <w:rsid w:val="00DB0596"/>
    <w:rsid w:val="00DB0E74"/>
    <w:rsid w:val="00DB1089"/>
    <w:rsid w:val="00DB14F3"/>
    <w:rsid w:val="00DB19FF"/>
    <w:rsid w:val="00DB1F59"/>
    <w:rsid w:val="00DB239A"/>
    <w:rsid w:val="00DB3623"/>
    <w:rsid w:val="00DB3A9D"/>
    <w:rsid w:val="00DB41F8"/>
    <w:rsid w:val="00DB4441"/>
    <w:rsid w:val="00DB4562"/>
    <w:rsid w:val="00DB48BE"/>
    <w:rsid w:val="00DB4B8C"/>
    <w:rsid w:val="00DB65EE"/>
    <w:rsid w:val="00DB76CF"/>
    <w:rsid w:val="00DC07B7"/>
    <w:rsid w:val="00DC0A8D"/>
    <w:rsid w:val="00DC186C"/>
    <w:rsid w:val="00DC1E40"/>
    <w:rsid w:val="00DC2156"/>
    <w:rsid w:val="00DC2A4C"/>
    <w:rsid w:val="00DC2C4A"/>
    <w:rsid w:val="00DC3A9E"/>
    <w:rsid w:val="00DC4149"/>
    <w:rsid w:val="00DC4166"/>
    <w:rsid w:val="00DC43A5"/>
    <w:rsid w:val="00DC47FA"/>
    <w:rsid w:val="00DC549F"/>
    <w:rsid w:val="00DC5AF1"/>
    <w:rsid w:val="00DC5F42"/>
    <w:rsid w:val="00DC6006"/>
    <w:rsid w:val="00DC604D"/>
    <w:rsid w:val="00DC66EA"/>
    <w:rsid w:val="00DC69A0"/>
    <w:rsid w:val="00DC6EFD"/>
    <w:rsid w:val="00DC73C7"/>
    <w:rsid w:val="00DC77D0"/>
    <w:rsid w:val="00DD07D5"/>
    <w:rsid w:val="00DD080B"/>
    <w:rsid w:val="00DD0EF2"/>
    <w:rsid w:val="00DD1859"/>
    <w:rsid w:val="00DD1929"/>
    <w:rsid w:val="00DD1A16"/>
    <w:rsid w:val="00DD1C4D"/>
    <w:rsid w:val="00DD40F2"/>
    <w:rsid w:val="00DD42C0"/>
    <w:rsid w:val="00DD4A90"/>
    <w:rsid w:val="00DD5625"/>
    <w:rsid w:val="00DD57C1"/>
    <w:rsid w:val="00DD5C0F"/>
    <w:rsid w:val="00DD6408"/>
    <w:rsid w:val="00DD6ACB"/>
    <w:rsid w:val="00DD6ECA"/>
    <w:rsid w:val="00DE0056"/>
    <w:rsid w:val="00DE0458"/>
    <w:rsid w:val="00DE0A65"/>
    <w:rsid w:val="00DE0C89"/>
    <w:rsid w:val="00DE0F06"/>
    <w:rsid w:val="00DE1DB7"/>
    <w:rsid w:val="00DE26AA"/>
    <w:rsid w:val="00DE2928"/>
    <w:rsid w:val="00DE2B34"/>
    <w:rsid w:val="00DE2D86"/>
    <w:rsid w:val="00DE2F58"/>
    <w:rsid w:val="00DE3928"/>
    <w:rsid w:val="00DE4024"/>
    <w:rsid w:val="00DE4066"/>
    <w:rsid w:val="00DE407D"/>
    <w:rsid w:val="00DE4A23"/>
    <w:rsid w:val="00DE4E0D"/>
    <w:rsid w:val="00DE4EF0"/>
    <w:rsid w:val="00DE52E9"/>
    <w:rsid w:val="00DE5963"/>
    <w:rsid w:val="00DE61E8"/>
    <w:rsid w:val="00DE629E"/>
    <w:rsid w:val="00DE6FAF"/>
    <w:rsid w:val="00DE7156"/>
    <w:rsid w:val="00DE749D"/>
    <w:rsid w:val="00DF0252"/>
    <w:rsid w:val="00DF19C8"/>
    <w:rsid w:val="00DF36D6"/>
    <w:rsid w:val="00DF4B4F"/>
    <w:rsid w:val="00DF4CDC"/>
    <w:rsid w:val="00DF5C42"/>
    <w:rsid w:val="00DF5C72"/>
    <w:rsid w:val="00DF6329"/>
    <w:rsid w:val="00DF6388"/>
    <w:rsid w:val="00DF6770"/>
    <w:rsid w:val="00DF743C"/>
    <w:rsid w:val="00DF77FD"/>
    <w:rsid w:val="00DF7FDC"/>
    <w:rsid w:val="00E00AD2"/>
    <w:rsid w:val="00E00C6A"/>
    <w:rsid w:val="00E00CB8"/>
    <w:rsid w:val="00E00CC9"/>
    <w:rsid w:val="00E01723"/>
    <w:rsid w:val="00E03C4A"/>
    <w:rsid w:val="00E04190"/>
    <w:rsid w:val="00E04323"/>
    <w:rsid w:val="00E044C2"/>
    <w:rsid w:val="00E04C61"/>
    <w:rsid w:val="00E06EAF"/>
    <w:rsid w:val="00E06FFC"/>
    <w:rsid w:val="00E07360"/>
    <w:rsid w:val="00E07EEA"/>
    <w:rsid w:val="00E07F69"/>
    <w:rsid w:val="00E10631"/>
    <w:rsid w:val="00E10BF4"/>
    <w:rsid w:val="00E1183A"/>
    <w:rsid w:val="00E1276F"/>
    <w:rsid w:val="00E1308E"/>
    <w:rsid w:val="00E13160"/>
    <w:rsid w:val="00E1340C"/>
    <w:rsid w:val="00E13AEB"/>
    <w:rsid w:val="00E141A1"/>
    <w:rsid w:val="00E15E68"/>
    <w:rsid w:val="00E17490"/>
    <w:rsid w:val="00E1773D"/>
    <w:rsid w:val="00E17B95"/>
    <w:rsid w:val="00E17BF4"/>
    <w:rsid w:val="00E20A9F"/>
    <w:rsid w:val="00E219E9"/>
    <w:rsid w:val="00E2250D"/>
    <w:rsid w:val="00E22E0B"/>
    <w:rsid w:val="00E23D69"/>
    <w:rsid w:val="00E25185"/>
    <w:rsid w:val="00E259CA"/>
    <w:rsid w:val="00E26663"/>
    <w:rsid w:val="00E266F7"/>
    <w:rsid w:val="00E26D8E"/>
    <w:rsid w:val="00E274E8"/>
    <w:rsid w:val="00E27567"/>
    <w:rsid w:val="00E27BA7"/>
    <w:rsid w:val="00E27D7C"/>
    <w:rsid w:val="00E30673"/>
    <w:rsid w:val="00E30C6B"/>
    <w:rsid w:val="00E30EE1"/>
    <w:rsid w:val="00E3101C"/>
    <w:rsid w:val="00E3151A"/>
    <w:rsid w:val="00E31AA6"/>
    <w:rsid w:val="00E31BF6"/>
    <w:rsid w:val="00E3244A"/>
    <w:rsid w:val="00E3301F"/>
    <w:rsid w:val="00E331BC"/>
    <w:rsid w:val="00E33240"/>
    <w:rsid w:val="00E33437"/>
    <w:rsid w:val="00E3489B"/>
    <w:rsid w:val="00E3496B"/>
    <w:rsid w:val="00E349DB"/>
    <w:rsid w:val="00E34ACC"/>
    <w:rsid w:val="00E34B86"/>
    <w:rsid w:val="00E35015"/>
    <w:rsid w:val="00E35240"/>
    <w:rsid w:val="00E36270"/>
    <w:rsid w:val="00E37647"/>
    <w:rsid w:val="00E3776D"/>
    <w:rsid w:val="00E3783C"/>
    <w:rsid w:val="00E37957"/>
    <w:rsid w:val="00E402AC"/>
    <w:rsid w:val="00E410DB"/>
    <w:rsid w:val="00E41BDB"/>
    <w:rsid w:val="00E41DD6"/>
    <w:rsid w:val="00E4379D"/>
    <w:rsid w:val="00E44A51"/>
    <w:rsid w:val="00E44FC1"/>
    <w:rsid w:val="00E4554B"/>
    <w:rsid w:val="00E45AAF"/>
    <w:rsid w:val="00E45BD6"/>
    <w:rsid w:val="00E45DA6"/>
    <w:rsid w:val="00E45F49"/>
    <w:rsid w:val="00E46424"/>
    <w:rsid w:val="00E472B4"/>
    <w:rsid w:val="00E47B32"/>
    <w:rsid w:val="00E503CB"/>
    <w:rsid w:val="00E5192E"/>
    <w:rsid w:val="00E53FEC"/>
    <w:rsid w:val="00E54529"/>
    <w:rsid w:val="00E54671"/>
    <w:rsid w:val="00E556E9"/>
    <w:rsid w:val="00E557DB"/>
    <w:rsid w:val="00E5596D"/>
    <w:rsid w:val="00E55CCB"/>
    <w:rsid w:val="00E56054"/>
    <w:rsid w:val="00E56E59"/>
    <w:rsid w:val="00E57748"/>
    <w:rsid w:val="00E57766"/>
    <w:rsid w:val="00E57E15"/>
    <w:rsid w:val="00E6006E"/>
    <w:rsid w:val="00E604CD"/>
    <w:rsid w:val="00E60F59"/>
    <w:rsid w:val="00E61600"/>
    <w:rsid w:val="00E6199F"/>
    <w:rsid w:val="00E621D2"/>
    <w:rsid w:val="00E63048"/>
    <w:rsid w:val="00E630A8"/>
    <w:rsid w:val="00E63221"/>
    <w:rsid w:val="00E641FC"/>
    <w:rsid w:val="00E6479C"/>
    <w:rsid w:val="00E6585A"/>
    <w:rsid w:val="00E65C53"/>
    <w:rsid w:val="00E65C81"/>
    <w:rsid w:val="00E65D3B"/>
    <w:rsid w:val="00E65D6E"/>
    <w:rsid w:val="00E666C8"/>
    <w:rsid w:val="00E66AF7"/>
    <w:rsid w:val="00E66F25"/>
    <w:rsid w:val="00E67137"/>
    <w:rsid w:val="00E67189"/>
    <w:rsid w:val="00E676DB"/>
    <w:rsid w:val="00E67863"/>
    <w:rsid w:val="00E703AA"/>
    <w:rsid w:val="00E70DBF"/>
    <w:rsid w:val="00E715C0"/>
    <w:rsid w:val="00E71628"/>
    <w:rsid w:val="00E721A7"/>
    <w:rsid w:val="00E72740"/>
    <w:rsid w:val="00E72D7D"/>
    <w:rsid w:val="00E72F01"/>
    <w:rsid w:val="00E73CFD"/>
    <w:rsid w:val="00E73E04"/>
    <w:rsid w:val="00E74436"/>
    <w:rsid w:val="00E74A18"/>
    <w:rsid w:val="00E7512D"/>
    <w:rsid w:val="00E75200"/>
    <w:rsid w:val="00E75C48"/>
    <w:rsid w:val="00E75E66"/>
    <w:rsid w:val="00E76119"/>
    <w:rsid w:val="00E771D9"/>
    <w:rsid w:val="00E77AF6"/>
    <w:rsid w:val="00E80A6C"/>
    <w:rsid w:val="00E80ACE"/>
    <w:rsid w:val="00E81459"/>
    <w:rsid w:val="00E830C2"/>
    <w:rsid w:val="00E83AA0"/>
    <w:rsid w:val="00E83D9F"/>
    <w:rsid w:val="00E83EC2"/>
    <w:rsid w:val="00E851F5"/>
    <w:rsid w:val="00E856B4"/>
    <w:rsid w:val="00E865D9"/>
    <w:rsid w:val="00E86657"/>
    <w:rsid w:val="00E87BDE"/>
    <w:rsid w:val="00E90AFB"/>
    <w:rsid w:val="00E90C88"/>
    <w:rsid w:val="00E90DE7"/>
    <w:rsid w:val="00E920A5"/>
    <w:rsid w:val="00E9213B"/>
    <w:rsid w:val="00E9254A"/>
    <w:rsid w:val="00E92CCD"/>
    <w:rsid w:val="00E93AE2"/>
    <w:rsid w:val="00E944C1"/>
    <w:rsid w:val="00E948F5"/>
    <w:rsid w:val="00E94E57"/>
    <w:rsid w:val="00E95488"/>
    <w:rsid w:val="00E9560F"/>
    <w:rsid w:val="00E9676F"/>
    <w:rsid w:val="00E97C94"/>
    <w:rsid w:val="00EA0ABF"/>
    <w:rsid w:val="00EA1912"/>
    <w:rsid w:val="00EA1CC8"/>
    <w:rsid w:val="00EA1EC4"/>
    <w:rsid w:val="00EA1F03"/>
    <w:rsid w:val="00EA26A8"/>
    <w:rsid w:val="00EA29C3"/>
    <w:rsid w:val="00EA330A"/>
    <w:rsid w:val="00EA3D66"/>
    <w:rsid w:val="00EA3E81"/>
    <w:rsid w:val="00EA4184"/>
    <w:rsid w:val="00EA4875"/>
    <w:rsid w:val="00EA4E03"/>
    <w:rsid w:val="00EA51BD"/>
    <w:rsid w:val="00EA5E9D"/>
    <w:rsid w:val="00EA6009"/>
    <w:rsid w:val="00EA6265"/>
    <w:rsid w:val="00EA62D8"/>
    <w:rsid w:val="00EA685E"/>
    <w:rsid w:val="00EA76C7"/>
    <w:rsid w:val="00EB0017"/>
    <w:rsid w:val="00EB1703"/>
    <w:rsid w:val="00EB17D2"/>
    <w:rsid w:val="00EB23E1"/>
    <w:rsid w:val="00EB298F"/>
    <w:rsid w:val="00EB2F69"/>
    <w:rsid w:val="00EB3476"/>
    <w:rsid w:val="00EB3922"/>
    <w:rsid w:val="00EB3C97"/>
    <w:rsid w:val="00EB5527"/>
    <w:rsid w:val="00EB5D46"/>
    <w:rsid w:val="00EB5F2D"/>
    <w:rsid w:val="00EB6091"/>
    <w:rsid w:val="00EB65D2"/>
    <w:rsid w:val="00EB6A4E"/>
    <w:rsid w:val="00EB6A6E"/>
    <w:rsid w:val="00EB6B29"/>
    <w:rsid w:val="00EB6B8D"/>
    <w:rsid w:val="00EB72A9"/>
    <w:rsid w:val="00EB744C"/>
    <w:rsid w:val="00EB7BA3"/>
    <w:rsid w:val="00EC01DD"/>
    <w:rsid w:val="00EC01E1"/>
    <w:rsid w:val="00EC0276"/>
    <w:rsid w:val="00EC028A"/>
    <w:rsid w:val="00EC029B"/>
    <w:rsid w:val="00EC15DB"/>
    <w:rsid w:val="00EC1BA1"/>
    <w:rsid w:val="00EC1C32"/>
    <w:rsid w:val="00EC1CAC"/>
    <w:rsid w:val="00EC2185"/>
    <w:rsid w:val="00EC2270"/>
    <w:rsid w:val="00EC2B0A"/>
    <w:rsid w:val="00EC4238"/>
    <w:rsid w:val="00EC60FF"/>
    <w:rsid w:val="00EC69BD"/>
    <w:rsid w:val="00EC6C2D"/>
    <w:rsid w:val="00EC6C87"/>
    <w:rsid w:val="00EC7A8F"/>
    <w:rsid w:val="00ED0452"/>
    <w:rsid w:val="00ED0599"/>
    <w:rsid w:val="00ED143A"/>
    <w:rsid w:val="00ED2BD5"/>
    <w:rsid w:val="00ED3B15"/>
    <w:rsid w:val="00ED4318"/>
    <w:rsid w:val="00ED46A8"/>
    <w:rsid w:val="00ED4D31"/>
    <w:rsid w:val="00ED55C2"/>
    <w:rsid w:val="00ED65D1"/>
    <w:rsid w:val="00ED6B3E"/>
    <w:rsid w:val="00ED77BD"/>
    <w:rsid w:val="00EE020A"/>
    <w:rsid w:val="00EE04C1"/>
    <w:rsid w:val="00EE0A60"/>
    <w:rsid w:val="00EE1644"/>
    <w:rsid w:val="00EE1822"/>
    <w:rsid w:val="00EE1AE3"/>
    <w:rsid w:val="00EE2CCA"/>
    <w:rsid w:val="00EE2F8C"/>
    <w:rsid w:val="00EE301C"/>
    <w:rsid w:val="00EE3BAC"/>
    <w:rsid w:val="00EE3EE0"/>
    <w:rsid w:val="00EE42D6"/>
    <w:rsid w:val="00EE4896"/>
    <w:rsid w:val="00EE4ADF"/>
    <w:rsid w:val="00EE4C11"/>
    <w:rsid w:val="00EE55D8"/>
    <w:rsid w:val="00EE57CF"/>
    <w:rsid w:val="00EE6F52"/>
    <w:rsid w:val="00EE7795"/>
    <w:rsid w:val="00EF048B"/>
    <w:rsid w:val="00EF0A44"/>
    <w:rsid w:val="00EF0D60"/>
    <w:rsid w:val="00EF10B3"/>
    <w:rsid w:val="00EF171A"/>
    <w:rsid w:val="00EF1CAC"/>
    <w:rsid w:val="00EF2745"/>
    <w:rsid w:val="00EF2C19"/>
    <w:rsid w:val="00EF2D72"/>
    <w:rsid w:val="00EF2EE7"/>
    <w:rsid w:val="00EF30ED"/>
    <w:rsid w:val="00EF3218"/>
    <w:rsid w:val="00EF323F"/>
    <w:rsid w:val="00EF3E80"/>
    <w:rsid w:val="00EF5BC1"/>
    <w:rsid w:val="00EF659C"/>
    <w:rsid w:val="00EF6BA6"/>
    <w:rsid w:val="00EF6C24"/>
    <w:rsid w:val="00EF76B5"/>
    <w:rsid w:val="00F0067C"/>
    <w:rsid w:val="00F007E9"/>
    <w:rsid w:val="00F01203"/>
    <w:rsid w:val="00F01596"/>
    <w:rsid w:val="00F015F2"/>
    <w:rsid w:val="00F016DB"/>
    <w:rsid w:val="00F01D96"/>
    <w:rsid w:val="00F02068"/>
    <w:rsid w:val="00F022DE"/>
    <w:rsid w:val="00F02318"/>
    <w:rsid w:val="00F025E6"/>
    <w:rsid w:val="00F02C91"/>
    <w:rsid w:val="00F02F65"/>
    <w:rsid w:val="00F03B5C"/>
    <w:rsid w:val="00F048B2"/>
    <w:rsid w:val="00F04EC8"/>
    <w:rsid w:val="00F05431"/>
    <w:rsid w:val="00F055D5"/>
    <w:rsid w:val="00F06375"/>
    <w:rsid w:val="00F06606"/>
    <w:rsid w:val="00F07E68"/>
    <w:rsid w:val="00F1077A"/>
    <w:rsid w:val="00F10C49"/>
    <w:rsid w:val="00F111B2"/>
    <w:rsid w:val="00F112BE"/>
    <w:rsid w:val="00F13028"/>
    <w:rsid w:val="00F130D2"/>
    <w:rsid w:val="00F13B86"/>
    <w:rsid w:val="00F13CDE"/>
    <w:rsid w:val="00F13E71"/>
    <w:rsid w:val="00F14AE0"/>
    <w:rsid w:val="00F15912"/>
    <w:rsid w:val="00F16024"/>
    <w:rsid w:val="00F1603F"/>
    <w:rsid w:val="00F161C8"/>
    <w:rsid w:val="00F169F9"/>
    <w:rsid w:val="00F17A58"/>
    <w:rsid w:val="00F17AE8"/>
    <w:rsid w:val="00F17B8E"/>
    <w:rsid w:val="00F17BD9"/>
    <w:rsid w:val="00F202E4"/>
    <w:rsid w:val="00F205A8"/>
    <w:rsid w:val="00F20905"/>
    <w:rsid w:val="00F21205"/>
    <w:rsid w:val="00F22102"/>
    <w:rsid w:val="00F22431"/>
    <w:rsid w:val="00F22525"/>
    <w:rsid w:val="00F229B8"/>
    <w:rsid w:val="00F22CC0"/>
    <w:rsid w:val="00F232E7"/>
    <w:rsid w:val="00F2386A"/>
    <w:rsid w:val="00F2463D"/>
    <w:rsid w:val="00F246EC"/>
    <w:rsid w:val="00F24B5D"/>
    <w:rsid w:val="00F25F12"/>
    <w:rsid w:val="00F261EF"/>
    <w:rsid w:val="00F26466"/>
    <w:rsid w:val="00F26DAD"/>
    <w:rsid w:val="00F2741A"/>
    <w:rsid w:val="00F27448"/>
    <w:rsid w:val="00F27E63"/>
    <w:rsid w:val="00F30A21"/>
    <w:rsid w:val="00F30D4C"/>
    <w:rsid w:val="00F31516"/>
    <w:rsid w:val="00F3178B"/>
    <w:rsid w:val="00F32926"/>
    <w:rsid w:val="00F32BE6"/>
    <w:rsid w:val="00F33217"/>
    <w:rsid w:val="00F3569B"/>
    <w:rsid w:val="00F36529"/>
    <w:rsid w:val="00F36ACC"/>
    <w:rsid w:val="00F3747A"/>
    <w:rsid w:val="00F4010D"/>
    <w:rsid w:val="00F402F0"/>
    <w:rsid w:val="00F40533"/>
    <w:rsid w:val="00F40667"/>
    <w:rsid w:val="00F4069E"/>
    <w:rsid w:val="00F41C56"/>
    <w:rsid w:val="00F427FD"/>
    <w:rsid w:val="00F43666"/>
    <w:rsid w:val="00F43CEF"/>
    <w:rsid w:val="00F43DE1"/>
    <w:rsid w:val="00F445B1"/>
    <w:rsid w:val="00F44C2E"/>
    <w:rsid w:val="00F4529A"/>
    <w:rsid w:val="00F453E8"/>
    <w:rsid w:val="00F45B32"/>
    <w:rsid w:val="00F46436"/>
    <w:rsid w:val="00F46571"/>
    <w:rsid w:val="00F46771"/>
    <w:rsid w:val="00F469E1"/>
    <w:rsid w:val="00F47B87"/>
    <w:rsid w:val="00F47BE6"/>
    <w:rsid w:val="00F505DD"/>
    <w:rsid w:val="00F50B47"/>
    <w:rsid w:val="00F50F08"/>
    <w:rsid w:val="00F51046"/>
    <w:rsid w:val="00F51605"/>
    <w:rsid w:val="00F51F8B"/>
    <w:rsid w:val="00F520CF"/>
    <w:rsid w:val="00F52551"/>
    <w:rsid w:val="00F53BF9"/>
    <w:rsid w:val="00F54005"/>
    <w:rsid w:val="00F54A95"/>
    <w:rsid w:val="00F54D93"/>
    <w:rsid w:val="00F557FD"/>
    <w:rsid w:val="00F558D7"/>
    <w:rsid w:val="00F55AEC"/>
    <w:rsid w:val="00F5769B"/>
    <w:rsid w:val="00F57B23"/>
    <w:rsid w:val="00F57C5D"/>
    <w:rsid w:val="00F6015D"/>
    <w:rsid w:val="00F6037E"/>
    <w:rsid w:val="00F6039B"/>
    <w:rsid w:val="00F60C57"/>
    <w:rsid w:val="00F61388"/>
    <w:rsid w:val="00F6148A"/>
    <w:rsid w:val="00F62124"/>
    <w:rsid w:val="00F621FC"/>
    <w:rsid w:val="00F64052"/>
    <w:rsid w:val="00F6556C"/>
    <w:rsid w:val="00F65573"/>
    <w:rsid w:val="00F65CBB"/>
    <w:rsid w:val="00F65CEF"/>
    <w:rsid w:val="00F65E26"/>
    <w:rsid w:val="00F66846"/>
    <w:rsid w:val="00F674EA"/>
    <w:rsid w:val="00F6753D"/>
    <w:rsid w:val="00F6786C"/>
    <w:rsid w:val="00F702BB"/>
    <w:rsid w:val="00F706BB"/>
    <w:rsid w:val="00F70C97"/>
    <w:rsid w:val="00F715B9"/>
    <w:rsid w:val="00F719BD"/>
    <w:rsid w:val="00F7396C"/>
    <w:rsid w:val="00F74363"/>
    <w:rsid w:val="00F7612B"/>
    <w:rsid w:val="00F766A7"/>
    <w:rsid w:val="00F76D76"/>
    <w:rsid w:val="00F76D91"/>
    <w:rsid w:val="00F777B3"/>
    <w:rsid w:val="00F8011B"/>
    <w:rsid w:val="00F80E0F"/>
    <w:rsid w:val="00F810AE"/>
    <w:rsid w:val="00F81557"/>
    <w:rsid w:val="00F81851"/>
    <w:rsid w:val="00F81B25"/>
    <w:rsid w:val="00F8218C"/>
    <w:rsid w:val="00F8341F"/>
    <w:rsid w:val="00F84984"/>
    <w:rsid w:val="00F84C2A"/>
    <w:rsid w:val="00F85F4C"/>
    <w:rsid w:val="00F86482"/>
    <w:rsid w:val="00F867D0"/>
    <w:rsid w:val="00F86DFA"/>
    <w:rsid w:val="00F90BD0"/>
    <w:rsid w:val="00F91198"/>
    <w:rsid w:val="00F914DB"/>
    <w:rsid w:val="00F916C1"/>
    <w:rsid w:val="00F916F6"/>
    <w:rsid w:val="00F917C1"/>
    <w:rsid w:val="00F91882"/>
    <w:rsid w:val="00F92822"/>
    <w:rsid w:val="00F9330E"/>
    <w:rsid w:val="00F9364C"/>
    <w:rsid w:val="00F947AC"/>
    <w:rsid w:val="00F949E3"/>
    <w:rsid w:val="00F94B06"/>
    <w:rsid w:val="00F95414"/>
    <w:rsid w:val="00F9585F"/>
    <w:rsid w:val="00F97C7D"/>
    <w:rsid w:val="00FA0DEA"/>
    <w:rsid w:val="00FA1859"/>
    <w:rsid w:val="00FA1EC0"/>
    <w:rsid w:val="00FA1F81"/>
    <w:rsid w:val="00FA21CB"/>
    <w:rsid w:val="00FA2D84"/>
    <w:rsid w:val="00FA2DBC"/>
    <w:rsid w:val="00FA38BC"/>
    <w:rsid w:val="00FA3CA5"/>
    <w:rsid w:val="00FA40EE"/>
    <w:rsid w:val="00FA5193"/>
    <w:rsid w:val="00FA5873"/>
    <w:rsid w:val="00FA5D5D"/>
    <w:rsid w:val="00FA6112"/>
    <w:rsid w:val="00FA6281"/>
    <w:rsid w:val="00FA79E9"/>
    <w:rsid w:val="00FA7AA3"/>
    <w:rsid w:val="00FA7EDB"/>
    <w:rsid w:val="00FB0A8E"/>
    <w:rsid w:val="00FB0C52"/>
    <w:rsid w:val="00FB16FE"/>
    <w:rsid w:val="00FB1733"/>
    <w:rsid w:val="00FB17A0"/>
    <w:rsid w:val="00FB264F"/>
    <w:rsid w:val="00FB2CB1"/>
    <w:rsid w:val="00FB3575"/>
    <w:rsid w:val="00FB38DC"/>
    <w:rsid w:val="00FB40EA"/>
    <w:rsid w:val="00FB4131"/>
    <w:rsid w:val="00FB4B3A"/>
    <w:rsid w:val="00FB58E5"/>
    <w:rsid w:val="00FB75AB"/>
    <w:rsid w:val="00FB7755"/>
    <w:rsid w:val="00FB7A56"/>
    <w:rsid w:val="00FB7E2E"/>
    <w:rsid w:val="00FC00E7"/>
    <w:rsid w:val="00FC0212"/>
    <w:rsid w:val="00FC0E96"/>
    <w:rsid w:val="00FC1579"/>
    <w:rsid w:val="00FC232B"/>
    <w:rsid w:val="00FC2B3C"/>
    <w:rsid w:val="00FC37FC"/>
    <w:rsid w:val="00FC3D92"/>
    <w:rsid w:val="00FC3E2E"/>
    <w:rsid w:val="00FC3ED6"/>
    <w:rsid w:val="00FC5127"/>
    <w:rsid w:val="00FC5341"/>
    <w:rsid w:val="00FC54CD"/>
    <w:rsid w:val="00FC5947"/>
    <w:rsid w:val="00FC5F9F"/>
    <w:rsid w:val="00FC6021"/>
    <w:rsid w:val="00FC6DBC"/>
    <w:rsid w:val="00FC755B"/>
    <w:rsid w:val="00FD0604"/>
    <w:rsid w:val="00FD20A7"/>
    <w:rsid w:val="00FD2251"/>
    <w:rsid w:val="00FD2468"/>
    <w:rsid w:val="00FD2D23"/>
    <w:rsid w:val="00FD3362"/>
    <w:rsid w:val="00FD5209"/>
    <w:rsid w:val="00FD5CFE"/>
    <w:rsid w:val="00FD6F18"/>
    <w:rsid w:val="00FD7FBF"/>
    <w:rsid w:val="00FE0449"/>
    <w:rsid w:val="00FE0674"/>
    <w:rsid w:val="00FE1A21"/>
    <w:rsid w:val="00FE210A"/>
    <w:rsid w:val="00FE282C"/>
    <w:rsid w:val="00FE2DA1"/>
    <w:rsid w:val="00FE2FC0"/>
    <w:rsid w:val="00FE32F9"/>
    <w:rsid w:val="00FE3616"/>
    <w:rsid w:val="00FE3A34"/>
    <w:rsid w:val="00FE4665"/>
    <w:rsid w:val="00FE4812"/>
    <w:rsid w:val="00FE51C8"/>
    <w:rsid w:val="00FE5441"/>
    <w:rsid w:val="00FE5E93"/>
    <w:rsid w:val="00FE7058"/>
    <w:rsid w:val="00FE7555"/>
    <w:rsid w:val="00FE7906"/>
    <w:rsid w:val="00FE79CA"/>
    <w:rsid w:val="00FE7E8F"/>
    <w:rsid w:val="00FF16C6"/>
    <w:rsid w:val="00FF1795"/>
    <w:rsid w:val="00FF29D1"/>
    <w:rsid w:val="00FF2B81"/>
    <w:rsid w:val="00FF3718"/>
    <w:rsid w:val="00FF39FC"/>
    <w:rsid w:val="00FF3E1F"/>
    <w:rsid w:val="00FF45FB"/>
    <w:rsid w:val="00FF4608"/>
    <w:rsid w:val="00FF4B54"/>
    <w:rsid w:val="00FF541D"/>
    <w:rsid w:val="00FF6C33"/>
    <w:rsid w:val="00FF7807"/>
    <w:rsid w:val="00FF7E3B"/>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6E07DE"/>
  <w15:docId w15:val="{4C94F2DA-499E-4433-83B5-21035E242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uiPriority="67"/>
    <w:lsdException w:name="No Spacing" w:uiPriority="1" w:qFormat="1"/>
    <w:lsdException w:name="Light Shading" w:uiPriority="60"/>
    <w:lsdException w:name="Light List" w:uiPriority="61"/>
    <w:lsdException w:name="Light Grid" w:uiPriority="71"/>
    <w:lsdException w:name="Medium Shading 1" w:uiPriority="72"/>
    <w:lsdException w:name="Medium Shading 2" w:uiPriority="73"/>
    <w:lsdException w:name="Medium List 1" w:uiPriority="65"/>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60" w:qFormat="1"/>
    <w:lsdException w:name="Light List Accent 1" w:uiPriority="61"/>
    <w:lsdException w:name="Light Grid Accent 1" w:uiPriority="67"/>
    <w:lsdException w:name="Medium Shading 1 Accent 1" w:uiPriority="68"/>
    <w:lsdException w:name="Medium Shading 2 Accent 1" w:uiPriority="69"/>
    <w:lsdException w:name="Medium List 1 Accent 1" w:uiPriority="70"/>
    <w:lsdException w:name="List Paragraph" w:uiPriority="1"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5"/>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21" w:qFormat="1"/>
    <w:lsdException w:name="Subtle Reference" w:uiPriority="45"/>
    <w:lsdException w:name="Intense Reference" w:uiPriority="32" w:qFormat="1"/>
    <w:lsdException w:name="Book Title" w:uiPriority="46"/>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4CC"/>
    <w:pPr>
      <w:suppressAutoHyphens/>
    </w:pPr>
    <w:rPr>
      <w:rFonts w:ascii="Batang" w:eastAsia="MS Mincho" w:hAnsi="Batang"/>
      <w:szCs w:val="24"/>
      <w:lang w:val="en-US" w:eastAsia="ar-SA"/>
    </w:rPr>
  </w:style>
  <w:style w:type="paragraph" w:styleId="Heading1">
    <w:name w:val="heading 1"/>
    <w:basedOn w:val="Normal"/>
    <w:next w:val="Normal"/>
    <w:link w:val="Heading1Char"/>
    <w:uiPriority w:val="9"/>
    <w:qFormat/>
    <w:rsid w:val="001D193B"/>
    <w:pPr>
      <w:keepNext/>
      <w:suppressAutoHyphens w:val="0"/>
      <w:outlineLvl w:val="0"/>
    </w:pPr>
    <w:rPr>
      <w:rFonts w:eastAsia="Times New Roman"/>
      <w:b/>
      <w:szCs w:val="20"/>
      <w:lang w:eastAsia="en-US"/>
    </w:rPr>
  </w:style>
  <w:style w:type="paragraph" w:styleId="Heading2">
    <w:name w:val="heading 2"/>
    <w:basedOn w:val="Normal"/>
    <w:next w:val="Normal"/>
    <w:link w:val="Heading2Char"/>
    <w:uiPriority w:val="9"/>
    <w:qFormat/>
    <w:rsid w:val="001D193B"/>
    <w:pPr>
      <w:keepNext/>
      <w:keepLines/>
      <w:suppressAutoHyphens w:val="0"/>
      <w:spacing w:before="200"/>
      <w:outlineLvl w:val="1"/>
    </w:pPr>
    <w:rPr>
      <w:rFonts w:ascii="Cambria" w:eastAsia="Times New Roman" w:hAnsi="Cambria"/>
      <w:b/>
      <w:bCs/>
      <w:color w:val="4F81BD"/>
      <w:sz w:val="26"/>
      <w:szCs w:val="26"/>
      <w:lang w:eastAsia="en-US"/>
    </w:rPr>
  </w:style>
  <w:style w:type="paragraph" w:styleId="Heading3">
    <w:name w:val="heading 3"/>
    <w:basedOn w:val="Normal"/>
    <w:next w:val="Normal"/>
    <w:link w:val="Heading3Char"/>
    <w:uiPriority w:val="9"/>
    <w:unhideWhenUsed/>
    <w:qFormat/>
    <w:rsid w:val="00F9119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400F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458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D3321"/>
    <w:pPr>
      <w:keepNext/>
      <w:keepLines/>
      <w:suppressAutoHyphens w:val="0"/>
      <w:spacing w:before="40" w:line="259" w:lineRule="auto"/>
      <w:jc w:val="left"/>
      <w:outlineLvl w:val="5"/>
    </w:pPr>
    <w:rPr>
      <w:rFonts w:asciiTheme="minorHAnsi" w:eastAsiaTheme="majorEastAsia" w:hAnsiTheme="minorHAnsi" w:cstheme="majorBidi"/>
      <w:i/>
      <w:iCs/>
      <w:color w:val="595959" w:themeColor="text1" w:themeTint="A6"/>
      <w:sz w:val="22"/>
      <w:szCs w:val="22"/>
      <w:lang w:eastAsia="en-US"/>
    </w:rPr>
  </w:style>
  <w:style w:type="paragraph" w:styleId="Heading7">
    <w:name w:val="heading 7"/>
    <w:basedOn w:val="Normal"/>
    <w:next w:val="Normal"/>
    <w:link w:val="Heading7Char"/>
    <w:uiPriority w:val="9"/>
    <w:semiHidden/>
    <w:unhideWhenUsed/>
    <w:qFormat/>
    <w:rsid w:val="005D3321"/>
    <w:pPr>
      <w:keepNext/>
      <w:keepLines/>
      <w:suppressAutoHyphens w:val="0"/>
      <w:spacing w:before="40" w:line="259" w:lineRule="auto"/>
      <w:jc w:val="left"/>
      <w:outlineLvl w:val="6"/>
    </w:pPr>
    <w:rPr>
      <w:rFonts w:asciiTheme="minorHAnsi" w:eastAsiaTheme="majorEastAsia" w:hAnsiTheme="minorHAnsi" w:cstheme="majorBidi"/>
      <w:color w:val="595959" w:themeColor="text1" w:themeTint="A6"/>
      <w:sz w:val="22"/>
      <w:szCs w:val="22"/>
      <w:lang w:eastAsia="en-US"/>
    </w:rPr>
  </w:style>
  <w:style w:type="paragraph" w:styleId="Heading8">
    <w:name w:val="heading 8"/>
    <w:basedOn w:val="Normal"/>
    <w:next w:val="Normal"/>
    <w:link w:val="Heading8Char"/>
    <w:uiPriority w:val="9"/>
    <w:semiHidden/>
    <w:unhideWhenUsed/>
    <w:qFormat/>
    <w:rsid w:val="005D3321"/>
    <w:pPr>
      <w:keepNext/>
      <w:keepLines/>
      <w:suppressAutoHyphens w:val="0"/>
      <w:spacing w:line="259" w:lineRule="auto"/>
      <w:jc w:val="left"/>
      <w:outlineLvl w:val="7"/>
    </w:pPr>
    <w:rPr>
      <w:rFonts w:asciiTheme="minorHAnsi" w:eastAsiaTheme="majorEastAsia" w:hAnsiTheme="minorHAnsi" w:cstheme="majorBidi"/>
      <w:i/>
      <w:iCs/>
      <w:color w:val="272727" w:themeColor="text1" w:themeTint="D8"/>
      <w:sz w:val="22"/>
      <w:szCs w:val="22"/>
      <w:lang w:eastAsia="en-US"/>
    </w:rPr>
  </w:style>
  <w:style w:type="paragraph" w:styleId="Heading9">
    <w:name w:val="heading 9"/>
    <w:basedOn w:val="Normal"/>
    <w:next w:val="Normal"/>
    <w:link w:val="Heading9Char"/>
    <w:uiPriority w:val="9"/>
    <w:semiHidden/>
    <w:unhideWhenUsed/>
    <w:qFormat/>
    <w:rsid w:val="005D3321"/>
    <w:pPr>
      <w:keepNext/>
      <w:keepLines/>
      <w:suppressAutoHyphens w:val="0"/>
      <w:spacing w:line="259" w:lineRule="auto"/>
      <w:jc w:val="left"/>
      <w:outlineLvl w:val="8"/>
    </w:pPr>
    <w:rPr>
      <w:rFonts w:asciiTheme="minorHAnsi" w:eastAsiaTheme="majorEastAsia" w:hAnsiTheme="minorHAnsi" w:cstheme="majorBidi"/>
      <w:color w:val="272727" w:themeColor="text1" w:themeTint="D8"/>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DC549F"/>
  </w:style>
  <w:style w:type="character" w:styleId="HTMLCite">
    <w:name w:val="HTML Cite"/>
    <w:uiPriority w:val="99"/>
    <w:rsid w:val="00DC549F"/>
    <w:rPr>
      <w:i/>
      <w:iCs/>
    </w:rPr>
  </w:style>
  <w:style w:type="paragraph" w:customStyle="1" w:styleId="Heading">
    <w:name w:val="Heading"/>
    <w:basedOn w:val="Normal"/>
    <w:next w:val="BodyText"/>
    <w:rsid w:val="00DC549F"/>
    <w:pPr>
      <w:keepNext/>
      <w:spacing w:before="240" w:after="120"/>
    </w:pPr>
    <w:rPr>
      <w:rFonts w:ascii="Liberation Sans" w:eastAsia="DejaVu Sans" w:hAnsi="Liberation Sans" w:cs="DejaVu Sans"/>
      <w:sz w:val="28"/>
      <w:szCs w:val="28"/>
    </w:rPr>
  </w:style>
  <w:style w:type="paragraph" w:styleId="BodyText">
    <w:name w:val="Body Text"/>
    <w:basedOn w:val="Normal"/>
    <w:link w:val="BodyTextChar"/>
    <w:qFormat/>
    <w:rsid w:val="00DC549F"/>
    <w:pPr>
      <w:spacing w:after="120"/>
    </w:pPr>
  </w:style>
  <w:style w:type="paragraph" w:styleId="List">
    <w:name w:val="List"/>
    <w:basedOn w:val="BodyText"/>
    <w:semiHidden/>
    <w:rsid w:val="00DC549F"/>
  </w:style>
  <w:style w:type="paragraph" w:styleId="Caption">
    <w:name w:val="caption"/>
    <w:basedOn w:val="Normal"/>
    <w:link w:val="CaptionChar"/>
    <w:uiPriority w:val="35"/>
    <w:qFormat/>
    <w:rsid w:val="00936581"/>
    <w:pPr>
      <w:suppressLineNumbers/>
      <w:spacing w:after="120"/>
    </w:pPr>
    <w:rPr>
      <w:b/>
      <w:iCs/>
    </w:rPr>
  </w:style>
  <w:style w:type="paragraph" w:customStyle="1" w:styleId="Index">
    <w:name w:val="Index"/>
    <w:basedOn w:val="Normal"/>
    <w:rsid w:val="00DC549F"/>
    <w:pPr>
      <w:suppressLineNumbers/>
    </w:pPr>
  </w:style>
  <w:style w:type="paragraph" w:customStyle="1" w:styleId="TableContents">
    <w:name w:val="Table Contents"/>
    <w:basedOn w:val="Normal"/>
    <w:rsid w:val="00DC549F"/>
    <w:pPr>
      <w:suppressLineNumbers/>
    </w:pPr>
  </w:style>
  <w:style w:type="paragraph" w:customStyle="1" w:styleId="TableHeading">
    <w:name w:val="Table Heading"/>
    <w:basedOn w:val="TableContents"/>
    <w:rsid w:val="00DC549F"/>
    <w:rPr>
      <w:b/>
      <w:bCs/>
    </w:rPr>
  </w:style>
  <w:style w:type="character" w:styleId="Hyperlink">
    <w:name w:val="Hyperlink"/>
    <w:uiPriority w:val="99"/>
    <w:unhideWhenUsed/>
    <w:qFormat/>
    <w:rsid w:val="004D2FC8"/>
    <w:rPr>
      <w:color w:val="0000FF"/>
      <w:u w:val="single"/>
    </w:rPr>
  </w:style>
  <w:style w:type="paragraph" w:styleId="ListParagraph">
    <w:name w:val="List Paragraph"/>
    <w:aliases w:val="awal,List Paragraph2,List Paragraph1,Body of text,Body of textCxSp,Colorful List - Accent 11,KEPALA 3,kepala 1,KEPALA 31,List Paragraph11,KEPALA 32,Body of text1,kepala 11,List Paragraph12,Body of text2,List Paragraph13,KEPALA 33,Lis,A,L"/>
    <w:basedOn w:val="Normal"/>
    <w:link w:val="ListParagraphChar"/>
    <w:uiPriority w:val="1"/>
    <w:qFormat/>
    <w:rsid w:val="004D2FC8"/>
    <w:pPr>
      <w:ind w:left="720"/>
    </w:pPr>
  </w:style>
  <w:style w:type="character" w:customStyle="1" w:styleId="ListParagraphChar">
    <w:name w:val="List Paragraph Char"/>
    <w:aliases w:val="awal Char,List Paragraph2 Char,List Paragraph1 Char,Body of text Char,Body of textCxSp Char,Colorful List - Accent 11 Char,KEPALA 3 Char,kepala 1 Char,KEPALA 31 Char,List Paragraph11 Char,KEPALA 32 Char,Body of text1 Char,Lis Char"/>
    <w:link w:val="ListParagraph"/>
    <w:uiPriority w:val="1"/>
    <w:qFormat/>
    <w:rsid w:val="00410BCE"/>
    <w:rPr>
      <w:rFonts w:ascii="Batang" w:eastAsia="MS Mincho" w:hAnsi="Batang"/>
      <w:szCs w:val="24"/>
      <w:lang w:val="en-US" w:eastAsia="ar-SA"/>
    </w:rPr>
  </w:style>
  <w:style w:type="paragraph" w:styleId="Header">
    <w:name w:val="header"/>
    <w:basedOn w:val="Normal"/>
    <w:link w:val="HeaderChar"/>
    <w:uiPriority w:val="99"/>
    <w:unhideWhenUsed/>
    <w:rsid w:val="00F64052"/>
    <w:pPr>
      <w:tabs>
        <w:tab w:val="center" w:pos="4680"/>
        <w:tab w:val="right" w:pos="9360"/>
      </w:tabs>
    </w:pPr>
  </w:style>
  <w:style w:type="character" w:customStyle="1" w:styleId="HeaderChar">
    <w:name w:val="Header Char"/>
    <w:link w:val="Header"/>
    <w:uiPriority w:val="99"/>
    <w:rsid w:val="00F64052"/>
    <w:rPr>
      <w:rFonts w:eastAsia="MS Mincho"/>
      <w:sz w:val="24"/>
      <w:szCs w:val="24"/>
      <w:lang w:eastAsia="ar-SA"/>
    </w:rPr>
  </w:style>
  <w:style w:type="paragraph" w:styleId="Footer">
    <w:name w:val="footer"/>
    <w:basedOn w:val="Normal"/>
    <w:link w:val="FooterChar"/>
    <w:uiPriority w:val="99"/>
    <w:unhideWhenUsed/>
    <w:rsid w:val="00F64052"/>
    <w:pPr>
      <w:tabs>
        <w:tab w:val="center" w:pos="4680"/>
        <w:tab w:val="right" w:pos="9360"/>
      </w:tabs>
    </w:pPr>
  </w:style>
  <w:style w:type="character" w:customStyle="1" w:styleId="FooterChar">
    <w:name w:val="Footer Char"/>
    <w:link w:val="Footer"/>
    <w:uiPriority w:val="99"/>
    <w:rsid w:val="00F64052"/>
    <w:rPr>
      <w:rFonts w:eastAsia="MS Mincho"/>
      <w:sz w:val="24"/>
      <w:szCs w:val="24"/>
      <w:lang w:eastAsia="ar-SA"/>
    </w:rPr>
  </w:style>
  <w:style w:type="paragraph" w:styleId="BalloonText">
    <w:name w:val="Balloon Text"/>
    <w:basedOn w:val="Normal"/>
    <w:link w:val="BalloonTextChar"/>
    <w:uiPriority w:val="99"/>
    <w:semiHidden/>
    <w:unhideWhenUsed/>
    <w:rsid w:val="00F64052"/>
    <w:rPr>
      <w:rFonts w:ascii="Tahoma" w:hAnsi="Tahoma"/>
      <w:sz w:val="16"/>
      <w:szCs w:val="16"/>
    </w:rPr>
  </w:style>
  <w:style w:type="character" w:customStyle="1" w:styleId="BalloonTextChar">
    <w:name w:val="Balloon Text Char"/>
    <w:link w:val="BalloonText"/>
    <w:uiPriority w:val="99"/>
    <w:semiHidden/>
    <w:rsid w:val="00F64052"/>
    <w:rPr>
      <w:rFonts w:ascii="Tahoma" w:eastAsia="MS Mincho" w:hAnsi="Tahoma" w:cs="Tahoma"/>
      <w:sz w:val="16"/>
      <w:szCs w:val="16"/>
      <w:lang w:eastAsia="ar-SA"/>
    </w:rPr>
  </w:style>
  <w:style w:type="character" w:styleId="PageNumber">
    <w:name w:val="page number"/>
    <w:basedOn w:val="DefaultParagraphFont"/>
    <w:rsid w:val="00215A4A"/>
  </w:style>
  <w:style w:type="character" w:styleId="LineNumber">
    <w:name w:val="line number"/>
    <w:basedOn w:val="DefaultParagraphFont"/>
    <w:rsid w:val="00D35E9D"/>
  </w:style>
  <w:style w:type="paragraph" w:styleId="Title">
    <w:name w:val="Title"/>
    <w:basedOn w:val="Normal"/>
    <w:next w:val="Subtitle"/>
    <w:link w:val="TitleChar"/>
    <w:uiPriority w:val="10"/>
    <w:qFormat/>
    <w:rsid w:val="00F719BD"/>
    <w:rPr>
      <w:rFonts w:ascii="Arial" w:hAnsi="Arial"/>
      <w:b/>
      <w:szCs w:val="20"/>
    </w:rPr>
  </w:style>
  <w:style w:type="paragraph" w:styleId="Subtitle">
    <w:name w:val="Subtitle"/>
    <w:basedOn w:val="Normal"/>
    <w:link w:val="SubtitleChar"/>
    <w:uiPriority w:val="11"/>
    <w:qFormat/>
    <w:rsid w:val="00F719BD"/>
    <w:pPr>
      <w:spacing w:after="60"/>
      <w:outlineLvl w:val="1"/>
    </w:pPr>
    <w:rPr>
      <w:rFonts w:ascii="Arial" w:hAnsi="Arial" w:cs="Arial"/>
    </w:rPr>
  </w:style>
  <w:style w:type="paragraph" w:styleId="FootnoteText">
    <w:name w:val="footnote text"/>
    <w:aliases w:val="Footnote Text Char Char Char Char,Footnote Text Char Char Char,Char, Char, Char Char Char Char, Char Char Char,Footnote Text Char Char,Char Char Char1,Char Char Char Char Char Char1,Char Char Char Char1,Char Char Char Char Char"/>
    <w:basedOn w:val="Normal"/>
    <w:link w:val="FootnoteTextChar"/>
    <w:uiPriority w:val="99"/>
    <w:qFormat/>
    <w:rsid w:val="00E331BC"/>
    <w:pPr>
      <w:suppressAutoHyphens w:val="0"/>
    </w:pPr>
    <w:rPr>
      <w:rFonts w:eastAsia="Times New Roman"/>
      <w:szCs w:val="20"/>
      <w:lang w:eastAsia="en-US"/>
    </w:rPr>
  </w:style>
  <w:style w:type="character" w:styleId="FootnoteReference">
    <w:name w:val="footnote reference"/>
    <w:uiPriority w:val="99"/>
    <w:qFormat/>
    <w:rsid w:val="00E331BC"/>
    <w:rPr>
      <w:vertAlign w:val="superscript"/>
    </w:rPr>
  </w:style>
  <w:style w:type="table" w:styleId="TableGrid">
    <w:name w:val="Table Grid"/>
    <w:aliases w:val="UN 1,Tabel"/>
    <w:basedOn w:val="TableNormal"/>
    <w:uiPriority w:val="39"/>
    <w:qFormat/>
    <w:rsid w:val="0066543B"/>
    <w:pPr>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qFormat/>
    <w:rsid w:val="00715922"/>
    <w:pPr>
      <w:autoSpaceDE w:val="0"/>
      <w:autoSpaceDN w:val="0"/>
      <w:adjustRightInd w:val="0"/>
    </w:pPr>
    <w:rPr>
      <w:rFonts w:eastAsia="Calibri"/>
      <w:color w:val="000000"/>
      <w:sz w:val="24"/>
      <w:szCs w:val="24"/>
      <w:lang w:val="en-US"/>
    </w:rPr>
  </w:style>
  <w:style w:type="paragraph" w:styleId="BodyText2">
    <w:name w:val="Body Text 2"/>
    <w:basedOn w:val="Normal"/>
    <w:link w:val="BodyText2Char"/>
    <w:rsid w:val="001D193B"/>
    <w:pPr>
      <w:spacing w:after="120" w:line="480" w:lineRule="auto"/>
    </w:pPr>
  </w:style>
  <w:style w:type="paragraph" w:styleId="BodyTextIndent">
    <w:name w:val="Body Text Indent"/>
    <w:basedOn w:val="Normal"/>
    <w:link w:val="BodyTextIndentChar"/>
    <w:rsid w:val="001D193B"/>
    <w:pPr>
      <w:spacing w:after="120"/>
      <w:ind w:left="360"/>
    </w:pPr>
  </w:style>
  <w:style w:type="character" w:customStyle="1" w:styleId="CharChar5">
    <w:name w:val="Char Char5"/>
    <w:rsid w:val="001D193B"/>
    <w:rPr>
      <w:rFonts w:ascii="Times New Roman" w:eastAsia="Times New Roman" w:hAnsi="Times New Roman" w:cs="Times New Roman"/>
      <w:b/>
      <w:sz w:val="24"/>
      <w:szCs w:val="20"/>
    </w:rPr>
  </w:style>
  <w:style w:type="character" w:customStyle="1" w:styleId="CharChar4">
    <w:name w:val="Char Char4"/>
    <w:rsid w:val="001D193B"/>
    <w:rPr>
      <w:rFonts w:ascii="Cambria" w:eastAsia="Times New Roman" w:hAnsi="Cambria" w:cs="Times New Roman"/>
      <w:b/>
      <w:bCs/>
      <w:color w:val="4F81BD"/>
      <w:sz w:val="26"/>
      <w:szCs w:val="26"/>
    </w:rPr>
  </w:style>
  <w:style w:type="paragraph" w:styleId="NoSpacing">
    <w:name w:val="No Spacing"/>
    <w:aliases w:val="HPARAGRAF,Paragraf"/>
    <w:link w:val="NoSpacingChar"/>
    <w:uiPriority w:val="1"/>
    <w:qFormat/>
    <w:rsid w:val="001D193B"/>
    <w:rPr>
      <w:rFonts w:ascii="Calibri" w:eastAsia="Calibri" w:hAnsi="Calibri"/>
      <w:sz w:val="22"/>
      <w:szCs w:val="22"/>
      <w:lang w:val="en-US"/>
    </w:rPr>
  </w:style>
  <w:style w:type="character" w:styleId="FollowedHyperlink">
    <w:name w:val="FollowedHyperlink"/>
    <w:rsid w:val="001D193B"/>
    <w:rPr>
      <w:color w:val="800080"/>
      <w:u w:val="single"/>
    </w:rPr>
  </w:style>
  <w:style w:type="character" w:customStyle="1" w:styleId="CharChar6">
    <w:name w:val="Char Char6"/>
    <w:rsid w:val="001D193B"/>
    <w:rPr>
      <w:sz w:val="22"/>
      <w:szCs w:val="22"/>
    </w:rPr>
  </w:style>
  <w:style w:type="paragraph" w:customStyle="1" w:styleId="Title-article">
    <w:name w:val="Title-article"/>
    <w:basedOn w:val="Normal"/>
    <w:next w:val="Normal"/>
    <w:rsid w:val="00185621"/>
    <w:pPr>
      <w:spacing w:after="480"/>
    </w:pPr>
    <w:rPr>
      <w:b/>
      <w:bCs/>
      <w:sz w:val="28"/>
      <w:szCs w:val="28"/>
    </w:rPr>
  </w:style>
  <w:style w:type="paragraph" w:customStyle="1" w:styleId="Afiliation">
    <w:name w:val="Afiliation"/>
    <w:basedOn w:val="Normal"/>
    <w:rsid w:val="00185621"/>
    <w:rPr>
      <w:i/>
      <w:iCs/>
    </w:rPr>
  </w:style>
  <w:style w:type="paragraph" w:customStyle="1" w:styleId="author">
    <w:name w:val="author"/>
    <w:basedOn w:val="Normal"/>
    <w:rsid w:val="00185621"/>
    <w:rPr>
      <w:b/>
      <w:bCs/>
      <w:i/>
      <w:iCs/>
    </w:rPr>
  </w:style>
  <w:style w:type="character" w:styleId="Strong">
    <w:name w:val="Strong"/>
    <w:uiPriority w:val="22"/>
    <w:qFormat/>
    <w:rsid w:val="00B2680F"/>
    <w:rPr>
      <w:b/>
      <w:bCs/>
    </w:rPr>
  </w:style>
  <w:style w:type="paragraph" w:customStyle="1" w:styleId="Abstract">
    <w:name w:val="Abstract"/>
    <w:basedOn w:val="Normal"/>
    <w:next w:val="Normal"/>
    <w:rsid w:val="00055F90"/>
    <w:pPr>
      <w:suppressAutoHyphens w:val="0"/>
      <w:autoSpaceDE w:val="0"/>
      <w:autoSpaceDN w:val="0"/>
      <w:spacing w:before="20"/>
      <w:ind w:firstLine="202"/>
    </w:pPr>
    <w:rPr>
      <w:rFonts w:eastAsia="Times New Roman"/>
      <w:b/>
      <w:bCs/>
      <w:sz w:val="18"/>
      <w:szCs w:val="18"/>
      <w:lang w:eastAsia="en-US"/>
    </w:rPr>
  </w:style>
  <w:style w:type="paragraph" w:customStyle="1" w:styleId="Text">
    <w:name w:val="Text"/>
    <w:basedOn w:val="Normal"/>
    <w:rsid w:val="00BD4A49"/>
    <w:pPr>
      <w:widowControl w:val="0"/>
      <w:suppressAutoHyphens w:val="0"/>
      <w:autoSpaceDE w:val="0"/>
      <w:autoSpaceDN w:val="0"/>
      <w:spacing w:line="252" w:lineRule="auto"/>
      <w:ind w:firstLine="202"/>
    </w:pPr>
    <w:rPr>
      <w:rFonts w:eastAsia="Times New Roman"/>
      <w:szCs w:val="20"/>
      <w:lang w:eastAsia="en-US"/>
    </w:rPr>
  </w:style>
  <w:style w:type="paragraph" w:customStyle="1" w:styleId="AbstrakTDM">
    <w:name w:val="Abstrak TDM"/>
    <w:basedOn w:val="Normal"/>
    <w:rsid w:val="005672E4"/>
    <w:pPr>
      <w:keepNext/>
      <w:suppressAutoHyphens w:val="0"/>
      <w:outlineLvl w:val="0"/>
    </w:pPr>
    <w:rPr>
      <w:rFonts w:eastAsia="Times New Roman"/>
      <w:b/>
      <w:bCs/>
      <w:szCs w:val="18"/>
      <w:lang w:val="sv-SE" w:eastAsia="zh-CN"/>
    </w:rPr>
  </w:style>
  <w:style w:type="character" w:styleId="Emphasis">
    <w:name w:val="Emphasis"/>
    <w:aliases w:val="Kalimat KTI"/>
    <w:uiPriority w:val="20"/>
    <w:qFormat/>
    <w:rsid w:val="00E9676F"/>
    <w:rPr>
      <w:i/>
      <w:iCs/>
    </w:rPr>
  </w:style>
  <w:style w:type="character" w:customStyle="1" w:styleId="shorttext">
    <w:name w:val="short_text"/>
    <w:basedOn w:val="DefaultParagraphFont"/>
    <w:rsid w:val="00E9676F"/>
  </w:style>
  <w:style w:type="paragraph" w:customStyle="1" w:styleId="StyleIsipendahuluanTDM">
    <w:name w:val="Style Isipendahuluan TDM"/>
    <w:basedOn w:val="Normal"/>
    <w:rsid w:val="00E9676F"/>
    <w:pPr>
      <w:tabs>
        <w:tab w:val="right" w:pos="9360"/>
      </w:tabs>
      <w:ind w:firstLine="564"/>
    </w:pPr>
    <w:rPr>
      <w:rFonts w:eastAsia="Times New Roman"/>
      <w:spacing w:val="-3"/>
      <w:sz w:val="22"/>
      <w:szCs w:val="20"/>
      <w:lang w:eastAsia="en-US"/>
    </w:rPr>
  </w:style>
  <w:style w:type="paragraph" w:styleId="NormalWeb">
    <w:name w:val="Normal (Web)"/>
    <w:basedOn w:val="Normal"/>
    <w:uiPriority w:val="99"/>
    <w:qFormat/>
    <w:rsid w:val="006848DB"/>
    <w:pPr>
      <w:suppressAutoHyphens w:val="0"/>
      <w:spacing w:before="100" w:beforeAutospacing="1" w:after="100" w:afterAutospacing="1"/>
      <w:jc w:val="left"/>
    </w:pPr>
    <w:rPr>
      <w:rFonts w:ascii="Arial Unicode MS" w:eastAsia="Arial Unicode MS" w:hAnsi="Arial Unicode MS" w:cs="Arial Unicode MS"/>
      <w:sz w:val="24"/>
      <w:lang w:eastAsia="ja-JP"/>
    </w:rPr>
  </w:style>
  <w:style w:type="paragraph" w:styleId="EndnoteText">
    <w:name w:val="endnote text"/>
    <w:basedOn w:val="Normal"/>
    <w:link w:val="EndnoteTextChar"/>
    <w:uiPriority w:val="99"/>
    <w:unhideWhenUsed/>
    <w:rsid w:val="00547DF9"/>
    <w:rPr>
      <w:sz w:val="24"/>
    </w:rPr>
  </w:style>
  <w:style w:type="character" w:customStyle="1" w:styleId="EndnoteTextChar">
    <w:name w:val="Endnote Text Char"/>
    <w:basedOn w:val="DefaultParagraphFont"/>
    <w:link w:val="EndnoteText"/>
    <w:uiPriority w:val="99"/>
    <w:rsid w:val="00547DF9"/>
    <w:rPr>
      <w:rFonts w:ascii="Batang" w:eastAsia="MS Mincho" w:hAnsi="Batang"/>
      <w:sz w:val="24"/>
      <w:szCs w:val="24"/>
      <w:lang w:val="en-US" w:eastAsia="ar-SA"/>
    </w:rPr>
  </w:style>
  <w:style w:type="character" w:styleId="EndnoteReference">
    <w:name w:val="endnote reference"/>
    <w:basedOn w:val="DefaultParagraphFont"/>
    <w:uiPriority w:val="99"/>
    <w:unhideWhenUsed/>
    <w:rsid w:val="00547DF9"/>
    <w:rPr>
      <w:vertAlign w:val="superscript"/>
    </w:rPr>
  </w:style>
  <w:style w:type="paragraph" w:customStyle="1" w:styleId="NamaGambarTDM">
    <w:name w:val="Nama Gambar TDM"/>
    <w:basedOn w:val="Normal"/>
    <w:rsid w:val="00AB26B9"/>
    <w:pPr>
      <w:suppressAutoHyphens w:val="0"/>
      <w:spacing w:line="360" w:lineRule="auto"/>
      <w:jc w:val="center"/>
    </w:pPr>
    <w:rPr>
      <w:rFonts w:ascii="Times New Roman" w:eastAsia="SimSun" w:hAnsi="Times New Roman"/>
      <w:sz w:val="22"/>
      <w:szCs w:val="18"/>
      <w:lang w:val="nl-NL" w:eastAsia="en-US"/>
    </w:rPr>
  </w:style>
  <w:style w:type="paragraph" w:customStyle="1" w:styleId="daftar-pustaka">
    <w:name w:val="daftar-pustaka"/>
    <w:basedOn w:val="Normal"/>
    <w:rsid w:val="00DC07B7"/>
    <w:pPr>
      <w:numPr>
        <w:numId w:val="2"/>
      </w:numPr>
      <w:suppressAutoHyphens w:val="0"/>
      <w:jc w:val="left"/>
    </w:pPr>
    <w:rPr>
      <w:rFonts w:ascii="Times New Roman" w:eastAsia="SimSun" w:hAnsi="Times New Roman"/>
      <w:bCs/>
      <w:sz w:val="18"/>
      <w:szCs w:val="18"/>
      <w:lang w:eastAsia="zh-CN"/>
    </w:rPr>
  </w:style>
  <w:style w:type="paragraph" w:customStyle="1" w:styleId="IsiDaftarPustakaTDM">
    <w:name w:val="Isi Daftar Pustaka TDM"/>
    <w:basedOn w:val="Normal"/>
    <w:rsid w:val="00DC07B7"/>
    <w:pPr>
      <w:numPr>
        <w:numId w:val="1"/>
      </w:numPr>
      <w:tabs>
        <w:tab w:val="num" w:pos="564"/>
      </w:tabs>
      <w:suppressAutoHyphens w:val="0"/>
      <w:spacing w:line="264" w:lineRule="auto"/>
      <w:ind w:left="594" w:hanging="588"/>
    </w:pPr>
    <w:rPr>
      <w:rFonts w:ascii="Times New Roman" w:eastAsia="Times New Roman" w:hAnsi="Times New Roman"/>
      <w:sz w:val="22"/>
      <w:szCs w:val="20"/>
      <w:lang w:eastAsia="zh-CN"/>
    </w:rPr>
  </w:style>
  <w:style w:type="paragraph" w:customStyle="1" w:styleId="EndNoteBibliographyTitle">
    <w:name w:val="EndNote Bibliography Title"/>
    <w:basedOn w:val="Normal"/>
    <w:rsid w:val="00F7612B"/>
    <w:pPr>
      <w:jc w:val="center"/>
    </w:pPr>
    <w:rPr>
      <w:rFonts w:ascii="Times New Roman" w:hAnsi="Times New Roman"/>
      <w:sz w:val="22"/>
    </w:rPr>
  </w:style>
  <w:style w:type="paragraph" w:customStyle="1" w:styleId="EndNoteBibliography">
    <w:name w:val="EndNote Bibliography"/>
    <w:basedOn w:val="Normal"/>
    <w:link w:val="EndNoteBibliographyChar"/>
    <w:rsid w:val="00F7612B"/>
    <w:rPr>
      <w:rFonts w:ascii="Times New Roman" w:hAnsi="Times New Roman"/>
      <w:sz w:val="22"/>
    </w:rPr>
  </w:style>
  <w:style w:type="paragraph" w:customStyle="1" w:styleId="Isi-abstrak">
    <w:name w:val="Isi-abstrak"/>
    <w:basedOn w:val="Normal"/>
    <w:rsid w:val="007507C1"/>
    <w:pPr>
      <w:suppressAutoHyphens w:val="0"/>
      <w:jc w:val="left"/>
    </w:pPr>
    <w:rPr>
      <w:rFonts w:ascii="Times New Roman" w:eastAsia="SimSun" w:hAnsi="Times New Roman"/>
      <w:b/>
      <w:bCs/>
      <w:caps/>
      <w:sz w:val="18"/>
      <w:szCs w:val="18"/>
      <w:lang w:eastAsia="zh-CN"/>
    </w:rPr>
  </w:style>
  <w:style w:type="paragraph" w:customStyle="1" w:styleId="TDMIsipendahuluan">
    <w:name w:val="TDM_Isipendahuluan"/>
    <w:basedOn w:val="BodyTextIndent"/>
    <w:link w:val="TDMIsipendahuluanChar"/>
    <w:rsid w:val="007507C1"/>
    <w:pPr>
      <w:tabs>
        <w:tab w:val="right" w:pos="9360"/>
      </w:tabs>
      <w:spacing w:after="0"/>
      <w:ind w:left="0" w:firstLine="562"/>
    </w:pPr>
    <w:rPr>
      <w:rFonts w:ascii="Times New Roman" w:eastAsia="Times New Roman" w:hAnsi="Times New Roman"/>
      <w:spacing w:val="-3"/>
      <w:sz w:val="22"/>
      <w:szCs w:val="20"/>
      <w:lang w:eastAsia="en-US"/>
    </w:rPr>
  </w:style>
  <w:style w:type="character" w:customStyle="1" w:styleId="TDMIsipendahuluanChar">
    <w:name w:val="TDM_Isipendahuluan Char"/>
    <w:link w:val="TDMIsipendahuluan"/>
    <w:rsid w:val="007507C1"/>
    <w:rPr>
      <w:spacing w:val="-3"/>
      <w:sz w:val="22"/>
      <w:lang w:val="en-US"/>
    </w:rPr>
  </w:style>
  <w:style w:type="paragraph" w:customStyle="1" w:styleId="TDMNamaGambar">
    <w:name w:val="TDM_Nama Gambar"/>
    <w:basedOn w:val="Normal"/>
    <w:rsid w:val="00843983"/>
    <w:pPr>
      <w:suppressAutoHyphens w:val="0"/>
      <w:spacing w:before="120" w:after="120"/>
      <w:jc w:val="center"/>
    </w:pPr>
    <w:rPr>
      <w:rFonts w:ascii="Times New Roman" w:eastAsia="SimSun" w:hAnsi="Times New Roman"/>
      <w:szCs w:val="18"/>
      <w:lang w:val="nl-NL" w:eastAsia="en-US"/>
    </w:rPr>
  </w:style>
  <w:style w:type="paragraph" w:styleId="Bibliography">
    <w:name w:val="Bibliography"/>
    <w:basedOn w:val="Normal"/>
    <w:next w:val="Normal"/>
    <w:uiPriority w:val="37"/>
    <w:unhideWhenUsed/>
    <w:rsid w:val="00D40A6F"/>
    <w:pPr>
      <w:suppressAutoHyphens w:val="0"/>
      <w:jc w:val="left"/>
    </w:pPr>
    <w:rPr>
      <w:rFonts w:ascii="Times New Roman" w:eastAsia="Times New Roman" w:hAnsi="Times New Roman"/>
      <w:sz w:val="24"/>
      <w:szCs w:val="20"/>
      <w:lang w:eastAsia="en-US"/>
    </w:rPr>
  </w:style>
  <w:style w:type="character" w:customStyle="1" w:styleId="tlid-translation">
    <w:name w:val="tlid-translation"/>
    <w:basedOn w:val="DefaultParagraphFont"/>
    <w:rsid w:val="005834AD"/>
  </w:style>
  <w:style w:type="paragraph" w:styleId="CommentText">
    <w:name w:val="annotation text"/>
    <w:basedOn w:val="Normal"/>
    <w:link w:val="CommentTextChar"/>
    <w:uiPriority w:val="99"/>
    <w:rsid w:val="00AC19CA"/>
    <w:pPr>
      <w:suppressAutoHyphens w:val="0"/>
      <w:jc w:val="left"/>
    </w:pPr>
    <w:rPr>
      <w:rFonts w:ascii="Times New Roman" w:eastAsia="Times New Roman" w:hAnsi="Times New Roman"/>
      <w:szCs w:val="20"/>
      <w:lang w:eastAsia="en-US"/>
    </w:rPr>
  </w:style>
  <w:style w:type="character" w:customStyle="1" w:styleId="CommentTextChar">
    <w:name w:val="Comment Text Char"/>
    <w:basedOn w:val="DefaultParagraphFont"/>
    <w:link w:val="CommentText"/>
    <w:uiPriority w:val="99"/>
    <w:rsid w:val="00AC19CA"/>
    <w:rPr>
      <w:lang w:val="en-US"/>
    </w:rPr>
  </w:style>
  <w:style w:type="paragraph" w:styleId="HTMLPreformatted">
    <w:name w:val="HTML Preformatted"/>
    <w:basedOn w:val="Normal"/>
    <w:link w:val="HTMLPreformattedChar"/>
    <w:uiPriority w:val="99"/>
    <w:unhideWhenUsed/>
    <w:rsid w:val="00DE40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Angsana New" w:eastAsia="Times New Roman" w:hAnsi="Angsana New" w:cs="Angsana New"/>
      <w:sz w:val="28"/>
      <w:szCs w:val="28"/>
      <w:lang w:eastAsia="en-US" w:bidi="th-TH"/>
    </w:rPr>
  </w:style>
  <w:style w:type="character" w:customStyle="1" w:styleId="HTMLPreformattedChar">
    <w:name w:val="HTML Preformatted Char"/>
    <w:basedOn w:val="DefaultParagraphFont"/>
    <w:link w:val="HTMLPreformatted"/>
    <w:uiPriority w:val="99"/>
    <w:rsid w:val="00DE4024"/>
    <w:rPr>
      <w:rFonts w:ascii="Angsana New" w:hAnsi="Angsana New" w:cs="Angsana New"/>
      <w:sz w:val="28"/>
      <w:szCs w:val="28"/>
      <w:lang w:val="en-US" w:bidi="th-TH"/>
    </w:rPr>
  </w:style>
  <w:style w:type="character" w:customStyle="1" w:styleId="fontstyle01">
    <w:name w:val="fontstyle01"/>
    <w:qFormat/>
    <w:rsid w:val="00DE4024"/>
    <w:rPr>
      <w:rFonts w:ascii="CIDFont+F1" w:hAnsi="CIDFont+F1" w:hint="default"/>
      <w:b/>
      <w:bCs/>
      <w:i w:val="0"/>
      <w:iCs w:val="0"/>
      <w:color w:val="000000"/>
      <w:sz w:val="20"/>
      <w:szCs w:val="20"/>
    </w:rPr>
  </w:style>
  <w:style w:type="table" w:customStyle="1" w:styleId="TableGrid1">
    <w:name w:val="Table Grid1"/>
    <w:basedOn w:val="TableNormal"/>
    <w:next w:val="TableGrid"/>
    <w:uiPriority w:val="39"/>
    <w:rsid w:val="008669EC"/>
    <w:pPr>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uiPriority w:val="42"/>
    <w:qFormat/>
    <w:rsid w:val="005B39C8"/>
    <w:pPr>
      <w:jc w:val="left"/>
    </w:pPr>
    <w:rPr>
      <w:rFonts w:asciiTheme="minorHAnsi" w:eastAsiaTheme="minorHAnsi" w:hAnsiTheme="minorHAnsi" w:cstheme="minorBidi"/>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21">
    <w:name w:val="Light Shading21"/>
    <w:basedOn w:val="TableNormal"/>
    <w:uiPriority w:val="60"/>
    <w:rsid w:val="00FC54CD"/>
    <w:pPr>
      <w:jc w:val="left"/>
    </w:pPr>
    <w:rPr>
      <w:rFonts w:asciiTheme="minorHAnsi" w:eastAsiaTheme="minorHAnsi"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FC54CD"/>
    <w:pPr>
      <w:jc w:val="left"/>
    </w:pPr>
    <w:rPr>
      <w:rFonts w:asciiTheme="minorHAnsi" w:eastAsiaTheme="minorHAnsi"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Table21">
    <w:name w:val="List Table 21"/>
    <w:basedOn w:val="TableNormal"/>
    <w:uiPriority w:val="47"/>
    <w:rsid w:val="00DB76CF"/>
    <w:pPr>
      <w:jc w:val="left"/>
    </w:pPr>
    <w:rPr>
      <w:rFonts w:ascii="Calibri" w:eastAsia="SimSun" w:hAnsi="Calibri" w:cs="SimSun"/>
      <w:sz w:val="22"/>
      <w:szCs w:val="22"/>
      <w:lang w:val="en-US" w:eastAsia="ja-JP"/>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ghtShading">
    <w:name w:val="Light Shading"/>
    <w:basedOn w:val="TableNormal"/>
    <w:uiPriority w:val="60"/>
    <w:rsid w:val="00432B2C"/>
    <w:pPr>
      <w:jc w:val="left"/>
    </w:pPr>
    <w:rPr>
      <w:rFonts w:ascii="Calibri" w:eastAsia="Calibri" w:hAnsi="Calibri" w:cs="SimSun"/>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
    <w:name w:val="Table Grid2"/>
    <w:basedOn w:val="TableNormal"/>
    <w:next w:val="TableGrid"/>
    <w:uiPriority w:val="39"/>
    <w:rsid w:val="00FE210A"/>
    <w:pPr>
      <w:jc w:val="left"/>
    </w:pPr>
    <w:rPr>
      <w:rFonts w:eastAsiaTheme="minorHAnsi" w:cstheme="minorBidi"/>
      <w:sz w:val="24"/>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99"/>
    <w:rsid w:val="00FE210A"/>
    <w:pPr>
      <w:jc w:val="left"/>
    </w:pPr>
    <w:rPr>
      <w:rFonts w:eastAsiaTheme="minorHAnsi" w:cstheme="minorBidi"/>
      <w:sz w:val="24"/>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BC0949"/>
    <w:rPr>
      <w:rFonts w:cs="Times New Roman"/>
      <w:sz w:val="16"/>
      <w:szCs w:val="16"/>
    </w:rPr>
  </w:style>
  <w:style w:type="character" w:customStyle="1" w:styleId="titleauthoretc">
    <w:name w:val="titleauthoretc"/>
    <w:basedOn w:val="DefaultParagraphFont"/>
    <w:rsid w:val="00BC0949"/>
    <w:rPr>
      <w:rFonts w:cs="Times New Roman"/>
    </w:rPr>
  </w:style>
  <w:style w:type="character" w:customStyle="1" w:styleId="apple-converted-space">
    <w:name w:val="apple-converted-space"/>
    <w:basedOn w:val="DefaultParagraphFont"/>
    <w:rsid w:val="0018738E"/>
  </w:style>
  <w:style w:type="character" w:styleId="HTMLCode">
    <w:name w:val="HTML Code"/>
    <w:basedOn w:val="DefaultParagraphFont"/>
    <w:uiPriority w:val="99"/>
    <w:semiHidden/>
    <w:unhideWhenUsed/>
    <w:rsid w:val="00820FE0"/>
    <w:rPr>
      <w:rFonts w:ascii="Courier New" w:eastAsia="Times New Roman" w:hAnsi="Courier New" w:cs="Courier New"/>
      <w:sz w:val="20"/>
      <w:szCs w:val="20"/>
    </w:rPr>
  </w:style>
  <w:style w:type="character" w:customStyle="1" w:styleId="CommentSubjectChar">
    <w:name w:val="Comment Subject Char"/>
    <w:basedOn w:val="CommentTextChar"/>
    <w:link w:val="CommentSubject"/>
    <w:uiPriority w:val="99"/>
    <w:semiHidden/>
    <w:rsid w:val="000330E9"/>
    <w:rPr>
      <w:rFonts w:asciiTheme="minorHAnsi" w:eastAsiaTheme="minorHAnsi" w:hAnsiTheme="minorHAnsi" w:cstheme="minorBidi"/>
      <w:b/>
      <w:bCs/>
      <w:lang w:val="en-US"/>
    </w:rPr>
  </w:style>
  <w:style w:type="paragraph" w:styleId="CommentSubject">
    <w:name w:val="annotation subject"/>
    <w:basedOn w:val="CommentText"/>
    <w:next w:val="CommentText"/>
    <w:link w:val="CommentSubjectChar"/>
    <w:uiPriority w:val="99"/>
    <w:semiHidden/>
    <w:unhideWhenUsed/>
    <w:rsid w:val="000330E9"/>
    <w:pPr>
      <w:spacing w:after="160"/>
    </w:pPr>
    <w:rPr>
      <w:rFonts w:asciiTheme="minorHAnsi" w:eastAsiaTheme="minorHAnsi" w:hAnsiTheme="minorHAnsi" w:cstheme="minorBidi"/>
      <w:b/>
      <w:bCs/>
    </w:rPr>
  </w:style>
  <w:style w:type="paragraph" w:styleId="Revision">
    <w:name w:val="Revision"/>
    <w:hidden/>
    <w:uiPriority w:val="99"/>
    <w:rsid w:val="000330E9"/>
    <w:pPr>
      <w:jc w:val="left"/>
    </w:pPr>
    <w:rPr>
      <w:rFonts w:asciiTheme="minorHAnsi" w:eastAsiaTheme="minorHAnsi" w:hAnsiTheme="minorHAnsi" w:cstheme="minorBidi"/>
      <w:sz w:val="22"/>
      <w:szCs w:val="22"/>
      <w:lang w:val="en-US"/>
    </w:rPr>
  </w:style>
  <w:style w:type="character" w:customStyle="1" w:styleId="Heading3Char">
    <w:name w:val="Heading 3 Char"/>
    <w:basedOn w:val="DefaultParagraphFont"/>
    <w:link w:val="Heading3"/>
    <w:uiPriority w:val="9"/>
    <w:rsid w:val="00F91198"/>
    <w:rPr>
      <w:rFonts w:asciiTheme="majorHAnsi" w:eastAsiaTheme="majorEastAsia" w:hAnsiTheme="majorHAnsi" w:cstheme="majorBidi"/>
      <w:b/>
      <w:bCs/>
      <w:color w:val="4F81BD" w:themeColor="accent1"/>
      <w:szCs w:val="24"/>
      <w:lang w:val="en-US" w:eastAsia="ar-SA"/>
    </w:rPr>
  </w:style>
  <w:style w:type="paragraph" w:customStyle="1" w:styleId="Normal1">
    <w:name w:val="Normal1"/>
    <w:rsid w:val="00F91198"/>
    <w:pPr>
      <w:ind w:right="425"/>
    </w:pPr>
    <w:rPr>
      <w:sz w:val="24"/>
      <w:szCs w:val="24"/>
      <w:lang w:val="id-ID"/>
    </w:rPr>
  </w:style>
  <w:style w:type="character" w:customStyle="1" w:styleId="hscoswrapper">
    <w:name w:val="hs_cos_wrapper"/>
    <w:basedOn w:val="DefaultParagraphFont"/>
    <w:rsid w:val="00F91198"/>
  </w:style>
  <w:style w:type="character" w:customStyle="1" w:styleId="st">
    <w:name w:val="st"/>
    <w:basedOn w:val="DefaultParagraphFont"/>
    <w:rsid w:val="00F91198"/>
  </w:style>
  <w:style w:type="character" w:customStyle="1" w:styleId="NoSpacingChar">
    <w:name w:val="No Spacing Char"/>
    <w:aliases w:val="HPARAGRAF Char,Paragraf Char"/>
    <w:basedOn w:val="DefaultParagraphFont"/>
    <w:link w:val="NoSpacing"/>
    <w:uiPriority w:val="1"/>
    <w:rsid w:val="00D44FA4"/>
    <w:rPr>
      <w:rFonts w:ascii="Calibri" w:eastAsia="Calibri" w:hAnsi="Calibri"/>
      <w:sz w:val="22"/>
      <w:szCs w:val="22"/>
      <w:lang w:val="en-US"/>
    </w:rPr>
  </w:style>
  <w:style w:type="paragraph" w:customStyle="1" w:styleId="DecimalAligned">
    <w:name w:val="Decimal Aligned"/>
    <w:basedOn w:val="Normal"/>
    <w:uiPriority w:val="40"/>
    <w:qFormat/>
    <w:rsid w:val="00615D59"/>
    <w:pPr>
      <w:tabs>
        <w:tab w:val="decimal" w:pos="360"/>
      </w:tabs>
      <w:suppressAutoHyphens w:val="0"/>
      <w:spacing w:after="200" w:line="276" w:lineRule="auto"/>
      <w:jc w:val="left"/>
    </w:pPr>
    <w:rPr>
      <w:rFonts w:asciiTheme="minorHAnsi" w:eastAsiaTheme="minorHAnsi" w:hAnsiTheme="minorHAnsi" w:cstheme="minorBidi"/>
      <w:sz w:val="22"/>
      <w:szCs w:val="22"/>
      <w:lang w:eastAsia="ja-JP"/>
    </w:rPr>
  </w:style>
  <w:style w:type="paragraph" w:customStyle="1" w:styleId="TableParagraph">
    <w:name w:val="Table Paragraph"/>
    <w:basedOn w:val="Normal"/>
    <w:uiPriority w:val="1"/>
    <w:qFormat/>
    <w:rsid w:val="00907F26"/>
    <w:pPr>
      <w:widowControl w:val="0"/>
      <w:suppressAutoHyphens w:val="0"/>
      <w:autoSpaceDE w:val="0"/>
      <w:autoSpaceDN w:val="0"/>
      <w:ind w:left="107"/>
      <w:jc w:val="left"/>
    </w:pPr>
    <w:rPr>
      <w:rFonts w:ascii="Arial" w:eastAsia="Arial" w:hAnsi="Arial" w:cs="Arial"/>
      <w:sz w:val="22"/>
      <w:szCs w:val="22"/>
      <w:lang w:eastAsia="en-US" w:bidi="en-US"/>
    </w:rPr>
  </w:style>
  <w:style w:type="character" w:customStyle="1" w:styleId="title-text">
    <w:name w:val="title-text"/>
    <w:basedOn w:val="DefaultParagraphFont"/>
    <w:rsid w:val="00B60707"/>
  </w:style>
  <w:style w:type="character" w:customStyle="1" w:styleId="a">
    <w:name w:val="_"/>
    <w:basedOn w:val="DefaultParagraphFont"/>
    <w:rsid w:val="00B60707"/>
  </w:style>
  <w:style w:type="character" w:customStyle="1" w:styleId="jrnl">
    <w:name w:val="jrnl"/>
    <w:basedOn w:val="DefaultParagraphFont"/>
    <w:rsid w:val="00B60707"/>
  </w:style>
  <w:style w:type="character" w:customStyle="1" w:styleId="cit">
    <w:name w:val="cit"/>
    <w:basedOn w:val="DefaultParagraphFont"/>
    <w:rsid w:val="00B60707"/>
  </w:style>
  <w:style w:type="character" w:customStyle="1" w:styleId="Heading5Char">
    <w:name w:val="Heading 5 Char"/>
    <w:basedOn w:val="DefaultParagraphFont"/>
    <w:link w:val="Heading5"/>
    <w:uiPriority w:val="9"/>
    <w:rsid w:val="003F4583"/>
    <w:rPr>
      <w:rFonts w:asciiTheme="majorHAnsi" w:eastAsiaTheme="majorEastAsia" w:hAnsiTheme="majorHAnsi" w:cstheme="majorBidi"/>
      <w:color w:val="243F60" w:themeColor="accent1" w:themeShade="7F"/>
      <w:szCs w:val="24"/>
      <w:lang w:val="en-US" w:eastAsia="ar-SA"/>
    </w:rPr>
  </w:style>
  <w:style w:type="table" w:customStyle="1" w:styleId="PlainTable21">
    <w:name w:val="Plain Table 21"/>
    <w:basedOn w:val="TableNormal"/>
    <w:uiPriority w:val="42"/>
    <w:rsid w:val="00670180"/>
    <w:pPr>
      <w:jc w:val="left"/>
    </w:pPr>
    <w:rPr>
      <w:rFonts w:asciiTheme="minorHAnsi" w:hAnsiTheme="minorHAnsi" w:cs="Calibri"/>
      <w:sz w:val="22"/>
      <w:szCs w:val="22"/>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Calibri"/>
        <w:b/>
        <w:bCs/>
      </w:rPr>
      <w:tblPr/>
      <w:tcPr>
        <w:tcBorders>
          <w:bottom w:val="single" w:sz="4" w:space="0" w:color="7F7F7F" w:themeColor="text1" w:themeTint="80"/>
        </w:tcBorders>
      </w:tcPr>
    </w:tblStylePr>
    <w:tblStylePr w:type="lastRow">
      <w:rPr>
        <w:rFonts w:cs="Calibri"/>
        <w:b/>
        <w:bCs/>
      </w:rPr>
      <w:tblPr/>
      <w:tcPr>
        <w:tcBorders>
          <w:top w:val="single" w:sz="4" w:space="0" w:color="7F7F7F" w:themeColor="text1" w:themeTint="80"/>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themeColor="text1" w:themeTint="80"/>
          <w:right w:val="single" w:sz="4" w:space="0" w:color="7F7F7F" w:themeColor="text1" w:themeTint="80"/>
        </w:tcBorders>
      </w:tcPr>
    </w:tblStylePr>
    <w:tblStylePr w:type="band2Vert">
      <w:rPr>
        <w:rFonts w:cs="Calibri"/>
      </w:rPr>
      <w:tblPr/>
      <w:tcPr>
        <w:tcBorders>
          <w:left w:val="single" w:sz="4" w:space="0" w:color="7F7F7F" w:themeColor="text1" w:themeTint="80"/>
          <w:right w:val="single" w:sz="4" w:space="0" w:color="7F7F7F" w:themeColor="text1" w:themeTint="80"/>
        </w:tcBorders>
      </w:tcPr>
    </w:tblStylePr>
    <w:tblStylePr w:type="band1Horz">
      <w:rPr>
        <w:rFonts w:cs="Calibri"/>
      </w:rPr>
      <w:tblPr/>
      <w:tcPr>
        <w:tcBorders>
          <w:top w:val="single" w:sz="4" w:space="0" w:color="7F7F7F" w:themeColor="text1" w:themeTint="80"/>
          <w:bottom w:val="single" w:sz="4" w:space="0" w:color="7F7F7F" w:themeColor="text1" w:themeTint="80"/>
        </w:tcBorders>
      </w:tcPr>
    </w:tblStylePr>
  </w:style>
  <w:style w:type="character" w:customStyle="1" w:styleId="FootnoteTextChar">
    <w:name w:val="Footnote Text Char"/>
    <w:aliases w:val="Footnote Text Char Char Char Char Char,Footnote Text Char Char Char Char1,Char Char, Char Char, Char Char Char Char Char, Char Char Char Char1,Footnote Text Char Char Char1,Char Char Char1 Char,Char Char Char Char Char Char1 Char"/>
    <w:basedOn w:val="DefaultParagraphFont"/>
    <w:link w:val="FootnoteText"/>
    <w:uiPriority w:val="99"/>
    <w:qFormat/>
    <w:rsid w:val="00691014"/>
    <w:rPr>
      <w:rFonts w:ascii="Batang" w:hAnsi="Batang"/>
      <w:lang w:val="en-US"/>
    </w:rPr>
  </w:style>
  <w:style w:type="table" w:customStyle="1" w:styleId="PlainTable210">
    <w:name w:val="Plain Table 21"/>
    <w:basedOn w:val="TableNormal"/>
    <w:uiPriority w:val="42"/>
    <w:rsid w:val="007573C0"/>
    <w:pPr>
      <w:jc w:val="left"/>
    </w:pPr>
    <w:rPr>
      <w:rFonts w:ascii="Calibri" w:eastAsia="Calibri" w:hAnsi="Calibri"/>
      <w:lang w:val="id-ID" w:eastAsia="id-ID"/>
    </w:rPr>
    <w:tblPr>
      <w:tblStyleRowBandSize w:val="1"/>
      <w:tblStyleColBandSize w:val="1"/>
      <w:tblBorders>
        <w:top w:val="single" w:sz="12" w:space="0" w:color="auto"/>
        <w:bottom w:val="single" w:sz="12" w:space="0" w:color="auto"/>
        <w:insideH w:val="single" w:sz="4" w:space="0" w:color="auto"/>
      </w:tblBorders>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rsid w:val="00D400F1"/>
    <w:rPr>
      <w:rFonts w:asciiTheme="majorHAnsi" w:eastAsiaTheme="majorEastAsia" w:hAnsiTheme="majorHAnsi" w:cstheme="majorBidi"/>
      <w:b/>
      <w:bCs/>
      <w:i/>
      <w:iCs/>
      <w:color w:val="4F81BD" w:themeColor="accent1"/>
      <w:szCs w:val="24"/>
      <w:lang w:val="en-US" w:eastAsia="ar-SA"/>
    </w:rPr>
  </w:style>
  <w:style w:type="character" w:customStyle="1" w:styleId="jlqj4b">
    <w:name w:val="jlqj4b"/>
    <w:basedOn w:val="DefaultParagraphFont"/>
    <w:rsid w:val="00D57A5F"/>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A85C94"/>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A85C94"/>
    <w:pPr>
      <w:widowControl w:val="0"/>
      <w:shd w:val="clear" w:color="auto" w:fill="FFFFFF"/>
      <w:suppressAutoHyphens w:val="0"/>
      <w:spacing w:after="240" w:line="244" w:lineRule="exact"/>
      <w:ind w:hanging="680"/>
      <w:jc w:val="center"/>
    </w:pPr>
    <w:rPr>
      <w:rFonts w:ascii="Times New Roman" w:eastAsia="Times New Roman" w:hAnsi="Times New Roman"/>
      <w:szCs w:val="20"/>
      <w:lang w:val="en-ID" w:eastAsia="en-US"/>
    </w:rPr>
  </w:style>
  <w:style w:type="table" w:customStyle="1" w:styleId="TableGrid0">
    <w:name w:val="TableGrid"/>
    <w:rsid w:val="00A85C94"/>
    <w:pPr>
      <w:jc w:val="left"/>
    </w:pPr>
    <w:rPr>
      <w:rFonts w:asciiTheme="minorHAnsi" w:eastAsiaTheme="minorEastAsia" w:hAnsiTheme="minorHAnsi" w:cstheme="minorBidi"/>
      <w:sz w:val="22"/>
      <w:szCs w:val="22"/>
      <w:lang w:val="id-ID" w:eastAsia="id-ID"/>
    </w:rPr>
    <w:tblPr>
      <w:tblCellMar>
        <w:top w:w="0" w:type="dxa"/>
        <w:left w:w="0" w:type="dxa"/>
        <w:bottom w:w="0" w:type="dxa"/>
        <w:right w:w="0" w:type="dxa"/>
      </w:tblCellMar>
    </w:tbl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A85C94"/>
    <w:rPr>
      <w:rFonts w:ascii="Times New Roman" w:eastAsia="Times New Roman" w:hAnsi="Times New Roman" w:cs="Times New Roman"/>
      <w:i/>
      <w:iCs/>
      <w:color w:val="000000"/>
      <w:spacing w:val="0"/>
      <w:w w:val="100"/>
      <w:position w:val="0"/>
      <w:shd w:val="clear" w:color="auto" w:fill="FFFFFF"/>
      <w:lang w:val="en-US" w:eastAsia="en-US" w:bidi="en-US"/>
    </w:rPr>
  </w:style>
  <w:style w:type="character" w:customStyle="1" w:styleId="MSGENFONTSTYLENAMETEMPLATEROLENUMBERMSGENFONTSTYLENAMEBYROLETEXT2Exact">
    <w:name w:val="MSG_EN_FONT_STYLE_NAME_TEMPLATE_ROLE_NUMBER MSG_EN_FONT_STYLE_NAME_BY_ROLE_TEXT 2 Exact"/>
    <w:basedOn w:val="DefaultParagraphFont"/>
    <w:rsid w:val="00A85C94"/>
    <w:rPr>
      <w:rFonts w:ascii="Arial" w:eastAsia="Arial" w:hAnsi="Arial" w:cs="Arial"/>
      <w:b w:val="0"/>
      <w:bCs w:val="0"/>
      <w:i w:val="0"/>
      <w:iCs w:val="0"/>
      <w:smallCaps w:val="0"/>
      <w:strike w:val="0"/>
      <w:sz w:val="21"/>
      <w:szCs w:val="21"/>
      <w:u w:val="none"/>
    </w:rPr>
  </w:style>
  <w:style w:type="character" w:customStyle="1" w:styleId="MSGENFONTSTYLENAMETEMPLATEROLENUMBERMSGENFONTSTYLENAMEBYROLETEXT7MSGENFONTSTYLEMODIFERSIZE65MSGENFONTSTYLEMODIFERITALIC">
    <w:name w:val="MSG_EN_FONT_STYLE_NAME_TEMPLATE_ROLE_NUMBER MSG_EN_FONT_STYLE_NAME_BY_ROLE_TEXT 7 + MSG_EN_FONT_STYLE_MODIFER_SIZE 6.5;MSG_EN_FONT_STYLE_MODIFER_ITALIC"/>
    <w:basedOn w:val="DefaultParagraphFont"/>
    <w:rsid w:val="00A85C94"/>
    <w:rPr>
      <w:rFonts w:ascii="Times New Roman" w:eastAsia="Times New Roman" w:hAnsi="Times New Roman" w:cs="Times New Roman"/>
      <w:i/>
      <w:iCs/>
      <w:color w:val="000000"/>
      <w:spacing w:val="0"/>
      <w:w w:val="100"/>
      <w:position w:val="0"/>
      <w:sz w:val="13"/>
      <w:szCs w:val="13"/>
      <w:shd w:val="clear" w:color="auto" w:fill="FFFFFF"/>
      <w:lang w:val="en-US" w:eastAsia="en-US" w:bidi="en-US"/>
    </w:rPr>
  </w:style>
  <w:style w:type="character" w:customStyle="1" w:styleId="MSGENFONTSTYLENAMETEMPLATEROLENUMBERMSGENFONTSTYLENAMEBYROLETEXT7MSGENFONTSTYLEMODIFERSIZE10">
    <w:name w:val="MSG_EN_FONT_STYLE_NAME_TEMPLATE_ROLE_NUMBER MSG_EN_FONT_STYLE_NAME_BY_ROLE_TEXT 7 + MSG_EN_FONT_STYLE_MODIFER_SIZE 10"/>
    <w:basedOn w:val="DefaultParagraphFont"/>
    <w:rsid w:val="00A85C94"/>
    <w:rPr>
      <w:rFonts w:ascii="Times New Roman" w:eastAsia="Times New Roman" w:hAnsi="Times New Roman" w:cs="Times New Roman"/>
      <w:color w:val="000000"/>
      <w:spacing w:val="0"/>
      <w:w w:val="100"/>
      <w:position w:val="0"/>
      <w:sz w:val="20"/>
      <w:szCs w:val="20"/>
      <w:shd w:val="clear" w:color="auto" w:fill="FFFFFF"/>
      <w:lang w:val="en-US" w:eastAsia="en-US" w:bidi="en-US"/>
    </w:rPr>
  </w:style>
  <w:style w:type="character" w:customStyle="1" w:styleId="apple-style-span">
    <w:name w:val="apple-style-span"/>
    <w:basedOn w:val="DefaultParagraphFont"/>
    <w:rsid w:val="000240C7"/>
  </w:style>
  <w:style w:type="character" w:customStyle="1" w:styleId="BodyTextChar">
    <w:name w:val="Body Text Char"/>
    <w:basedOn w:val="DefaultParagraphFont"/>
    <w:link w:val="BodyText"/>
    <w:rsid w:val="00CF0F63"/>
    <w:rPr>
      <w:rFonts w:ascii="Batang" w:eastAsia="MS Mincho" w:hAnsi="Batang"/>
      <w:szCs w:val="24"/>
      <w:lang w:val="en-US" w:eastAsia="ar-SA"/>
    </w:rPr>
  </w:style>
  <w:style w:type="table" w:customStyle="1" w:styleId="ListTable6Colorful1">
    <w:name w:val="List Table 6 Colorful1"/>
    <w:basedOn w:val="TableNormal"/>
    <w:uiPriority w:val="51"/>
    <w:rsid w:val="002A5249"/>
    <w:pPr>
      <w:jc w:val="left"/>
    </w:pPr>
    <w:rPr>
      <w:rFonts w:asciiTheme="minorHAnsi" w:eastAsiaTheme="minorHAnsi" w:hAnsiTheme="minorHAnsi" w:cstheme="minorBidi"/>
      <w:color w:val="000000" w:themeColor="text1"/>
      <w:sz w:val="22"/>
      <w:szCs w:val="22"/>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
    <w:name w:val="List Table 6 Colorful2"/>
    <w:basedOn w:val="TableNormal"/>
    <w:uiPriority w:val="51"/>
    <w:rsid w:val="002A5249"/>
    <w:pPr>
      <w:jc w:val="left"/>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21">
    <w:name w:val="fontstyle21"/>
    <w:basedOn w:val="DefaultParagraphFont"/>
    <w:rsid w:val="006805A2"/>
    <w:rPr>
      <w:rFonts w:ascii="Times New Roman" w:hAnsi="Times New Roman" w:cs="Times New Roman" w:hint="default"/>
      <w:b w:val="0"/>
      <w:bCs w:val="0"/>
      <w:i/>
      <w:iCs/>
      <w:color w:val="000000"/>
      <w:sz w:val="24"/>
      <w:szCs w:val="24"/>
    </w:rPr>
  </w:style>
  <w:style w:type="character" w:customStyle="1" w:styleId="Heading1Char">
    <w:name w:val="Heading 1 Char"/>
    <w:basedOn w:val="DefaultParagraphFont"/>
    <w:link w:val="Heading1"/>
    <w:uiPriority w:val="9"/>
    <w:rsid w:val="006F4A80"/>
    <w:rPr>
      <w:rFonts w:ascii="Batang" w:hAnsi="Batang"/>
      <w:b/>
      <w:lang w:val="en-US"/>
    </w:rPr>
  </w:style>
  <w:style w:type="character" w:customStyle="1" w:styleId="Heading2Char">
    <w:name w:val="Heading 2 Char"/>
    <w:basedOn w:val="DefaultParagraphFont"/>
    <w:link w:val="Heading2"/>
    <w:uiPriority w:val="9"/>
    <w:rsid w:val="006F4A80"/>
    <w:rPr>
      <w:rFonts w:ascii="Cambria" w:hAnsi="Cambria"/>
      <w:b/>
      <w:bCs/>
      <w:color w:val="4F81BD"/>
      <w:sz w:val="26"/>
      <w:szCs w:val="26"/>
      <w:lang w:val="en-US"/>
    </w:rPr>
  </w:style>
  <w:style w:type="character" w:customStyle="1" w:styleId="PlainTextChar">
    <w:name w:val="Plain Text Char"/>
    <w:basedOn w:val="DefaultParagraphFont"/>
    <w:link w:val="PlainText"/>
    <w:uiPriority w:val="99"/>
    <w:rsid w:val="006F4A80"/>
    <w:rPr>
      <w:rFonts w:ascii="Consolas" w:hAnsi="Consolas" w:cs="Consolas"/>
      <w:sz w:val="21"/>
      <w:szCs w:val="21"/>
    </w:rPr>
  </w:style>
  <w:style w:type="paragraph" w:styleId="PlainText">
    <w:name w:val="Plain Text"/>
    <w:basedOn w:val="Normal"/>
    <w:link w:val="PlainTextChar"/>
    <w:uiPriority w:val="99"/>
    <w:unhideWhenUsed/>
    <w:rsid w:val="006F4A80"/>
    <w:pPr>
      <w:suppressAutoHyphens w:val="0"/>
      <w:jc w:val="left"/>
    </w:pPr>
    <w:rPr>
      <w:rFonts w:ascii="Consolas" w:eastAsia="Times New Roman" w:hAnsi="Consolas" w:cs="Consolas"/>
      <w:sz w:val="21"/>
      <w:szCs w:val="21"/>
      <w:lang w:val="en-ID" w:eastAsia="en-US"/>
    </w:rPr>
  </w:style>
  <w:style w:type="character" w:customStyle="1" w:styleId="PlainTextChar1">
    <w:name w:val="Plain Text Char1"/>
    <w:basedOn w:val="DefaultParagraphFont"/>
    <w:uiPriority w:val="99"/>
    <w:semiHidden/>
    <w:rsid w:val="006F4A80"/>
    <w:rPr>
      <w:rFonts w:ascii="Consolas" w:eastAsia="MS Mincho" w:hAnsi="Consolas" w:cs="Consolas"/>
      <w:sz w:val="21"/>
      <w:szCs w:val="21"/>
      <w:lang w:val="en-US" w:eastAsia="ar-SA"/>
    </w:rPr>
  </w:style>
  <w:style w:type="character" w:customStyle="1" w:styleId="reference-accessdate">
    <w:name w:val="reference-accessdate"/>
    <w:basedOn w:val="DefaultParagraphFont"/>
    <w:rsid w:val="006F4A80"/>
  </w:style>
  <w:style w:type="character" w:customStyle="1" w:styleId="font01">
    <w:name w:val="font01"/>
    <w:basedOn w:val="DefaultParagraphFont"/>
    <w:rsid w:val="005F0797"/>
    <w:rPr>
      <w:rFonts w:ascii="Times New Roman" w:hAnsi="Times New Roman" w:cs="Times New Roman" w:hint="default"/>
      <w:sz w:val="22"/>
      <w:szCs w:val="22"/>
    </w:rPr>
  </w:style>
  <w:style w:type="character" w:customStyle="1" w:styleId="hgkelc">
    <w:name w:val="hgkelc"/>
    <w:basedOn w:val="DefaultParagraphFont"/>
    <w:rsid w:val="005F0797"/>
  </w:style>
  <w:style w:type="paragraph" w:customStyle="1" w:styleId="Reference">
    <w:name w:val="Reference"/>
    <w:basedOn w:val="Normal"/>
    <w:qFormat/>
    <w:rsid w:val="00F558D7"/>
    <w:pPr>
      <w:numPr>
        <w:numId w:val="4"/>
      </w:numPr>
      <w:suppressAutoHyphens w:val="0"/>
      <w:spacing w:line="480" w:lineRule="auto"/>
    </w:pPr>
    <w:rPr>
      <w:rFonts w:ascii="Times New Roman" w:eastAsia="Times New Roman" w:hAnsi="Times New Roman"/>
      <w:sz w:val="24"/>
      <w:szCs w:val="22"/>
      <w:lang w:eastAsia="en-ID"/>
    </w:rPr>
  </w:style>
  <w:style w:type="table" w:styleId="LightShading-Accent1">
    <w:name w:val="Light Shading Accent 1"/>
    <w:basedOn w:val="TableNormal"/>
    <w:uiPriority w:val="60"/>
    <w:rsid w:val="001B57B8"/>
    <w:pPr>
      <w:jc w:val="left"/>
    </w:pPr>
    <w:rPr>
      <w:rFonts w:asciiTheme="minorHAnsi" w:eastAsiaTheme="minorHAnsi" w:hAnsiTheme="minorHAnsi" w:cstheme="minorBidi"/>
      <w:color w:val="365F91" w:themeColor="accent1" w:themeShade="BF"/>
      <w:sz w:val="22"/>
      <w:szCs w:val="22"/>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6B5B83"/>
    <w:pPr>
      <w:jc w:val="left"/>
    </w:pPr>
    <w:rPr>
      <w:rFonts w:asciiTheme="minorHAnsi" w:eastAsiaTheme="minorHAnsi" w:hAnsiTheme="minorHAnsi" w:cstheme="minorBidi"/>
      <w:sz w:val="22"/>
      <w:szCs w:val="22"/>
      <w:lang w:val="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List1">
    <w:name w:val="Medium List 1"/>
    <w:basedOn w:val="TableNormal"/>
    <w:uiPriority w:val="65"/>
    <w:rsid w:val="004E0A3C"/>
    <w:pPr>
      <w:jc w:val="left"/>
    </w:pPr>
    <w:rPr>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EndNoteBibliographyChar">
    <w:name w:val="EndNote Bibliography Char"/>
    <w:basedOn w:val="DefaultParagraphFont"/>
    <w:link w:val="EndNoteBibliography"/>
    <w:rsid w:val="00675585"/>
    <w:rPr>
      <w:rFonts w:eastAsia="MS Mincho"/>
      <w:sz w:val="22"/>
      <w:szCs w:val="24"/>
      <w:lang w:val="en-US" w:eastAsia="ar-SA"/>
    </w:rPr>
  </w:style>
  <w:style w:type="character" w:customStyle="1" w:styleId="normaltextrun">
    <w:name w:val="normaltextrun"/>
    <w:basedOn w:val="DefaultParagraphFont"/>
    <w:rsid w:val="003D2675"/>
  </w:style>
  <w:style w:type="character" w:customStyle="1" w:styleId="eop">
    <w:name w:val="eop"/>
    <w:basedOn w:val="DefaultParagraphFont"/>
    <w:rsid w:val="003D2675"/>
  </w:style>
  <w:style w:type="table" w:customStyle="1" w:styleId="PlainTable31">
    <w:name w:val="Plain Table 31"/>
    <w:basedOn w:val="TableNormal"/>
    <w:uiPriority w:val="43"/>
    <w:rsid w:val="008C28CF"/>
    <w:pPr>
      <w:jc w:val="left"/>
    </w:pPr>
    <w:rPr>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8C28CF"/>
    <w:pPr>
      <w:jc w:val="left"/>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ulletmatpok">
    <w:name w:val="bullet matpok"/>
    <w:basedOn w:val="ListParagraph"/>
    <w:qFormat/>
    <w:rsid w:val="00343652"/>
    <w:pPr>
      <w:numPr>
        <w:numId w:val="5"/>
      </w:numPr>
      <w:suppressAutoHyphens w:val="0"/>
      <w:spacing w:after="100"/>
      <w:ind w:left="238" w:right="74" w:hanging="238"/>
      <w:jc w:val="left"/>
    </w:pPr>
    <w:rPr>
      <w:rFonts w:ascii="Arial Narrow" w:eastAsia="Times New Roman" w:hAnsi="Arial Narrow" w:cs="Arial"/>
      <w:sz w:val="22"/>
      <w:szCs w:val="22"/>
      <w:lang w:val="id-ID" w:eastAsia="en-US"/>
    </w:rPr>
  </w:style>
  <w:style w:type="numbering" w:customStyle="1" w:styleId="Style114">
    <w:name w:val="Style114"/>
    <w:rsid w:val="00343652"/>
    <w:pPr>
      <w:numPr>
        <w:numId w:val="5"/>
      </w:numPr>
    </w:pPr>
  </w:style>
  <w:style w:type="table" w:customStyle="1" w:styleId="PlainTable41">
    <w:name w:val="Plain Table 41"/>
    <w:basedOn w:val="TableGrid30"/>
    <w:uiPriority w:val="44"/>
    <w:rsid w:val="0012419A"/>
    <w:pPr>
      <w:suppressAutoHyphens w:val="0"/>
      <w:jc w:val="left"/>
    </w:pPr>
    <w:rPr>
      <w:rFonts w:eastAsia="SimSun" w:cstheme="minorBidi"/>
      <w:sz w:val="24"/>
      <w:lang w:val="en-US" w:eastAsia="id-ID"/>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firstCol">
      <w:rPr>
        <w:b/>
        <w:bCs/>
      </w:rPr>
    </w:tblStylePr>
    <w:tblStylePr w:type="lastCol">
      <w:rPr>
        <w:b/>
        <w:bCs/>
      </w:rPr>
      <w:tblPr/>
      <w:tcPr>
        <w:tcBorders>
          <w:tl2br w:val="none" w:sz="0" w:space="0" w:color="auto"/>
          <w:tr2bl w:val="none" w:sz="0" w:space="0" w:color="auto"/>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30">
    <w:name w:val="Table Grid 3"/>
    <w:basedOn w:val="TableNormal"/>
    <w:uiPriority w:val="99"/>
    <w:semiHidden/>
    <w:unhideWhenUsed/>
    <w:rsid w:val="0012419A"/>
    <w:pPr>
      <w:suppressAutoHyphens/>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personname">
    <w:name w:val="person_name"/>
    <w:basedOn w:val="DefaultParagraphFont"/>
    <w:rsid w:val="00B30CD0"/>
  </w:style>
  <w:style w:type="character" w:customStyle="1" w:styleId="Tab1Char">
    <w:name w:val="Tab 1 Char"/>
    <w:basedOn w:val="DefaultParagraphFont"/>
    <w:link w:val="Tab1"/>
    <w:locked/>
    <w:rsid w:val="00B43665"/>
    <w:rPr>
      <w:bCs/>
      <w:sz w:val="24"/>
      <w:szCs w:val="24"/>
    </w:rPr>
  </w:style>
  <w:style w:type="paragraph" w:customStyle="1" w:styleId="Tab1">
    <w:name w:val="Tab 1"/>
    <w:basedOn w:val="Normal"/>
    <w:link w:val="Tab1Char"/>
    <w:autoRedefine/>
    <w:qFormat/>
    <w:rsid w:val="00B43665"/>
    <w:pPr>
      <w:suppressAutoHyphens w:val="0"/>
    </w:pPr>
    <w:rPr>
      <w:rFonts w:ascii="Times New Roman" w:eastAsia="Times New Roman" w:hAnsi="Times New Roman"/>
      <w:bCs/>
      <w:sz w:val="24"/>
      <w:lang w:val="en-ID" w:eastAsia="en-US"/>
    </w:rPr>
  </w:style>
  <w:style w:type="table" w:customStyle="1" w:styleId="GridTable4-Accent11">
    <w:name w:val="Grid Table 4 - Accent 11"/>
    <w:basedOn w:val="TableNormal"/>
    <w:uiPriority w:val="49"/>
    <w:rsid w:val="00B43665"/>
    <w:pPr>
      <w:jc w:val="left"/>
    </w:pPr>
    <w:rPr>
      <w:rFonts w:asciiTheme="minorHAnsi" w:eastAsiaTheme="minorHAnsi" w:hAnsiTheme="minorHAnsi" w:cstheme="minorBidi"/>
      <w:sz w:val="22"/>
      <w:szCs w:val="22"/>
      <w:lang w:val="id-ID"/>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markedcontent">
    <w:name w:val="markedcontent"/>
    <w:rsid w:val="004669B5"/>
  </w:style>
  <w:style w:type="character" w:customStyle="1" w:styleId="q4iawc">
    <w:name w:val="q4iawc"/>
    <w:rsid w:val="00C1362B"/>
  </w:style>
  <w:style w:type="paragraph" w:customStyle="1" w:styleId="Picture">
    <w:name w:val="Picture"/>
    <w:basedOn w:val="Text"/>
    <w:rsid w:val="00C1362B"/>
    <w:pPr>
      <w:widowControl/>
      <w:autoSpaceDE/>
      <w:autoSpaceDN/>
      <w:spacing w:after="240" w:line="480" w:lineRule="auto"/>
      <w:ind w:firstLine="0"/>
    </w:pPr>
    <w:rPr>
      <w:rFonts w:ascii="Times New Roman" w:hAnsi="Times New Roman"/>
      <w:sz w:val="24"/>
      <w:szCs w:val="22"/>
    </w:rPr>
  </w:style>
  <w:style w:type="paragraph" w:customStyle="1" w:styleId="NoUrut4">
    <w:name w:val="No. Urut 4"/>
    <w:basedOn w:val="Normal"/>
    <w:link w:val="NoUrut4Char"/>
    <w:qFormat/>
    <w:rsid w:val="00EC15DB"/>
    <w:pPr>
      <w:keepNext/>
      <w:keepLines/>
      <w:numPr>
        <w:ilvl w:val="1"/>
        <w:numId w:val="6"/>
      </w:numPr>
      <w:suppressAutoHyphens w:val="0"/>
      <w:outlineLvl w:val="0"/>
    </w:pPr>
    <w:rPr>
      <w:rFonts w:asciiTheme="majorBidi" w:eastAsiaTheme="majorEastAsia" w:hAnsiTheme="majorBidi" w:cs="Traditional Arabic"/>
      <w:b/>
      <w:sz w:val="24"/>
      <w:szCs w:val="36"/>
      <w:lang w:val="id-ID" w:eastAsia="en-US"/>
    </w:rPr>
  </w:style>
  <w:style w:type="character" w:customStyle="1" w:styleId="NoUrut4Char">
    <w:name w:val="No. Urut 4 Char"/>
    <w:basedOn w:val="DefaultParagraphFont"/>
    <w:link w:val="NoUrut4"/>
    <w:rsid w:val="00EC15DB"/>
    <w:rPr>
      <w:rFonts w:asciiTheme="majorBidi" w:eastAsiaTheme="majorEastAsia" w:hAnsiTheme="majorBidi" w:cs="Traditional Arabic"/>
      <w:b/>
      <w:sz w:val="24"/>
      <w:szCs w:val="36"/>
      <w:lang w:val="id-ID"/>
    </w:rPr>
  </w:style>
  <w:style w:type="numbering" w:customStyle="1" w:styleId="NoUrutUNRI4">
    <w:name w:val="No. Urut UNRI 4"/>
    <w:uiPriority w:val="99"/>
    <w:rsid w:val="00EC15DB"/>
    <w:pPr>
      <w:numPr>
        <w:numId w:val="6"/>
      </w:numPr>
    </w:pPr>
  </w:style>
  <w:style w:type="paragraph" w:customStyle="1" w:styleId="arti1">
    <w:name w:val="arti 1"/>
    <w:basedOn w:val="Normal"/>
    <w:link w:val="arti1Char"/>
    <w:qFormat/>
    <w:rsid w:val="005153BA"/>
    <w:pPr>
      <w:suppressAutoHyphens w:val="0"/>
    </w:pPr>
    <w:rPr>
      <w:rFonts w:asciiTheme="majorBidi" w:eastAsiaTheme="minorHAnsi" w:hAnsiTheme="majorBidi" w:cs="Traditional Arabic"/>
      <w:sz w:val="24"/>
      <w:szCs w:val="36"/>
      <w:lang w:val="id-ID" w:eastAsia="en-US"/>
    </w:rPr>
  </w:style>
  <w:style w:type="character" w:customStyle="1" w:styleId="arti1Char">
    <w:name w:val="arti 1 Char"/>
    <w:basedOn w:val="DefaultParagraphFont"/>
    <w:link w:val="arti1"/>
    <w:rsid w:val="005153BA"/>
    <w:rPr>
      <w:rFonts w:asciiTheme="majorBidi" w:eastAsiaTheme="minorHAnsi" w:hAnsiTheme="majorBidi" w:cs="Traditional Arabic"/>
      <w:sz w:val="24"/>
      <w:szCs w:val="36"/>
      <w:lang w:val="id-ID"/>
    </w:rPr>
  </w:style>
  <w:style w:type="paragraph" w:customStyle="1" w:styleId="ParagrafUmum-Konten">
    <w:name w:val="Paragraf Umum - Konten"/>
    <w:link w:val="ParagrafUmum-KontenChar"/>
    <w:qFormat/>
    <w:rsid w:val="00D22CC7"/>
    <w:pPr>
      <w:spacing w:after="160" w:line="259" w:lineRule="auto"/>
      <w:ind w:firstLine="720"/>
    </w:pPr>
    <w:rPr>
      <w:rFonts w:eastAsia="Yu Mincho"/>
      <w:sz w:val="24"/>
      <w:szCs w:val="24"/>
      <w:lang w:val="en" w:eastAsia="ko-KR"/>
    </w:rPr>
  </w:style>
  <w:style w:type="character" w:customStyle="1" w:styleId="ParagrafUmum-KontenChar">
    <w:name w:val="Paragraf Umum - Konten Char"/>
    <w:link w:val="ParagrafUmum-Konten"/>
    <w:rsid w:val="00D22CC7"/>
    <w:rPr>
      <w:rFonts w:eastAsia="Yu Mincho"/>
      <w:sz w:val="24"/>
      <w:szCs w:val="24"/>
      <w:lang w:val="en" w:eastAsia="ko-KR"/>
    </w:rPr>
  </w:style>
  <w:style w:type="paragraph" w:customStyle="1" w:styleId="kepala2">
    <w:name w:val="kepala 2"/>
    <w:basedOn w:val="ListParagraph"/>
    <w:link w:val="kepala2Char"/>
    <w:qFormat/>
    <w:rsid w:val="00D22CC7"/>
    <w:pPr>
      <w:numPr>
        <w:numId w:val="7"/>
      </w:numPr>
      <w:suppressAutoHyphens w:val="0"/>
      <w:spacing w:line="360" w:lineRule="auto"/>
      <w:contextualSpacing/>
    </w:pPr>
    <w:rPr>
      <w:rFonts w:ascii="Calibri" w:eastAsia="Calibri" w:hAnsi="Calibri"/>
      <w:sz w:val="24"/>
      <w:lang w:val="en" w:eastAsia="en-US"/>
    </w:rPr>
  </w:style>
  <w:style w:type="character" w:customStyle="1" w:styleId="kepala2Char">
    <w:name w:val="kepala 2 Char"/>
    <w:link w:val="kepala2"/>
    <w:rsid w:val="00D22CC7"/>
    <w:rPr>
      <w:rFonts w:ascii="Calibri" w:eastAsia="Calibri" w:hAnsi="Calibri"/>
      <w:sz w:val="24"/>
      <w:szCs w:val="24"/>
      <w:lang w:val="en"/>
    </w:rPr>
  </w:style>
  <w:style w:type="character" w:customStyle="1" w:styleId="KepustakaanChar">
    <w:name w:val="Kepustakaan Char"/>
    <w:link w:val="Kepustakaan"/>
    <w:locked/>
    <w:rsid w:val="00D22CC7"/>
    <w:rPr>
      <w:lang w:val="en" w:eastAsia="ko-KR"/>
    </w:rPr>
  </w:style>
  <w:style w:type="paragraph" w:customStyle="1" w:styleId="Kepustakaan">
    <w:name w:val="Kepustakaan"/>
    <w:basedOn w:val="Normal"/>
    <w:link w:val="KepustakaanChar"/>
    <w:qFormat/>
    <w:rsid w:val="00D22CC7"/>
    <w:pPr>
      <w:suppressAutoHyphens w:val="0"/>
      <w:spacing w:after="160"/>
      <w:ind w:left="720" w:hanging="720"/>
      <w:jc w:val="left"/>
    </w:pPr>
    <w:rPr>
      <w:rFonts w:ascii="Times New Roman" w:eastAsia="Times New Roman" w:hAnsi="Times New Roman"/>
      <w:szCs w:val="20"/>
      <w:lang w:val="en" w:eastAsia="ko-KR"/>
    </w:rPr>
  </w:style>
  <w:style w:type="paragraph" w:customStyle="1" w:styleId="s3">
    <w:name w:val="s3"/>
    <w:basedOn w:val="Normal"/>
    <w:link w:val="s3KAR"/>
    <w:rsid w:val="00975F34"/>
    <w:pPr>
      <w:numPr>
        <w:numId w:val="8"/>
      </w:numPr>
      <w:tabs>
        <w:tab w:val="left" w:pos="4111"/>
      </w:tabs>
      <w:suppressAutoHyphens w:val="0"/>
      <w:spacing w:line="480" w:lineRule="auto"/>
      <w:contextualSpacing/>
    </w:pPr>
    <w:rPr>
      <w:rFonts w:ascii="Times New Roman" w:eastAsiaTheme="minorHAnsi" w:hAnsi="Times New Roman"/>
      <w:b/>
      <w:bCs/>
      <w:sz w:val="24"/>
      <w:lang w:eastAsia="en-US"/>
    </w:rPr>
  </w:style>
  <w:style w:type="character" w:customStyle="1" w:styleId="s3KAR">
    <w:name w:val="s3 KAR"/>
    <w:basedOn w:val="DefaultParagraphFont"/>
    <w:link w:val="s3"/>
    <w:rsid w:val="00975F34"/>
    <w:rPr>
      <w:rFonts w:eastAsiaTheme="minorHAnsi"/>
      <w:b/>
      <w:bCs/>
      <w:sz w:val="24"/>
      <w:szCs w:val="24"/>
      <w:lang w:val="en-US"/>
    </w:rPr>
  </w:style>
  <w:style w:type="table" w:customStyle="1" w:styleId="PlainTable22">
    <w:name w:val="Plain Table 22"/>
    <w:basedOn w:val="TableNormal"/>
    <w:uiPriority w:val="42"/>
    <w:qFormat/>
    <w:rsid w:val="00953B90"/>
    <w:pPr>
      <w:jc w:val="left"/>
    </w:pPr>
    <w:rPr>
      <w:rFonts w:asciiTheme="minorHAnsi" w:eastAsiaTheme="minorHAnsi" w:hAnsiTheme="minorHAnsi" w:cstheme="minorBidi"/>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rticle-subtitle">
    <w:name w:val="article-subtitle"/>
    <w:basedOn w:val="DefaultParagraphFont"/>
    <w:rsid w:val="00151DFE"/>
  </w:style>
  <w:style w:type="character" w:customStyle="1" w:styleId="UnresolvedMention1">
    <w:name w:val="Unresolved Mention1"/>
    <w:basedOn w:val="DefaultParagraphFont"/>
    <w:uiPriority w:val="99"/>
    <w:semiHidden/>
    <w:unhideWhenUsed/>
    <w:rsid w:val="006735C9"/>
    <w:rPr>
      <w:color w:val="605E5C"/>
      <w:shd w:val="clear" w:color="auto" w:fill="E1DFDD"/>
    </w:rPr>
  </w:style>
  <w:style w:type="character" w:customStyle="1" w:styleId="selectable-text">
    <w:name w:val="selectable-text"/>
    <w:basedOn w:val="DefaultParagraphFont"/>
    <w:rsid w:val="00907F93"/>
  </w:style>
  <w:style w:type="character" w:customStyle="1" w:styleId="citation">
    <w:name w:val="citation"/>
    <w:basedOn w:val="DefaultParagraphFont"/>
    <w:rsid w:val="001342A8"/>
  </w:style>
  <w:style w:type="character" w:customStyle="1" w:styleId="retrieval">
    <w:name w:val="retrieval"/>
    <w:basedOn w:val="DefaultParagraphFont"/>
    <w:rsid w:val="001342A8"/>
  </w:style>
  <w:style w:type="paragraph" w:customStyle="1" w:styleId="MText">
    <w:name w:val="M_Text"/>
    <w:basedOn w:val="Normal"/>
    <w:qFormat/>
    <w:rsid w:val="00B01530"/>
    <w:pPr>
      <w:suppressAutoHyphens w:val="0"/>
      <w:spacing w:line="340" w:lineRule="atLeast"/>
      <w:ind w:firstLine="284"/>
    </w:pPr>
    <w:rPr>
      <w:rFonts w:ascii="Times New Roman" w:eastAsia="Times New Roman" w:hAnsi="Times New Roman"/>
      <w:color w:val="000000"/>
      <w:sz w:val="24"/>
      <w:szCs w:val="20"/>
      <w:lang w:val="en" w:eastAsia="de-DE"/>
    </w:rPr>
  </w:style>
  <w:style w:type="character" w:customStyle="1" w:styleId="Heading6Char">
    <w:name w:val="Heading 6 Char"/>
    <w:basedOn w:val="DefaultParagraphFont"/>
    <w:link w:val="Heading6"/>
    <w:uiPriority w:val="9"/>
    <w:rsid w:val="005D3321"/>
    <w:rPr>
      <w:rFonts w:asciiTheme="minorHAnsi" w:eastAsiaTheme="majorEastAsia" w:hAnsiTheme="minorHAnsi" w:cstheme="majorBidi"/>
      <w:i/>
      <w:iCs/>
      <w:color w:val="595959" w:themeColor="text1" w:themeTint="A6"/>
      <w:sz w:val="22"/>
      <w:szCs w:val="22"/>
      <w:lang w:val="en-US"/>
    </w:rPr>
  </w:style>
  <w:style w:type="character" w:customStyle="1" w:styleId="Heading7Char">
    <w:name w:val="Heading 7 Char"/>
    <w:basedOn w:val="DefaultParagraphFont"/>
    <w:link w:val="Heading7"/>
    <w:uiPriority w:val="9"/>
    <w:semiHidden/>
    <w:rsid w:val="005D3321"/>
    <w:rPr>
      <w:rFonts w:asciiTheme="minorHAnsi" w:eastAsiaTheme="majorEastAsia" w:hAnsiTheme="minorHAnsi" w:cstheme="majorBidi"/>
      <w:color w:val="595959" w:themeColor="text1" w:themeTint="A6"/>
      <w:sz w:val="22"/>
      <w:szCs w:val="22"/>
      <w:lang w:val="en-US"/>
    </w:rPr>
  </w:style>
  <w:style w:type="character" w:customStyle="1" w:styleId="Heading8Char">
    <w:name w:val="Heading 8 Char"/>
    <w:basedOn w:val="DefaultParagraphFont"/>
    <w:link w:val="Heading8"/>
    <w:uiPriority w:val="9"/>
    <w:semiHidden/>
    <w:rsid w:val="005D3321"/>
    <w:rPr>
      <w:rFonts w:asciiTheme="minorHAnsi" w:eastAsiaTheme="majorEastAsia" w:hAnsiTheme="minorHAnsi" w:cstheme="majorBidi"/>
      <w:i/>
      <w:iCs/>
      <w:color w:val="272727" w:themeColor="text1" w:themeTint="D8"/>
      <w:sz w:val="22"/>
      <w:szCs w:val="22"/>
      <w:lang w:val="en-US"/>
    </w:rPr>
  </w:style>
  <w:style w:type="character" w:customStyle="1" w:styleId="Heading9Char">
    <w:name w:val="Heading 9 Char"/>
    <w:basedOn w:val="DefaultParagraphFont"/>
    <w:link w:val="Heading9"/>
    <w:uiPriority w:val="9"/>
    <w:semiHidden/>
    <w:rsid w:val="005D3321"/>
    <w:rPr>
      <w:rFonts w:asciiTheme="minorHAnsi" w:eastAsiaTheme="majorEastAsia" w:hAnsiTheme="minorHAnsi" w:cstheme="majorBidi"/>
      <w:color w:val="272727" w:themeColor="text1" w:themeTint="D8"/>
      <w:sz w:val="22"/>
      <w:szCs w:val="22"/>
      <w:lang w:val="en-US"/>
    </w:rPr>
  </w:style>
  <w:style w:type="character" w:customStyle="1" w:styleId="TitleChar">
    <w:name w:val="Title Char"/>
    <w:basedOn w:val="DefaultParagraphFont"/>
    <w:link w:val="Title"/>
    <w:uiPriority w:val="10"/>
    <w:rsid w:val="005D3321"/>
    <w:rPr>
      <w:rFonts w:ascii="Arial" w:eastAsia="MS Mincho" w:hAnsi="Arial"/>
      <w:b/>
      <w:lang w:val="en-US" w:eastAsia="ar-SA"/>
    </w:rPr>
  </w:style>
  <w:style w:type="character" w:customStyle="1" w:styleId="SubtitleChar">
    <w:name w:val="Subtitle Char"/>
    <w:basedOn w:val="DefaultParagraphFont"/>
    <w:link w:val="Subtitle"/>
    <w:uiPriority w:val="11"/>
    <w:rsid w:val="005D3321"/>
    <w:rPr>
      <w:rFonts w:ascii="Arial" w:eastAsia="MS Mincho" w:hAnsi="Arial" w:cs="Arial"/>
      <w:szCs w:val="24"/>
      <w:lang w:val="en-US" w:eastAsia="ar-SA"/>
    </w:rPr>
  </w:style>
  <w:style w:type="paragraph" w:styleId="Quote">
    <w:name w:val="Quote"/>
    <w:basedOn w:val="Normal"/>
    <w:next w:val="Normal"/>
    <w:link w:val="QuoteChar"/>
    <w:uiPriority w:val="29"/>
    <w:qFormat/>
    <w:rsid w:val="005D3321"/>
    <w:pPr>
      <w:suppressAutoHyphens w:val="0"/>
      <w:spacing w:before="160" w:after="160" w:line="259" w:lineRule="auto"/>
      <w:jc w:val="center"/>
    </w:pPr>
    <w:rPr>
      <w:rFonts w:asciiTheme="minorHAnsi" w:eastAsiaTheme="minorHAnsi" w:hAnsiTheme="minorHAnsi" w:cstheme="minorBidi"/>
      <w:i/>
      <w:iCs/>
      <w:color w:val="404040" w:themeColor="text1" w:themeTint="BF"/>
      <w:sz w:val="22"/>
      <w:szCs w:val="22"/>
      <w:lang w:eastAsia="en-US"/>
    </w:rPr>
  </w:style>
  <w:style w:type="character" w:customStyle="1" w:styleId="QuoteChar">
    <w:name w:val="Quote Char"/>
    <w:basedOn w:val="DefaultParagraphFont"/>
    <w:link w:val="Quote"/>
    <w:uiPriority w:val="29"/>
    <w:rsid w:val="005D3321"/>
    <w:rPr>
      <w:rFonts w:asciiTheme="minorHAnsi" w:eastAsiaTheme="minorHAnsi" w:hAnsiTheme="minorHAnsi" w:cstheme="minorBidi"/>
      <w:i/>
      <w:iCs/>
      <w:color w:val="404040" w:themeColor="text1" w:themeTint="BF"/>
      <w:sz w:val="22"/>
      <w:szCs w:val="22"/>
      <w:lang w:val="en-US"/>
    </w:rPr>
  </w:style>
  <w:style w:type="character" w:styleId="IntenseEmphasis">
    <w:name w:val="Intense Emphasis"/>
    <w:basedOn w:val="DefaultParagraphFont"/>
    <w:uiPriority w:val="21"/>
    <w:qFormat/>
    <w:rsid w:val="005D3321"/>
    <w:rPr>
      <w:i/>
      <w:iCs/>
      <w:color w:val="365F91" w:themeColor="accent1" w:themeShade="BF"/>
    </w:rPr>
  </w:style>
  <w:style w:type="paragraph" w:styleId="IntenseQuote">
    <w:name w:val="Intense Quote"/>
    <w:basedOn w:val="Normal"/>
    <w:next w:val="Normal"/>
    <w:link w:val="IntenseQuoteChar"/>
    <w:uiPriority w:val="30"/>
    <w:qFormat/>
    <w:rsid w:val="005D3321"/>
    <w:pPr>
      <w:pBdr>
        <w:top w:val="single" w:sz="4" w:space="10" w:color="365F91" w:themeColor="accent1" w:themeShade="BF"/>
        <w:bottom w:val="single" w:sz="4" w:space="10" w:color="365F91" w:themeColor="accent1" w:themeShade="BF"/>
      </w:pBdr>
      <w:suppressAutoHyphens w:val="0"/>
      <w:spacing w:before="360" w:after="360" w:line="259" w:lineRule="auto"/>
      <w:ind w:left="864" w:right="864"/>
      <w:jc w:val="center"/>
    </w:pPr>
    <w:rPr>
      <w:rFonts w:asciiTheme="minorHAnsi" w:eastAsiaTheme="minorHAnsi" w:hAnsiTheme="minorHAnsi" w:cstheme="minorBidi"/>
      <w:i/>
      <w:iCs/>
      <w:color w:val="365F91" w:themeColor="accent1" w:themeShade="BF"/>
      <w:sz w:val="22"/>
      <w:szCs w:val="22"/>
      <w:lang w:eastAsia="en-US"/>
    </w:rPr>
  </w:style>
  <w:style w:type="character" w:customStyle="1" w:styleId="IntenseQuoteChar">
    <w:name w:val="Intense Quote Char"/>
    <w:basedOn w:val="DefaultParagraphFont"/>
    <w:link w:val="IntenseQuote"/>
    <w:uiPriority w:val="30"/>
    <w:rsid w:val="005D3321"/>
    <w:rPr>
      <w:rFonts w:asciiTheme="minorHAnsi" w:eastAsiaTheme="minorHAnsi" w:hAnsiTheme="minorHAnsi" w:cstheme="minorBidi"/>
      <w:i/>
      <w:iCs/>
      <w:color w:val="365F91" w:themeColor="accent1" w:themeShade="BF"/>
      <w:sz w:val="22"/>
      <w:szCs w:val="22"/>
      <w:lang w:val="en-US"/>
    </w:rPr>
  </w:style>
  <w:style w:type="character" w:styleId="IntenseReference">
    <w:name w:val="Intense Reference"/>
    <w:basedOn w:val="DefaultParagraphFont"/>
    <w:uiPriority w:val="32"/>
    <w:qFormat/>
    <w:rsid w:val="005D3321"/>
    <w:rPr>
      <w:b/>
      <w:bCs/>
      <w:smallCaps/>
      <w:color w:val="365F91" w:themeColor="accent1" w:themeShade="BF"/>
      <w:spacing w:val="5"/>
    </w:rPr>
  </w:style>
  <w:style w:type="table" w:customStyle="1" w:styleId="TableNormal1">
    <w:name w:val="Table Normal1"/>
    <w:unhideWhenUsed/>
    <w:qFormat/>
    <w:rsid w:val="005D3321"/>
    <w:pPr>
      <w:widowControl w:val="0"/>
      <w:jc w:val="left"/>
    </w:pPr>
    <w:rPr>
      <w:rFonts w:asciiTheme="minorHAnsi" w:eastAsiaTheme="minorHAnsi" w:hAnsiTheme="minorHAnsi" w:cstheme="minorBidi"/>
      <w:sz w:val="22"/>
      <w:szCs w:val="22"/>
      <w:lang w:val="en-US"/>
    </w:rPr>
    <w:tblPr>
      <w:tblInd w:w="0" w:type="dxa"/>
      <w:tblCellMar>
        <w:top w:w="0" w:type="dxa"/>
        <w:left w:w="0" w:type="dxa"/>
        <w:bottom w:w="0" w:type="dxa"/>
        <w:right w:w="0" w:type="dxa"/>
      </w:tblCellMar>
    </w:tblPr>
  </w:style>
  <w:style w:type="character" w:customStyle="1" w:styleId="UnresolvedMention10">
    <w:name w:val="Unresolved Mention1"/>
    <w:basedOn w:val="DefaultParagraphFont"/>
    <w:uiPriority w:val="99"/>
    <w:semiHidden/>
    <w:unhideWhenUsed/>
    <w:rsid w:val="005D3321"/>
    <w:rPr>
      <w:color w:val="605E5C"/>
      <w:shd w:val="clear" w:color="auto" w:fill="E1DFDD"/>
    </w:rPr>
  </w:style>
  <w:style w:type="table" w:customStyle="1" w:styleId="TableGridLight1">
    <w:name w:val="Table Grid Light1"/>
    <w:basedOn w:val="TableNormal"/>
    <w:uiPriority w:val="40"/>
    <w:rsid w:val="005D3321"/>
    <w:pPr>
      <w:jc w:val="left"/>
    </w:pPr>
    <w:rPr>
      <w:rFonts w:asciiTheme="minorHAnsi" w:eastAsiaTheme="minorHAnsi" w:hAnsiTheme="minorHAnsi" w:cstheme="minorBidi"/>
      <w:sz w:val="22"/>
      <w:szCs w:val="22"/>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5D3321"/>
    <w:pPr>
      <w:jc w:val="left"/>
    </w:pPr>
    <w:rPr>
      <w:rFonts w:asciiTheme="minorHAnsi" w:eastAsiaTheme="minorHAnsi" w:hAnsiTheme="minorHAnsi" w:cstheme="minorBidi"/>
      <w:sz w:val="22"/>
      <w:szCs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2-Accent51">
    <w:name w:val="List Table 2 - Accent 51"/>
    <w:basedOn w:val="TableNormal"/>
    <w:uiPriority w:val="47"/>
    <w:rsid w:val="005D3321"/>
    <w:pPr>
      <w:jc w:val="left"/>
    </w:pPr>
    <w:rPr>
      <w:rFonts w:asciiTheme="minorHAnsi" w:eastAsiaTheme="minorHAnsi" w:hAnsiTheme="minorHAnsi" w:cstheme="minorBidi"/>
      <w:sz w:val="22"/>
      <w:szCs w:val="22"/>
      <w:lang w:val="en-U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2-Accent31">
    <w:name w:val="List Table 2 - Accent 31"/>
    <w:basedOn w:val="TableNormal"/>
    <w:uiPriority w:val="47"/>
    <w:rsid w:val="005D3321"/>
    <w:pPr>
      <w:jc w:val="left"/>
    </w:pPr>
    <w:rPr>
      <w:rFonts w:asciiTheme="minorHAnsi" w:eastAsiaTheme="minorHAnsi" w:hAnsiTheme="minorHAnsi" w:cstheme="minorBidi"/>
      <w:sz w:val="22"/>
      <w:szCs w:val="22"/>
      <w:lang w:val="en-US"/>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3-Accent51">
    <w:name w:val="List Table 3 - Accent 51"/>
    <w:basedOn w:val="TableNormal"/>
    <w:uiPriority w:val="48"/>
    <w:rsid w:val="005D3321"/>
    <w:pPr>
      <w:jc w:val="left"/>
    </w:pPr>
    <w:rPr>
      <w:rFonts w:asciiTheme="minorHAnsi" w:eastAsiaTheme="minorHAnsi" w:hAnsiTheme="minorHAnsi" w:cstheme="minorBidi"/>
      <w:sz w:val="22"/>
      <w:szCs w:val="22"/>
      <w:lang w:val="en-US"/>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GridTable1Light-Accent51">
    <w:name w:val="Grid Table 1 Light - Accent 51"/>
    <w:basedOn w:val="TableNormal"/>
    <w:uiPriority w:val="46"/>
    <w:rsid w:val="005D3321"/>
    <w:pPr>
      <w:jc w:val="left"/>
    </w:pPr>
    <w:rPr>
      <w:rFonts w:asciiTheme="minorHAnsi" w:eastAsiaTheme="minorHAnsi" w:hAnsiTheme="minorHAnsi" w:cstheme="minorBidi"/>
      <w:sz w:val="22"/>
      <w:szCs w:val="22"/>
      <w:lang w:val="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5D3321"/>
    <w:pPr>
      <w:jc w:val="left"/>
    </w:pPr>
    <w:rPr>
      <w:rFonts w:asciiTheme="minorHAnsi" w:eastAsiaTheme="minorHAnsi" w:hAnsiTheme="minorHAnsi" w:cstheme="minorBidi"/>
      <w:sz w:val="22"/>
      <w:szCs w:val="22"/>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5D3321"/>
    <w:pPr>
      <w:jc w:val="left"/>
    </w:pPr>
    <w:rPr>
      <w:rFonts w:asciiTheme="minorHAnsi" w:eastAsiaTheme="minorHAnsi" w:hAnsiTheme="minorHAnsi" w:cstheme="minorBidi"/>
      <w:sz w:val="22"/>
      <w:szCs w:val="22"/>
      <w:lang w:val="en-US"/>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4-Accent51">
    <w:name w:val="Grid Table 4 - Accent 51"/>
    <w:basedOn w:val="TableNormal"/>
    <w:uiPriority w:val="49"/>
    <w:rsid w:val="005D3321"/>
    <w:pPr>
      <w:jc w:val="left"/>
    </w:pPr>
    <w:rPr>
      <w:rFonts w:asciiTheme="minorHAnsi" w:eastAsiaTheme="minorHAnsi" w:hAnsiTheme="minorHAnsi" w:cstheme="minorBidi"/>
      <w:sz w:val="22"/>
      <w:szCs w:val="22"/>
      <w:lang w:val="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c-article-author-affiliationaddress">
    <w:name w:val="c-article-author-affiliation__address"/>
    <w:basedOn w:val="Normal"/>
    <w:rsid w:val="005D3321"/>
    <w:pPr>
      <w:suppressAutoHyphens w:val="0"/>
      <w:spacing w:before="100" w:beforeAutospacing="1" w:after="100" w:afterAutospacing="1"/>
      <w:jc w:val="left"/>
    </w:pPr>
    <w:rPr>
      <w:rFonts w:ascii="Times New Roman" w:eastAsia="Times New Roman" w:hAnsi="Times New Roman"/>
      <w:sz w:val="24"/>
      <w:lang w:eastAsia="en-US"/>
    </w:rPr>
  </w:style>
  <w:style w:type="paragraph" w:customStyle="1" w:styleId="c-article-author-affiliationauthors-list">
    <w:name w:val="c-article-author-affiliation__authors-list"/>
    <w:basedOn w:val="Normal"/>
    <w:rsid w:val="005D3321"/>
    <w:pPr>
      <w:suppressAutoHyphens w:val="0"/>
      <w:spacing w:before="100" w:beforeAutospacing="1" w:after="100" w:afterAutospacing="1"/>
      <w:jc w:val="left"/>
    </w:pPr>
    <w:rPr>
      <w:rFonts w:ascii="Times New Roman" w:eastAsia="Times New Roman" w:hAnsi="Times New Roman"/>
      <w:sz w:val="24"/>
      <w:lang w:eastAsia="en-US"/>
    </w:rPr>
  </w:style>
  <w:style w:type="table" w:customStyle="1" w:styleId="GridTable41">
    <w:name w:val="Grid Table 41"/>
    <w:basedOn w:val="TableNormal"/>
    <w:uiPriority w:val="49"/>
    <w:rsid w:val="005D3321"/>
    <w:pPr>
      <w:jc w:val="left"/>
    </w:pPr>
    <w:rPr>
      <w:rFonts w:asciiTheme="minorHAnsi" w:eastAsiaTheme="minorHAnsi" w:hAnsiTheme="minorHAnsi" w:cstheme="minorBidi"/>
      <w:sz w:val="22"/>
      <w:szCs w:val="22"/>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inglehighlightclass">
    <w:name w:val="single_highlight_class"/>
    <w:basedOn w:val="DefaultParagraphFont"/>
    <w:rsid w:val="005D3321"/>
  </w:style>
  <w:style w:type="character" w:customStyle="1" w:styleId="hlfld-contribauthor">
    <w:name w:val="hlfld-contribauthor"/>
    <w:basedOn w:val="DefaultParagraphFont"/>
    <w:rsid w:val="005D3321"/>
  </w:style>
  <w:style w:type="character" w:customStyle="1" w:styleId="comma-separator">
    <w:name w:val="comma-separator"/>
    <w:basedOn w:val="DefaultParagraphFont"/>
    <w:rsid w:val="005D3321"/>
  </w:style>
  <w:style w:type="character" w:customStyle="1" w:styleId="hlfld-title">
    <w:name w:val="hlfld-title"/>
    <w:basedOn w:val="DefaultParagraphFont"/>
    <w:rsid w:val="005D3321"/>
  </w:style>
  <w:style w:type="table" w:customStyle="1" w:styleId="ListTable22">
    <w:name w:val="List Table 22"/>
    <w:basedOn w:val="TableNormal"/>
    <w:uiPriority w:val="47"/>
    <w:rsid w:val="00627682"/>
    <w:pPr>
      <w:jc w:val="left"/>
    </w:pPr>
    <w:rPr>
      <w:rFonts w:asciiTheme="minorHAnsi" w:eastAsiaTheme="minorHAnsi" w:hAnsiTheme="minorHAnsi" w:cstheme="minorBidi"/>
      <w:kern w:val="2"/>
      <w:sz w:val="22"/>
      <w:szCs w:val="22"/>
      <w:lang w:val="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944834"/>
    <w:rPr>
      <w:color w:val="605E5C"/>
      <w:shd w:val="clear" w:color="auto" w:fill="E1DFDD"/>
    </w:rPr>
  </w:style>
  <w:style w:type="table" w:customStyle="1" w:styleId="TableGrid4">
    <w:name w:val="Table Grid4"/>
    <w:basedOn w:val="TableNormal"/>
    <w:next w:val="TableGrid"/>
    <w:uiPriority w:val="39"/>
    <w:rsid w:val="004E5BE4"/>
    <w:pPr>
      <w:jc w:val="left"/>
    </w:pPr>
    <w:rPr>
      <w:rFonts w:eastAsia="MS Mincho"/>
      <w:sz w:val="24"/>
      <w:szCs w:val="24"/>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Char">
    <w:name w:val="Default Char"/>
    <w:basedOn w:val="DefaultParagraphFont"/>
    <w:link w:val="Default"/>
    <w:rsid w:val="00160F2F"/>
    <w:rPr>
      <w:rFonts w:eastAsia="Calibri"/>
      <w:color w:val="000000"/>
      <w:sz w:val="24"/>
      <w:szCs w:val="24"/>
      <w:lang w:val="en-US"/>
    </w:rPr>
  </w:style>
  <w:style w:type="character" w:customStyle="1" w:styleId="CharAttribute1">
    <w:name w:val="CharAttribute1"/>
    <w:rsid w:val="00160F2F"/>
    <w:rPr>
      <w:rFonts w:ascii="Times New Roman" w:eastAsia="Times New Roman"/>
      <w:b/>
      <w:sz w:val="24"/>
    </w:rPr>
  </w:style>
  <w:style w:type="paragraph" w:customStyle="1" w:styleId="whitespace-pre-wrap">
    <w:name w:val="whitespace-pre-wrap"/>
    <w:basedOn w:val="Normal"/>
    <w:rsid w:val="00582944"/>
    <w:pPr>
      <w:suppressAutoHyphens w:val="0"/>
      <w:spacing w:before="100" w:beforeAutospacing="1" w:after="100" w:afterAutospacing="1"/>
      <w:jc w:val="left"/>
    </w:pPr>
    <w:rPr>
      <w:rFonts w:ascii="Times New Roman" w:eastAsia="Times New Roman" w:hAnsi="Times New Roman"/>
      <w:sz w:val="24"/>
      <w:lang w:eastAsia="en-US"/>
    </w:rPr>
  </w:style>
  <w:style w:type="character" w:customStyle="1" w:styleId="BodyText2Char">
    <w:name w:val="Body Text 2 Char"/>
    <w:basedOn w:val="DefaultParagraphFont"/>
    <w:link w:val="BodyText2"/>
    <w:rsid w:val="00344234"/>
    <w:rPr>
      <w:rFonts w:ascii="Batang" w:eastAsia="MS Mincho" w:hAnsi="Batang"/>
      <w:szCs w:val="24"/>
      <w:lang w:val="en-US" w:eastAsia="ar-SA"/>
    </w:rPr>
  </w:style>
  <w:style w:type="character" w:customStyle="1" w:styleId="BodyTextIndentChar">
    <w:name w:val="Body Text Indent Char"/>
    <w:basedOn w:val="DefaultParagraphFont"/>
    <w:link w:val="BodyTextIndent"/>
    <w:rsid w:val="00344234"/>
    <w:rPr>
      <w:rFonts w:ascii="Batang" w:eastAsia="MS Mincho" w:hAnsi="Batang"/>
      <w:szCs w:val="24"/>
      <w:lang w:val="en-US" w:eastAsia="ar-SA"/>
    </w:rPr>
  </w:style>
  <w:style w:type="character" w:customStyle="1" w:styleId="CommentSubjectChar1">
    <w:name w:val="Comment Subject Char1"/>
    <w:basedOn w:val="CommentTextChar"/>
    <w:uiPriority w:val="99"/>
    <w:semiHidden/>
    <w:rsid w:val="00344234"/>
    <w:rPr>
      <w:rFonts w:ascii="Times New Roman" w:eastAsia="Times New Roman" w:hAnsi="Times New Roman"/>
      <w:b/>
      <w:bCs/>
      <w:lang w:val="en-US"/>
    </w:rPr>
  </w:style>
  <w:style w:type="paragraph" w:styleId="BodyTextIndent3">
    <w:name w:val="Body Text Indent 3"/>
    <w:basedOn w:val="Normal"/>
    <w:link w:val="BodyTextIndent3Char"/>
    <w:uiPriority w:val="99"/>
    <w:semiHidden/>
    <w:unhideWhenUsed/>
    <w:rsid w:val="00344234"/>
    <w:pPr>
      <w:spacing w:after="120"/>
      <w:ind w:left="283"/>
    </w:pPr>
    <w:rPr>
      <w:rFonts w:cs="Batang"/>
      <w:sz w:val="16"/>
      <w:szCs w:val="16"/>
    </w:rPr>
  </w:style>
  <w:style w:type="character" w:customStyle="1" w:styleId="BodyTextIndent3Char">
    <w:name w:val="Body Text Indent 3 Char"/>
    <w:basedOn w:val="DefaultParagraphFont"/>
    <w:link w:val="BodyTextIndent3"/>
    <w:uiPriority w:val="99"/>
    <w:semiHidden/>
    <w:rsid w:val="00344234"/>
    <w:rPr>
      <w:rFonts w:ascii="Batang" w:eastAsia="MS Mincho" w:hAnsi="Batang" w:cs="Batang"/>
      <w:sz w:val="16"/>
      <w:szCs w:val="16"/>
      <w:lang w:val="en-US" w:eastAsia="ar-SA"/>
    </w:rPr>
  </w:style>
  <w:style w:type="character" w:customStyle="1" w:styleId="SebutanYangBelumTerselesaikan1">
    <w:name w:val="Sebutan Yang Belum Terselesaikan1"/>
    <w:basedOn w:val="DefaultParagraphFont"/>
    <w:uiPriority w:val="99"/>
    <w:semiHidden/>
    <w:unhideWhenUsed/>
    <w:rsid w:val="00344234"/>
    <w:rPr>
      <w:color w:val="605E5C"/>
      <w:shd w:val="clear" w:color="auto" w:fill="E1DFDD"/>
    </w:rPr>
  </w:style>
  <w:style w:type="character" w:customStyle="1" w:styleId="y2iqfc">
    <w:name w:val="y2iqfc"/>
    <w:basedOn w:val="DefaultParagraphFont"/>
    <w:rsid w:val="00344234"/>
  </w:style>
  <w:style w:type="paragraph" w:customStyle="1" w:styleId="paragraph">
    <w:name w:val="paragraph"/>
    <w:basedOn w:val="Normal"/>
    <w:rsid w:val="00344234"/>
    <w:pPr>
      <w:suppressAutoHyphens w:val="0"/>
      <w:spacing w:before="100" w:beforeAutospacing="1" w:after="100" w:afterAutospacing="1"/>
      <w:jc w:val="left"/>
    </w:pPr>
    <w:rPr>
      <w:rFonts w:ascii="Times New Roman" w:eastAsia="Times New Roman" w:hAnsi="Times New Roman" w:cs="Batang"/>
      <w:sz w:val="24"/>
      <w:lang w:eastAsia="en-US"/>
    </w:rPr>
  </w:style>
  <w:style w:type="table" w:customStyle="1" w:styleId="TableGrid5">
    <w:name w:val="Table Grid5"/>
    <w:basedOn w:val="TableNormal"/>
    <w:next w:val="TableGrid"/>
    <w:uiPriority w:val="39"/>
    <w:rsid w:val="00344234"/>
    <w:pPr>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4">
    <w:name w:val="Plain Table 24"/>
    <w:basedOn w:val="TableNormal"/>
    <w:uiPriority w:val="42"/>
    <w:qFormat/>
    <w:rsid w:val="00344234"/>
    <w:pPr>
      <w:jc w:val="left"/>
    </w:pPr>
    <w:rPr>
      <w:rFonts w:asciiTheme="minorHAnsi" w:eastAsiaTheme="minorHAnsi" w:hAnsiTheme="minorHAnsi" w:cstheme="minorBidi"/>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67"/>
    <w:rsid w:val="00344234"/>
    <w:rPr>
      <w:color w:val="808080"/>
    </w:rPr>
  </w:style>
  <w:style w:type="table" w:customStyle="1" w:styleId="PlainTable42">
    <w:name w:val="Plain Table 42"/>
    <w:basedOn w:val="TableNormal"/>
    <w:uiPriority w:val="44"/>
    <w:rsid w:val="00344234"/>
    <w:pPr>
      <w:jc w:val="left"/>
    </w:pPr>
    <w:rPr>
      <w:rFonts w:ascii="Batang" w:eastAsia="Batang" w:hAnsi="Batang" w:cs="Batang"/>
      <w:sz w:val="24"/>
      <w:szCs w:val="24"/>
      <w:lang w:val="en-US" w:eastAsia="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167C9"/>
    <w:pPr>
      <w:jc w:val="left"/>
    </w:pPr>
    <w:rPr>
      <w:rFonts w:ascii="Calibri" w:eastAsia="Calibri" w:hAnsi="Calibri"/>
      <w:lang w:val="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6">
    <w:name w:val="Table Grid6"/>
    <w:basedOn w:val="TableNormal"/>
    <w:next w:val="TableGrid"/>
    <w:uiPriority w:val="39"/>
    <w:rsid w:val="00480BFC"/>
    <w:pPr>
      <w:jc w:val="left"/>
    </w:pPr>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480BFC"/>
    <w:pPr>
      <w:jc w:val="left"/>
    </w:pPr>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480BFC"/>
    <w:pPr>
      <w:jc w:val="left"/>
    </w:pPr>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480BFC"/>
    <w:pPr>
      <w:jc w:val="left"/>
    </w:pPr>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480BFC"/>
    <w:pPr>
      <w:jc w:val="left"/>
    </w:pPr>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480BFC"/>
    <w:pPr>
      <w:jc w:val="left"/>
    </w:pPr>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39"/>
    <w:rsid w:val="00480BFC"/>
    <w:pPr>
      <w:jc w:val="left"/>
    </w:pPr>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480BFC"/>
    <w:pPr>
      <w:jc w:val="left"/>
    </w:pPr>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39"/>
    <w:rsid w:val="00480BFC"/>
    <w:pPr>
      <w:jc w:val="left"/>
    </w:pPr>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a">
    <w:name w:val="p1a"/>
    <w:basedOn w:val="Normal"/>
    <w:next w:val="Normal"/>
    <w:rsid w:val="00165854"/>
    <w:pPr>
      <w:suppressAutoHyphens w:val="0"/>
      <w:overflowPunct w:val="0"/>
      <w:autoSpaceDE w:val="0"/>
      <w:autoSpaceDN w:val="0"/>
      <w:adjustRightInd w:val="0"/>
      <w:spacing w:line="240" w:lineRule="atLeast"/>
      <w:textAlignment w:val="baseline"/>
    </w:pPr>
    <w:rPr>
      <w:rFonts w:ascii="Times New Roman" w:eastAsia="Times New Roman" w:hAnsi="Times New Roman"/>
      <w:szCs w:val="20"/>
      <w:lang w:eastAsia="en-US"/>
    </w:rPr>
  </w:style>
  <w:style w:type="paragraph" w:customStyle="1" w:styleId="HEPIBOYTEXT">
    <w:name w:val="HEPI_BOYTEXT"/>
    <w:basedOn w:val="Normal"/>
    <w:qFormat/>
    <w:rsid w:val="00165854"/>
    <w:pPr>
      <w:suppressAutoHyphens w:val="0"/>
      <w:ind w:firstLine="567"/>
    </w:pPr>
    <w:rPr>
      <w:rFonts w:ascii="Garamond" w:eastAsia="Calibri" w:hAnsi="Garamond"/>
      <w:sz w:val="24"/>
      <w:szCs w:val="22"/>
      <w:lang w:val="id-ID" w:eastAsia="en-US"/>
    </w:rPr>
  </w:style>
  <w:style w:type="character" w:customStyle="1" w:styleId="anchor-text">
    <w:name w:val="anchor-text"/>
    <w:basedOn w:val="DefaultParagraphFont"/>
    <w:rsid w:val="00F022DE"/>
  </w:style>
  <w:style w:type="paragraph" w:customStyle="1" w:styleId="SubsectionheadingsMaJER">
    <w:name w:val="Subsection headings MaJER"/>
    <w:basedOn w:val="BodyText"/>
    <w:qFormat/>
    <w:rsid w:val="00C24430"/>
    <w:pPr>
      <w:suppressAutoHyphens w:val="0"/>
      <w:spacing w:before="120"/>
    </w:pPr>
    <w:rPr>
      <w:rFonts w:ascii="Times New Roman" w:eastAsia="Times New Roman" w:hAnsi="Times New Roman"/>
      <w:sz w:val="24"/>
      <w:lang w:val="en-GB" w:eastAsia="es-ES"/>
    </w:rPr>
  </w:style>
  <w:style w:type="paragraph" w:customStyle="1" w:styleId="BodytextMaJER">
    <w:name w:val="Body text MaJER"/>
    <w:basedOn w:val="Normal"/>
    <w:qFormat/>
    <w:rsid w:val="00C24430"/>
    <w:pPr>
      <w:suppressAutoHyphens w:val="0"/>
    </w:pPr>
    <w:rPr>
      <w:rFonts w:ascii="Times New Roman" w:eastAsia="Times New Roman" w:hAnsi="Times New Roman"/>
      <w:snapToGrid w:val="0"/>
      <w:sz w:val="24"/>
      <w:lang w:val="en-GB" w:eastAsia="en-US"/>
    </w:rPr>
  </w:style>
  <w:style w:type="character" w:customStyle="1" w:styleId="mediumtext">
    <w:name w:val="medium_text"/>
    <w:basedOn w:val="DefaultParagraphFont"/>
    <w:rsid w:val="00195955"/>
  </w:style>
  <w:style w:type="character" w:customStyle="1" w:styleId="sw">
    <w:name w:val="sw"/>
    <w:basedOn w:val="DefaultParagraphFont"/>
    <w:rsid w:val="000211D6"/>
  </w:style>
  <w:style w:type="paragraph" w:customStyle="1" w:styleId="IsiParagarf">
    <w:name w:val="Isi Paragarf"/>
    <w:basedOn w:val="Normal"/>
    <w:link w:val="IsiParagarfChar"/>
    <w:qFormat/>
    <w:rsid w:val="00DC2156"/>
    <w:pPr>
      <w:suppressAutoHyphens w:val="0"/>
      <w:spacing w:line="276" w:lineRule="auto"/>
      <w:ind w:firstLine="567"/>
    </w:pPr>
    <w:rPr>
      <w:rFonts w:ascii="Cambria" w:eastAsiaTheme="minorHAnsi" w:hAnsi="Cambria" w:cstheme="minorBidi"/>
      <w:sz w:val="22"/>
      <w:szCs w:val="22"/>
      <w:lang w:eastAsia="en-US"/>
    </w:rPr>
  </w:style>
  <w:style w:type="character" w:customStyle="1" w:styleId="IsiParagarfChar">
    <w:name w:val="Isi Paragarf Char"/>
    <w:basedOn w:val="DefaultParagraphFont"/>
    <w:link w:val="IsiParagarf"/>
    <w:rsid w:val="00DC2156"/>
    <w:rPr>
      <w:rFonts w:ascii="Cambria" w:eastAsiaTheme="minorHAnsi" w:hAnsi="Cambria" w:cstheme="minorBidi"/>
      <w:sz w:val="22"/>
      <w:szCs w:val="22"/>
      <w:lang w:val="en-US"/>
    </w:rPr>
  </w:style>
  <w:style w:type="paragraph" w:customStyle="1" w:styleId="71isipaperparagraf2dst">
    <w:name w:val="7.1 isi paper paragraf 2 dst"/>
    <w:basedOn w:val="Normal"/>
    <w:link w:val="71isipaperparagraf2dstChar"/>
    <w:qFormat/>
    <w:rsid w:val="00C74D48"/>
    <w:pPr>
      <w:suppressAutoHyphens w:val="0"/>
      <w:spacing w:line="220" w:lineRule="exact"/>
      <w:ind w:firstLine="426"/>
      <w:contextualSpacing/>
    </w:pPr>
    <w:rPr>
      <w:rFonts w:ascii="Times New Roman" w:eastAsia="Times New Roman" w:hAnsi="Times New Roman"/>
      <w:szCs w:val="20"/>
      <w:lang w:val="en-GB" w:eastAsia="x-none"/>
    </w:rPr>
  </w:style>
  <w:style w:type="character" w:customStyle="1" w:styleId="71isipaperparagraf2dstChar">
    <w:name w:val="7.1 isi paper paragraf 2 dst Char"/>
    <w:basedOn w:val="DefaultParagraphFont"/>
    <w:link w:val="71isipaperparagraf2dst"/>
    <w:rsid w:val="00C74D48"/>
    <w:rPr>
      <w:lang w:val="en-GB" w:eastAsia="x-none"/>
    </w:rPr>
  </w:style>
  <w:style w:type="paragraph" w:customStyle="1" w:styleId="21bSubjudul2anaksubjudul">
    <w:name w:val="2.1b Subjudul2 (anak subjudul)"/>
    <w:basedOn w:val="Normal"/>
    <w:qFormat/>
    <w:rsid w:val="000D55AA"/>
    <w:pPr>
      <w:widowControl w:val="0"/>
      <w:numPr>
        <w:numId w:val="9"/>
      </w:numPr>
      <w:suppressAutoHyphens w:val="0"/>
      <w:autoSpaceDE w:val="0"/>
      <w:autoSpaceDN w:val="0"/>
      <w:adjustRightInd w:val="0"/>
      <w:ind w:right="-28"/>
    </w:pPr>
    <w:rPr>
      <w:rFonts w:ascii="Calibri" w:eastAsia="Times New Roman" w:hAnsi="Calibri" w:cs="Gill Sans MT"/>
      <w:b/>
      <w:sz w:val="24"/>
      <w:lang w:val="id-ID" w:eastAsia="id-ID"/>
    </w:rPr>
  </w:style>
  <w:style w:type="paragraph" w:customStyle="1" w:styleId="11">
    <w:name w:val="1.1"/>
    <w:basedOn w:val="Normal"/>
    <w:link w:val="11Char"/>
    <w:qFormat/>
    <w:rsid w:val="00BA2958"/>
    <w:pPr>
      <w:suppressAutoHyphens w:val="0"/>
      <w:spacing w:after="200" w:line="480" w:lineRule="auto"/>
    </w:pPr>
    <w:rPr>
      <w:rFonts w:ascii="Times New Roman" w:eastAsiaTheme="minorHAnsi" w:hAnsi="Times New Roman"/>
      <w:sz w:val="24"/>
      <w:lang w:eastAsia="en-US"/>
    </w:rPr>
  </w:style>
  <w:style w:type="character" w:customStyle="1" w:styleId="11Char">
    <w:name w:val="1.1 Char"/>
    <w:basedOn w:val="DefaultParagraphFont"/>
    <w:link w:val="11"/>
    <w:rsid w:val="00BA2958"/>
    <w:rPr>
      <w:rFonts w:eastAsiaTheme="minorHAnsi"/>
      <w:sz w:val="24"/>
      <w:szCs w:val="24"/>
      <w:lang w:val="en-US"/>
    </w:rPr>
  </w:style>
  <w:style w:type="paragraph" w:customStyle="1" w:styleId="isi">
    <w:name w:val="isi"/>
    <w:basedOn w:val="Normal"/>
    <w:link w:val="isiChar"/>
    <w:qFormat/>
    <w:rsid w:val="00BA2958"/>
    <w:pPr>
      <w:suppressAutoHyphens w:val="0"/>
      <w:spacing w:after="200" w:line="480" w:lineRule="auto"/>
      <w:ind w:firstLine="567"/>
    </w:pPr>
    <w:rPr>
      <w:rFonts w:ascii="Times New Roman" w:eastAsiaTheme="minorHAnsi" w:hAnsi="Times New Roman"/>
      <w:sz w:val="24"/>
      <w:lang w:eastAsia="en-US"/>
    </w:rPr>
  </w:style>
  <w:style w:type="character" w:customStyle="1" w:styleId="isiChar">
    <w:name w:val="isi Char"/>
    <w:basedOn w:val="DefaultParagraphFont"/>
    <w:link w:val="isi"/>
    <w:rsid w:val="00BA2958"/>
    <w:rPr>
      <w:rFonts w:eastAsiaTheme="minorHAnsi"/>
      <w:sz w:val="24"/>
      <w:szCs w:val="24"/>
      <w:lang w:val="en-US"/>
    </w:rPr>
  </w:style>
  <w:style w:type="paragraph" w:customStyle="1" w:styleId="Bibliography1">
    <w:name w:val="Bibliography1"/>
    <w:basedOn w:val="Normal"/>
    <w:next w:val="Normal"/>
    <w:uiPriority w:val="37"/>
    <w:rsid w:val="00BB786D"/>
    <w:pPr>
      <w:suppressAutoHyphens w:val="0"/>
      <w:spacing w:line="480" w:lineRule="auto"/>
      <w:ind w:left="720" w:hanging="720"/>
      <w:jc w:val="left"/>
    </w:pPr>
    <w:rPr>
      <w:rFonts w:ascii="Times New Roman" w:eastAsia="Times New Roman" w:hAnsi="Times New Roman" w:cs="Batang"/>
      <w:sz w:val="24"/>
      <w:szCs w:val="20"/>
      <w:lang w:eastAsia="en-US"/>
    </w:rPr>
  </w:style>
  <w:style w:type="table" w:customStyle="1" w:styleId="1">
    <w:name w:val="1"/>
    <w:basedOn w:val="TableNormal"/>
    <w:rsid w:val="00063D1B"/>
    <w:rPr>
      <w:rFonts w:ascii="Batang" w:eastAsia="Batang" w:hAnsi="Batang" w:cs="Batang"/>
      <w:lang w:val="en-US"/>
    </w:rPr>
    <w:tblPr>
      <w:tblStyleRowBandSize w:val="1"/>
      <w:tblStyleColBandSize w:val="1"/>
      <w:tblCellMar>
        <w:top w:w="15" w:type="dxa"/>
        <w:left w:w="15" w:type="dxa"/>
        <w:bottom w:w="15" w:type="dxa"/>
        <w:right w:w="15" w:type="dxa"/>
      </w:tblCellMar>
    </w:tblPr>
  </w:style>
  <w:style w:type="character" w:customStyle="1" w:styleId="selectable-text1">
    <w:name w:val="selectable-text1"/>
    <w:basedOn w:val="DefaultParagraphFont"/>
    <w:rsid w:val="00527765"/>
  </w:style>
  <w:style w:type="paragraph" w:customStyle="1" w:styleId="mb-2">
    <w:name w:val="mb-2"/>
    <w:basedOn w:val="Normal"/>
    <w:rsid w:val="002D1FC2"/>
    <w:pPr>
      <w:suppressAutoHyphens w:val="0"/>
      <w:spacing w:before="100" w:beforeAutospacing="1" w:after="100" w:afterAutospacing="1"/>
      <w:jc w:val="left"/>
    </w:pPr>
    <w:rPr>
      <w:rFonts w:ascii="Times New Roman" w:eastAsia="Times New Roman" w:hAnsi="Times New Roman"/>
      <w:sz w:val="24"/>
      <w:lang w:eastAsia="en-US"/>
    </w:rPr>
  </w:style>
  <w:style w:type="paragraph" w:styleId="TOCHeading">
    <w:name w:val="TOC Heading"/>
    <w:basedOn w:val="Heading1"/>
    <w:next w:val="Normal"/>
    <w:uiPriority w:val="39"/>
    <w:unhideWhenUsed/>
    <w:qFormat/>
    <w:rsid w:val="002D1FC2"/>
    <w:pPr>
      <w:keepLines/>
      <w:suppressAutoHyphens/>
      <w:spacing w:before="240"/>
      <w:outlineLvl w:val="9"/>
    </w:pPr>
    <w:rPr>
      <w:rFonts w:asciiTheme="majorHAnsi" w:eastAsiaTheme="majorEastAsia" w:hAnsiTheme="majorHAnsi" w:cstheme="majorBidi"/>
      <w:b w:val="0"/>
      <w:color w:val="365F91" w:themeColor="accent1" w:themeShade="BF"/>
      <w:sz w:val="32"/>
      <w:szCs w:val="32"/>
      <w:lang w:eastAsia="ar-SA"/>
    </w:rPr>
  </w:style>
  <w:style w:type="paragraph" w:styleId="TOC1">
    <w:name w:val="toc 1"/>
    <w:basedOn w:val="Normal"/>
    <w:next w:val="Normal"/>
    <w:autoRedefine/>
    <w:uiPriority w:val="39"/>
    <w:unhideWhenUsed/>
    <w:rsid w:val="002D1FC2"/>
    <w:pPr>
      <w:tabs>
        <w:tab w:val="right" w:leader="dot" w:pos="7927"/>
      </w:tabs>
      <w:suppressAutoHyphens w:val="0"/>
      <w:spacing w:after="100" w:line="480" w:lineRule="auto"/>
      <w:ind w:left="1418" w:hanging="1418"/>
      <w:jc w:val="left"/>
    </w:pPr>
    <w:rPr>
      <w:rFonts w:asciiTheme="minorHAnsi" w:eastAsiaTheme="minorHAnsi" w:hAnsiTheme="minorHAnsi" w:cstheme="minorBidi"/>
      <w:noProof/>
      <w:kern w:val="2"/>
      <w:sz w:val="22"/>
      <w:szCs w:val="22"/>
      <w:lang w:eastAsia="en-US"/>
      <w14:ligatures w14:val="standardContextual"/>
    </w:rPr>
  </w:style>
  <w:style w:type="paragraph" w:styleId="TOC2">
    <w:name w:val="toc 2"/>
    <w:basedOn w:val="Normal"/>
    <w:next w:val="Normal"/>
    <w:autoRedefine/>
    <w:uiPriority w:val="39"/>
    <w:unhideWhenUsed/>
    <w:rsid w:val="002D1FC2"/>
    <w:pPr>
      <w:suppressAutoHyphens w:val="0"/>
      <w:spacing w:after="100" w:line="259" w:lineRule="auto"/>
      <w:ind w:left="220"/>
      <w:jc w:val="left"/>
    </w:pPr>
    <w:rPr>
      <w:rFonts w:asciiTheme="minorHAnsi" w:eastAsiaTheme="minorHAnsi" w:hAnsiTheme="minorHAnsi" w:cstheme="minorBidi"/>
      <w:noProof/>
      <w:kern w:val="2"/>
      <w:sz w:val="22"/>
      <w:szCs w:val="22"/>
      <w:lang w:eastAsia="en-US"/>
      <w14:ligatures w14:val="standardContextual"/>
    </w:rPr>
  </w:style>
  <w:style w:type="paragraph" w:styleId="TOC3">
    <w:name w:val="toc 3"/>
    <w:basedOn w:val="Normal"/>
    <w:next w:val="Normal"/>
    <w:autoRedefine/>
    <w:uiPriority w:val="39"/>
    <w:unhideWhenUsed/>
    <w:rsid w:val="002D1FC2"/>
    <w:pPr>
      <w:suppressAutoHyphens w:val="0"/>
      <w:spacing w:after="100" w:line="259" w:lineRule="auto"/>
      <w:ind w:left="440"/>
      <w:jc w:val="left"/>
    </w:pPr>
    <w:rPr>
      <w:rFonts w:asciiTheme="minorHAnsi" w:eastAsiaTheme="minorHAnsi" w:hAnsiTheme="minorHAnsi" w:cstheme="minorBidi"/>
      <w:noProof/>
      <w:kern w:val="2"/>
      <w:sz w:val="22"/>
      <w:szCs w:val="22"/>
      <w:lang w:eastAsia="en-US"/>
      <w14:ligatures w14:val="standardContextual"/>
    </w:rPr>
  </w:style>
  <w:style w:type="paragraph" w:styleId="TOC4">
    <w:name w:val="toc 4"/>
    <w:basedOn w:val="Normal"/>
    <w:next w:val="Normal"/>
    <w:autoRedefine/>
    <w:uiPriority w:val="39"/>
    <w:unhideWhenUsed/>
    <w:rsid w:val="002D1FC2"/>
    <w:pPr>
      <w:suppressAutoHyphens w:val="0"/>
      <w:spacing w:after="100" w:line="278" w:lineRule="auto"/>
      <w:ind w:left="720"/>
      <w:jc w:val="left"/>
    </w:pPr>
    <w:rPr>
      <w:rFonts w:asciiTheme="minorHAnsi" w:eastAsiaTheme="minorEastAsia" w:hAnsiTheme="minorHAnsi" w:cstheme="minorBidi"/>
      <w:kern w:val="2"/>
      <w:sz w:val="24"/>
      <w:lang w:eastAsia="en-US"/>
      <w14:ligatures w14:val="standardContextual"/>
    </w:rPr>
  </w:style>
  <w:style w:type="paragraph" w:styleId="TOC5">
    <w:name w:val="toc 5"/>
    <w:basedOn w:val="Normal"/>
    <w:next w:val="Normal"/>
    <w:autoRedefine/>
    <w:uiPriority w:val="39"/>
    <w:unhideWhenUsed/>
    <w:rsid w:val="002D1FC2"/>
    <w:pPr>
      <w:suppressAutoHyphens w:val="0"/>
      <w:spacing w:after="100" w:line="278" w:lineRule="auto"/>
      <w:ind w:left="960"/>
      <w:jc w:val="left"/>
    </w:pPr>
    <w:rPr>
      <w:rFonts w:asciiTheme="minorHAnsi" w:eastAsiaTheme="minorEastAsia" w:hAnsiTheme="minorHAnsi" w:cstheme="minorBidi"/>
      <w:kern w:val="2"/>
      <w:sz w:val="24"/>
      <w:lang w:eastAsia="en-US"/>
      <w14:ligatures w14:val="standardContextual"/>
    </w:rPr>
  </w:style>
  <w:style w:type="paragraph" w:styleId="TOC6">
    <w:name w:val="toc 6"/>
    <w:basedOn w:val="Normal"/>
    <w:next w:val="Normal"/>
    <w:autoRedefine/>
    <w:uiPriority w:val="39"/>
    <w:unhideWhenUsed/>
    <w:rsid w:val="002D1FC2"/>
    <w:pPr>
      <w:suppressAutoHyphens w:val="0"/>
      <w:spacing w:after="100" w:line="278" w:lineRule="auto"/>
      <w:ind w:left="1200"/>
      <w:jc w:val="left"/>
    </w:pPr>
    <w:rPr>
      <w:rFonts w:asciiTheme="minorHAnsi" w:eastAsiaTheme="minorEastAsia" w:hAnsiTheme="minorHAnsi" w:cstheme="minorBidi"/>
      <w:kern w:val="2"/>
      <w:sz w:val="24"/>
      <w:lang w:eastAsia="en-US"/>
      <w14:ligatures w14:val="standardContextual"/>
    </w:rPr>
  </w:style>
  <w:style w:type="paragraph" w:styleId="TOC7">
    <w:name w:val="toc 7"/>
    <w:basedOn w:val="Normal"/>
    <w:next w:val="Normal"/>
    <w:autoRedefine/>
    <w:uiPriority w:val="39"/>
    <w:unhideWhenUsed/>
    <w:rsid w:val="002D1FC2"/>
    <w:pPr>
      <w:suppressAutoHyphens w:val="0"/>
      <w:spacing w:after="100" w:line="278" w:lineRule="auto"/>
      <w:ind w:left="1440"/>
      <w:jc w:val="left"/>
    </w:pPr>
    <w:rPr>
      <w:rFonts w:asciiTheme="minorHAnsi" w:eastAsiaTheme="minorEastAsia" w:hAnsiTheme="minorHAnsi" w:cstheme="minorBidi"/>
      <w:kern w:val="2"/>
      <w:sz w:val="24"/>
      <w:lang w:eastAsia="en-US"/>
      <w14:ligatures w14:val="standardContextual"/>
    </w:rPr>
  </w:style>
  <w:style w:type="paragraph" w:styleId="TOC8">
    <w:name w:val="toc 8"/>
    <w:basedOn w:val="Normal"/>
    <w:next w:val="Normal"/>
    <w:autoRedefine/>
    <w:uiPriority w:val="39"/>
    <w:unhideWhenUsed/>
    <w:rsid w:val="002D1FC2"/>
    <w:pPr>
      <w:suppressAutoHyphens w:val="0"/>
      <w:spacing w:after="100" w:line="278" w:lineRule="auto"/>
      <w:ind w:left="1680"/>
      <w:jc w:val="left"/>
    </w:pPr>
    <w:rPr>
      <w:rFonts w:asciiTheme="minorHAnsi" w:eastAsiaTheme="minorEastAsia" w:hAnsiTheme="minorHAnsi" w:cstheme="minorBidi"/>
      <w:kern w:val="2"/>
      <w:sz w:val="24"/>
      <w:lang w:eastAsia="en-US"/>
      <w14:ligatures w14:val="standardContextual"/>
    </w:rPr>
  </w:style>
  <w:style w:type="paragraph" w:styleId="TOC9">
    <w:name w:val="toc 9"/>
    <w:basedOn w:val="Normal"/>
    <w:next w:val="Normal"/>
    <w:autoRedefine/>
    <w:uiPriority w:val="39"/>
    <w:unhideWhenUsed/>
    <w:rsid w:val="002D1FC2"/>
    <w:pPr>
      <w:suppressAutoHyphens w:val="0"/>
      <w:spacing w:after="100" w:line="278" w:lineRule="auto"/>
      <w:ind w:left="1920"/>
      <w:jc w:val="left"/>
    </w:pPr>
    <w:rPr>
      <w:rFonts w:asciiTheme="minorHAnsi" w:eastAsiaTheme="minorEastAsia" w:hAnsiTheme="minorHAnsi" w:cstheme="minorBidi"/>
      <w:kern w:val="2"/>
      <w:sz w:val="24"/>
      <w:lang w:eastAsia="en-US"/>
      <w14:ligatures w14:val="standardContextual"/>
    </w:rPr>
  </w:style>
  <w:style w:type="paragraph" w:styleId="TableofFigures">
    <w:name w:val="table of figures"/>
    <w:basedOn w:val="Normal"/>
    <w:next w:val="Normal"/>
    <w:uiPriority w:val="99"/>
    <w:unhideWhenUsed/>
    <w:rsid w:val="002D1FC2"/>
    <w:pPr>
      <w:suppressAutoHyphens w:val="0"/>
      <w:spacing w:line="259" w:lineRule="auto"/>
      <w:jc w:val="left"/>
    </w:pPr>
    <w:rPr>
      <w:rFonts w:asciiTheme="minorHAnsi" w:eastAsiaTheme="minorHAnsi" w:hAnsiTheme="minorHAnsi" w:cstheme="minorBidi"/>
      <w:noProof/>
      <w:kern w:val="2"/>
      <w:sz w:val="22"/>
      <w:szCs w:val="22"/>
      <w:lang w:eastAsia="en-US"/>
      <w14:ligatures w14:val="standardContextual"/>
    </w:rPr>
  </w:style>
  <w:style w:type="character" w:customStyle="1" w:styleId="value">
    <w:name w:val="value"/>
    <w:basedOn w:val="DefaultParagraphFont"/>
    <w:rsid w:val="00293DA2"/>
  </w:style>
  <w:style w:type="table" w:customStyle="1" w:styleId="3">
    <w:name w:val="3"/>
    <w:basedOn w:val="TableNormal"/>
    <w:rsid w:val="00243B9D"/>
    <w:pPr>
      <w:spacing w:line="259" w:lineRule="auto"/>
      <w:jc w:val="left"/>
    </w:pPr>
    <w:rPr>
      <w:rFonts w:ascii="Calibri" w:eastAsia="Calibri" w:hAnsi="Calibri" w:cs="Calibri"/>
      <w:sz w:val="22"/>
      <w:szCs w:val="22"/>
      <w:lang w:val="en-US" w:eastAsia="en-ID"/>
    </w:rPr>
    <w:tblPr>
      <w:tblStyleRowBandSize w:val="1"/>
      <w:tblStyleColBandSize w:val="1"/>
      <w:tblCellMar>
        <w:left w:w="0" w:type="dxa"/>
        <w:right w:w="0" w:type="dxa"/>
      </w:tblCellMar>
    </w:tblPr>
  </w:style>
  <w:style w:type="table" w:styleId="TableGrid10">
    <w:name w:val="Table Grid 1"/>
    <w:basedOn w:val="TableNormal"/>
    <w:uiPriority w:val="99"/>
    <w:rsid w:val="008957EB"/>
    <w:pPr>
      <w:spacing w:after="160" w:line="259" w:lineRule="auto"/>
      <w:jc w:val="left"/>
    </w:pPr>
    <w:rPr>
      <w:rFonts w:ascii="Calibri" w:hAnsi="Calibri" w:cs="Calibri"/>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Calibri"/>
        <w:i/>
        <w:iCs/>
      </w:rPr>
      <w:tblPr/>
      <w:tcPr>
        <w:tcBorders>
          <w:tl2br w:val="none" w:sz="0" w:space="0" w:color="auto"/>
          <w:tr2bl w:val="none" w:sz="0" w:space="0" w:color="auto"/>
        </w:tcBorders>
      </w:tcPr>
    </w:tblStylePr>
    <w:tblStylePr w:type="lastCol">
      <w:rPr>
        <w:rFonts w:cs="Calibri"/>
        <w:i/>
        <w:iCs/>
      </w:rPr>
      <w:tblPr/>
      <w:tcPr>
        <w:tcBorders>
          <w:tl2br w:val="none" w:sz="0" w:space="0" w:color="auto"/>
          <w:tr2bl w:val="none" w:sz="0" w:space="0" w:color="auto"/>
        </w:tcBorders>
      </w:tcPr>
    </w:tblStylePr>
  </w:style>
  <w:style w:type="character" w:customStyle="1" w:styleId="relative">
    <w:name w:val="relative"/>
    <w:basedOn w:val="DefaultParagraphFont"/>
    <w:rsid w:val="00DB41F8"/>
  </w:style>
  <w:style w:type="character" w:customStyle="1" w:styleId="max-w-full">
    <w:name w:val="max-w-full"/>
    <w:basedOn w:val="DefaultParagraphFont"/>
    <w:rsid w:val="00DB41F8"/>
  </w:style>
  <w:style w:type="character" w:customStyle="1" w:styleId="-me-1">
    <w:name w:val="-me-1"/>
    <w:basedOn w:val="DefaultParagraphFont"/>
    <w:rsid w:val="00DB41F8"/>
  </w:style>
  <w:style w:type="table" w:customStyle="1" w:styleId="KisiTabel1">
    <w:name w:val="Kisi Tabel1"/>
    <w:basedOn w:val="TableNormal"/>
    <w:next w:val="TableGrid"/>
    <w:uiPriority w:val="39"/>
    <w:rsid w:val="00FD6F18"/>
    <w:pPr>
      <w:jc w:val="left"/>
    </w:pPr>
    <w:rPr>
      <w:sz w:val="24"/>
      <w:szCs w:val="24"/>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3">
    <w:name w:val="Kisi Tabel3"/>
    <w:basedOn w:val="TableNormal"/>
    <w:next w:val="TableGrid"/>
    <w:uiPriority w:val="39"/>
    <w:rsid w:val="00FD6F18"/>
    <w:pPr>
      <w:jc w:val="left"/>
    </w:pPr>
    <w:rPr>
      <w:sz w:val="24"/>
      <w:szCs w:val="24"/>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11">
    <w:name w:val="Kisi Tabel11"/>
    <w:basedOn w:val="TableNormal"/>
    <w:next w:val="TableGrid"/>
    <w:uiPriority w:val="39"/>
    <w:rsid w:val="00FD6F18"/>
    <w:pPr>
      <w:jc w:val="left"/>
    </w:pPr>
    <w:rPr>
      <w:sz w:val="24"/>
      <w:szCs w:val="24"/>
      <w:lang w:val="en-US" w:eastAsia="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leNormal"/>
    <w:next w:val="TableGrid"/>
    <w:uiPriority w:val="39"/>
    <w:rsid w:val="00FD6F18"/>
    <w:rPr>
      <w:rFonts w:eastAsia="Calibri"/>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1">
    <w:name w:val="Kisi Tabel21"/>
    <w:basedOn w:val="TableNormal"/>
    <w:next w:val="TableGrid"/>
    <w:uiPriority w:val="39"/>
    <w:rsid w:val="00FD6F18"/>
    <w:pPr>
      <w:jc w:val="left"/>
    </w:pPr>
    <w:rPr>
      <w:sz w:val="24"/>
      <w:szCs w:val="24"/>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Daftar6Berwarna1">
    <w:name w:val="Tabel Daftar 6 Berwarna1"/>
    <w:basedOn w:val="TableNormal"/>
    <w:next w:val="ListTable6Colorful"/>
    <w:uiPriority w:val="51"/>
    <w:rsid w:val="00FD6F18"/>
    <w:pPr>
      <w:jc w:val="left"/>
    </w:pPr>
    <w:rPr>
      <w:rFonts w:ascii="Calibri" w:eastAsia="Calibri" w:hAnsi="Calibri" w:cs="Calibri"/>
      <w:color w:val="000000"/>
      <w:lang w:eastAsia="en-ID"/>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FD6F1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IOPH1">
    <w:name w:val="IOPH1"/>
    <w:basedOn w:val="Normal"/>
    <w:link w:val="IOPH1Char"/>
    <w:qFormat/>
    <w:rsid w:val="00744C9D"/>
    <w:pPr>
      <w:suppressAutoHyphens w:val="0"/>
      <w:jc w:val="left"/>
    </w:pPr>
    <w:rPr>
      <w:rFonts w:ascii="Times New Roman" w:eastAsia="Times New Roman" w:hAnsi="Times New Roman"/>
      <w:szCs w:val="20"/>
      <w:lang w:eastAsia="en-US"/>
    </w:rPr>
  </w:style>
  <w:style w:type="character" w:customStyle="1" w:styleId="IOPH1Char">
    <w:name w:val="IOPH1 Char"/>
    <w:basedOn w:val="DefaultParagraphFont"/>
    <w:link w:val="IOPH1"/>
    <w:rsid w:val="00744C9D"/>
    <w:rPr>
      <w:lang w:val="en-US"/>
    </w:rPr>
  </w:style>
  <w:style w:type="table" w:customStyle="1" w:styleId="TableNormal2">
    <w:name w:val="Table Normal2"/>
    <w:uiPriority w:val="2"/>
    <w:semiHidden/>
    <w:unhideWhenUsed/>
    <w:qFormat/>
    <w:rsid w:val="00D04B5B"/>
    <w:pPr>
      <w:widowControl w:val="0"/>
      <w:autoSpaceDE w:val="0"/>
      <w:autoSpaceDN w:val="0"/>
      <w:jc w:val="left"/>
    </w:pPr>
    <w:rPr>
      <w:rFonts w:asciiTheme="minorHAnsi" w:eastAsiaTheme="minorHAnsi" w:hAnsiTheme="minorHAnsi" w:cstheme="minorBidi"/>
      <w:sz w:val="22"/>
      <w:szCs w:val="22"/>
      <w:lang w:val="en-US"/>
    </w:rPr>
    <w:tblPr>
      <w:tblInd w:w="0" w:type="dxa"/>
      <w:tblCellMar>
        <w:top w:w="0" w:type="dxa"/>
        <w:left w:w="0" w:type="dxa"/>
        <w:bottom w:w="0" w:type="dxa"/>
        <w:right w:w="0" w:type="dxa"/>
      </w:tblCellMar>
    </w:tblPr>
  </w:style>
  <w:style w:type="table" w:customStyle="1" w:styleId="Tabel6">
    <w:name w:val="Tabel6"/>
    <w:basedOn w:val="TableNormal"/>
    <w:next w:val="TableGrid"/>
    <w:uiPriority w:val="59"/>
    <w:qFormat/>
    <w:rsid w:val="00953AF6"/>
    <w:pPr>
      <w:jc w:val="left"/>
    </w:pPr>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tabel">
    <w:name w:val="Judul tabel"/>
    <w:basedOn w:val="Normal"/>
    <w:qFormat/>
    <w:rsid w:val="00263880"/>
    <w:pPr>
      <w:numPr>
        <w:numId w:val="10"/>
      </w:numPr>
      <w:suppressAutoHyphens w:val="0"/>
      <w:spacing w:before="120" w:after="120"/>
      <w:ind w:right="284"/>
    </w:pPr>
    <w:rPr>
      <w:rFonts w:ascii="Times New Roman" w:eastAsia="Times New Roman" w:hAnsi="Times New Roman"/>
      <w:szCs w:val="20"/>
      <w:lang w:eastAsia="en-US"/>
    </w:rPr>
  </w:style>
  <w:style w:type="character" w:customStyle="1" w:styleId="fadeinm1hgl8">
    <w:name w:val="_fadein_m1hgl_8"/>
    <w:basedOn w:val="DefaultParagraphFont"/>
    <w:rsid w:val="000B3F25"/>
    <w:rPr>
      <w:rFonts w:cs="Times New Roman"/>
    </w:rPr>
  </w:style>
  <w:style w:type="table" w:customStyle="1" w:styleId="a1">
    <w:name w:val="a1"/>
    <w:basedOn w:val="TableNormal"/>
    <w:rsid w:val="000F4037"/>
    <w:rPr>
      <w:rFonts w:ascii="Batang" w:eastAsia="Batang" w:hAnsi="Batang" w:cs="Batang"/>
      <w:lang w:val="id-ID" w:eastAsia="id-ID"/>
    </w:rPr>
    <w:tblPr>
      <w:tblStyleRowBandSize w:val="1"/>
      <w:tblStyleColBandSize w:val="1"/>
    </w:tblPr>
  </w:style>
  <w:style w:type="table" w:customStyle="1" w:styleId="a2">
    <w:name w:val="a2"/>
    <w:basedOn w:val="TableNormal"/>
    <w:rsid w:val="000F4037"/>
    <w:rPr>
      <w:rFonts w:ascii="Batang" w:eastAsia="Batang" w:hAnsi="Batang" w:cs="Batang"/>
      <w:lang w:val="id-ID" w:eastAsia="id-ID"/>
    </w:rPr>
    <w:tblPr>
      <w:tblStyleRowBandSize w:val="1"/>
      <w:tblStyleColBandSize w:val="1"/>
    </w:tblPr>
  </w:style>
  <w:style w:type="table" w:customStyle="1" w:styleId="a3">
    <w:name w:val="a3"/>
    <w:basedOn w:val="TableNormal"/>
    <w:rsid w:val="000F4037"/>
    <w:rPr>
      <w:rFonts w:ascii="Batang" w:eastAsia="Batang" w:hAnsi="Batang" w:cs="Batang"/>
      <w:lang w:val="id-ID" w:eastAsia="id-ID"/>
    </w:rPr>
    <w:tblPr>
      <w:tblStyleRowBandSize w:val="1"/>
      <w:tblStyleColBandSize w:val="1"/>
      <w:tblCellMar>
        <w:left w:w="115" w:type="dxa"/>
        <w:right w:w="115" w:type="dxa"/>
      </w:tblCellMar>
    </w:tblPr>
  </w:style>
  <w:style w:type="table" w:customStyle="1" w:styleId="a4">
    <w:name w:val="a4"/>
    <w:basedOn w:val="TableNormal"/>
    <w:rsid w:val="000F4037"/>
    <w:rPr>
      <w:rFonts w:ascii="Batang" w:eastAsia="Batang" w:hAnsi="Batang" w:cs="Batang"/>
      <w:lang w:val="id-ID" w:eastAsia="id-ID"/>
    </w:rPr>
    <w:tblPr>
      <w:tblStyleRowBandSize w:val="1"/>
      <w:tblStyleColBandSize w:val="1"/>
      <w:tblCellMar>
        <w:left w:w="0" w:type="dxa"/>
        <w:right w:w="0" w:type="dxa"/>
      </w:tblCellMar>
    </w:tblPr>
  </w:style>
  <w:style w:type="table" w:customStyle="1" w:styleId="a5">
    <w:name w:val="a5"/>
    <w:basedOn w:val="TableNormal"/>
    <w:rsid w:val="000F4037"/>
    <w:rPr>
      <w:rFonts w:ascii="Batang" w:eastAsia="Batang" w:hAnsi="Batang" w:cs="Batang"/>
      <w:lang w:val="id-ID" w:eastAsia="id-ID"/>
    </w:rPr>
    <w:tblPr>
      <w:tblStyleRowBandSize w:val="1"/>
      <w:tblStyleColBandSize w:val="1"/>
      <w:tblCellMar>
        <w:left w:w="115" w:type="dxa"/>
        <w:right w:w="115" w:type="dxa"/>
      </w:tblCellMar>
    </w:tblPr>
  </w:style>
  <w:style w:type="table" w:customStyle="1" w:styleId="a6">
    <w:name w:val="a6"/>
    <w:basedOn w:val="TableNormal"/>
    <w:rsid w:val="000F4037"/>
    <w:rPr>
      <w:rFonts w:ascii="Batang" w:eastAsia="Batang" w:hAnsi="Batang" w:cs="Batang"/>
      <w:lang w:val="id-ID" w:eastAsia="id-ID"/>
    </w:rPr>
    <w:tblPr>
      <w:tblStyleRowBandSize w:val="1"/>
      <w:tblStyleColBandSize w:val="1"/>
      <w:tblCellMar>
        <w:left w:w="115" w:type="dxa"/>
        <w:right w:w="115" w:type="dxa"/>
      </w:tblCellMar>
    </w:tblPr>
  </w:style>
  <w:style w:type="table" w:customStyle="1" w:styleId="a7">
    <w:name w:val="a7"/>
    <w:basedOn w:val="TableNormal"/>
    <w:rsid w:val="000F4037"/>
    <w:rPr>
      <w:rFonts w:ascii="Batang" w:eastAsia="Batang" w:hAnsi="Batang" w:cs="Batang"/>
      <w:lang w:val="id-ID" w:eastAsia="id-ID"/>
    </w:rPr>
    <w:tblPr>
      <w:tblStyleRowBandSize w:val="1"/>
      <w:tblStyleColBandSize w:val="1"/>
      <w:tblCellMar>
        <w:left w:w="115" w:type="dxa"/>
        <w:right w:w="115" w:type="dxa"/>
      </w:tblCellMar>
    </w:tblPr>
  </w:style>
  <w:style w:type="table" w:customStyle="1" w:styleId="a8">
    <w:name w:val="a8"/>
    <w:basedOn w:val="TableNormal"/>
    <w:rsid w:val="000F4037"/>
    <w:rPr>
      <w:rFonts w:ascii="Batang" w:eastAsia="Batang" w:hAnsi="Batang" w:cs="Batang"/>
      <w:lang w:val="id-ID" w:eastAsia="id-ID"/>
    </w:rPr>
    <w:tblPr>
      <w:tblStyleRowBandSize w:val="1"/>
      <w:tblStyleColBandSize w:val="1"/>
      <w:tblCellMar>
        <w:left w:w="115" w:type="dxa"/>
        <w:right w:w="115" w:type="dxa"/>
      </w:tblCellMar>
    </w:tblPr>
  </w:style>
  <w:style w:type="table" w:customStyle="1" w:styleId="PlainTable25">
    <w:name w:val="Plain Table 25"/>
    <w:basedOn w:val="TableNormal"/>
    <w:next w:val="PlainTable2"/>
    <w:uiPriority w:val="42"/>
    <w:rsid w:val="007A13BD"/>
    <w:pPr>
      <w:jc w:val="left"/>
    </w:pPr>
    <w:rPr>
      <w:rFonts w:ascii="Aptos" w:eastAsia="Aptos" w:hAnsi="Aptos"/>
      <w:kern w:val="2"/>
      <w:sz w:val="22"/>
      <w:szCs w:val="2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
    <w:name w:val="Plain Table 26"/>
    <w:basedOn w:val="TableNormal"/>
    <w:next w:val="PlainTable2"/>
    <w:uiPriority w:val="42"/>
    <w:rsid w:val="007A13BD"/>
    <w:pPr>
      <w:jc w:val="left"/>
    </w:pPr>
    <w:rPr>
      <w:rFonts w:ascii="Aptos" w:eastAsia="Aptos" w:hAnsi="Aptos"/>
      <w:kern w:val="2"/>
      <w:sz w:val="22"/>
      <w:szCs w:val="2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JournalBody">
    <w:name w:val="E-Journal_Body"/>
    <w:basedOn w:val="Normal"/>
    <w:qFormat/>
    <w:rsid w:val="001725B3"/>
    <w:pPr>
      <w:suppressAutoHyphens w:val="0"/>
      <w:ind w:firstLine="743"/>
    </w:pPr>
    <w:rPr>
      <w:rFonts w:ascii="Times New Roman" w:eastAsia="Times New Roman" w:hAnsi="Times New Roman"/>
      <w:sz w:val="22"/>
      <w:lang w:val="id-ID" w:eastAsia="en-US"/>
    </w:rPr>
  </w:style>
  <w:style w:type="table" w:styleId="ListTable2">
    <w:name w:val="List Table 2"/>
    <w:basedOn w:val="TableNormal"/>
    <w:uiPriority w:val="47"/>
    <w:rsid w:val="0021277B"/>
    <w:rPr>
      <w:rFonts w:ascii="Batang" w:eastAsia="Batang" w:hAnsi="Batang" w:cs="Batang"/>
      <w:lang w:val="en-US" w:eastAsia="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atex-mathml">
    <w:name w:val="katex-mathml"/>
    <w:basedOn w:val="DefaultParagraphFont"/>
    <w:rsid w:val="00307EFC"/>
  </w:style>
  <w:style w:type="paragraph" w:customStyle="1" w:styleId="JRPMReference">
    <w:name w:val="JRPM_Reference"/>
    <w:basedOn w:val="Normal"/>
    <w:qFormat/>
    <w:rsid w:val="00613B9F"/>
    <w:pPr>
      <w:suppressAutoHyphens w:val="0"/>
      <w:spacing w:before="120" w:after="120"/>
      <w:ind w:left="567" w:hanging="567"/>
    </w:pPr>
    <w:rPr>
      <w:rFonts w:ascii="Times New Roman" w:eastAsia="Times New Roman" w:hAnsi="Times New Roman"/>
      <w:color w:val="000000"/>
      <w:sz w:val="22"/>
      <w:szCs w:val="22"/>
      <w:lang w:val="id-ID" w:eastAsia="en-US"/>
    </w:rPr>
  </w:style>
  <w:style w:type="table" w:customStyle="1" w:styleId="PlainTable211">
    <w:name w:val="Plain Table 211"/>
    <w:basedOn w:val="TableNormal"/>
    <w:uiPriority w:val="42"/>
    <w:rsid w:val="00561C89"/>
    <w:pPr>
      <w:jc w:val="left"/>
    </w:pPr>
    <w:rPr>
      <w:rFonts w:ascii="Calibri" w:eastAsia="Calibri" w:hAnsi="Calibri" w:cs="Batang"/>
      <w:lang w:val="id-ID" w:eastAsia="id-ID"/>
    </w:rPr>
    <w:tblPr>
      <w:tblStyleRowBandSize w:val="1"/>
      <w:tblStyleColBandSize w:val="1"/>
      <w:tblBorders>
        <w:top w:val="single" w:sz="12" w:space="0" w:color="auto"/>
        <w:bottom w:val="single" w:sz="12" w:space="0" w:color="auto"/>
        <w:insideH w:val="single" w:sz="4" w:space="0" w:color="auto"/>
      </w:tblBorders>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SGENFONTSTYLENAMETEMPLATEROLENUMBERMSGENFONTSTYLENAMEBYROLETEXT7MSGENFONTSTYLEMODIFERSIZE65MSGENFONTSTYLEMODIFERITALIC0">
    <w:name w:val="MSG_EN_FONT_STYLE_NAME_TEMPLATE_ROLE_NUMBER MSG_EN_FONT_STYLE_NAME_BY_ROLE_TEXT 7 + MSG_EN_FONT_STYLE_MODIFER_SIZE 6.5.MSG_EN_FONT_STYLE_MODIFER_ITALIC"/>
    <w:basedOn w:val="DefaultParagraphFont"/>
    <w:rsid w:val="00561C89"/>
    <w:rPr>
      <w:rFonts w:ascii="Times New Roman" w:eastAsia="Times New Roman" w:hAnsi="Times New Roman" w:cs="Times New Roman"/>
      <w:i/>
      <w:iCs/>
      <w:color w:val="000000"/>
      <w:spacing w:val="0"/>
      <w:w w:val="100"/>
      <w:position w:val="0"/>
      <w:sz w:val="13"/>
      <w:szCs w:val="13"/>
      <w:shd w:val="clear" w:color="auto" w:fill="FFFFFF"/>
      <w:lang w:val="en-US" w:eastAsia="en-US" w:bidi="en-US"/>
    </w:rPr>
  </w:style>
  <w:style w:type="table" w:customStyle="1" w:styleId="2">
    <w:name w:val="2"/>
    <w:basedOn w:val="TableNormal"/>
    <w:rsid w:val="00561C89"/>
    <w:rPr>
      <w:rFonts w:ascii="Batang" w:eastAsia="Batang" w:hAnsi="Batang" w:cs="Batang"/>
      <w:lang w:val="en-US"/>
    </w:rPr>
    <w:tblPr>
      <w:tblStyleRowBandSize w:val="1"/>
      <w:tblStyleColBandSize w:val="1"/>
      <w:tblCellMar>
        <w:top w:w="57" w:type="dxa"/>
        <w:left w:w="57" w:type="dxa"/>
        <w:bottom w:w="57" w:type="dxa"/>
        <w:right w:w="57" w:type="dxa"/>
      </w:tblCellMar>
    </w:tblPr>
  </w:style>
  <w:style w:type="paragraph" w:styleId="z-TopofForm">
    <w:name w:val="HTML Top of Form"/>
    <w:basedOn w:val="Normal"/>
    <w:next w:val="Normal"/>
    <w:link w:val="z-TopofFormChar"/>
    <w:hidden/>
    <w:uiPriority w:val="99"/>
    <w:semiHidden/>
    <w:unhideWhenUsed/>
    <w:rsid w:val="00561C89"/>
    <w:pPr>
      <w:pBdr>
        <w:bottom w:val="single" w:sz="6" w:space="1" w:color="auto"/>
      </w:pBdr>
      <w:suppressAutoHyphens w:val="0"/>
      <w:jc w:val="center"/>
    </w:pPr>
    <w:rPr>
      <w:rFonts w:ascii="Arial" w:eastAsia="Times New Roman" w:hAnsi="Arial" w:cs="Arial"/>
      <w:vanish/>
      <w:sz w:val="16"/>
      <w:szCs w:val="16"/>
      <w:lang w:eastAsia="en-US"/>
    </w:rPr>
  </w:style>
  <w:style w:type="character" w:customStyle="1" w:styleId="z-TopofFormChar">
    <w:name w:val="z-Top of Form Char"/>
    <w:basedOn w:val="DefaultParagraphFont"/>
    <w:link w:val="z-TopofForm"/>
    <w:uiPriority w:val="99"/>
    <w:semiHidden/>
    <w:rsid w:val="00561C89"/>
    <w:rPr>
      <w:rFonts w:ascii="Arial" w:hAnsi="Arial" w:cs="Arial"/>
      <w:vanish/>
      <w:sz w:val="16"/>
      <w:szCs w:val="16"/>
      <w:lang w:val="en-US"/>
    </w:rPr>
  </w:style>
  <w:style w:type="paragraph" w:styleId="z-BottomofForm">
    <w:name w:val="HTML Bottom of Form"/>
    <w:basedOn w:val="Normal"/>
    <w:next w:val="Normal"/>
    <w:link w:val="z-BottomofFormChar"/>
    <w:hidden/>
    <w:uiPriority w:val="99"/>
    <w:semiHidden/>
    <w:unhideWhenUsed/>
    <w:rsid w:val="00561C89"/>
    <w:pPr>
      <w:pBdr>
        <w:top w:val="single" w:sz="6" w:space="1" w:color="auto"/>
      </w:pBdr>
      <w:suppressAutoHyphens w:val="0"/>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61C89"/>
    <w:rPr>
      <w:rFonts w:ascii="Arial" w:hAnsi="Arial" w:cs="Arial"/>
      <w:vanish/>
      <w:sz w:val="16"/>
      <w:szCs w:val="16"/>
      <w:lang w:val="en-US"/>
    </w:rPr>
  </w:style>
  <w:style w:type="character" w:customStyle="1" w:styleId="hps">
    <w:name w:val="hps"/>
    <w:basedOn w:val="DefaultParagraphFont"/>
    <w:rsid w:val="00431F43"/>
  </w:style>
  <w:style w:type="paragraph" w:customStyle="1" w:styleId="tablecolsubhead">
    <w:name w:val="table col subhead"/>
    <w:basedOn w:val="Normal"/>
    <w:rsid w:val="00296FAB"/>
    <w:pPr>
      <w:suppressAutoHyphens w:val="0"/>
      <w:jc w:val="center"/>
    </w:pPr>
    <w:rPr>
      <w:rFonts w:ascii="Times New Roman" w:eastAsia="SimSun" w:hAnsi="Times New Roman"/>
      <w:b/>
      <w:i/>
      <w:sz w:val="15"/>
      <w:szCs w:val="20"/>
      <w:lang w:eastAsia="en-US"/>
    </w:rPr>
  </w:style>
  <w:style w:type="paragraph" w:customStyle="1" w:styleId="tablecopy">
    <w:name w:val="table copy"/>
    <w:rsid w:val="00296FAB"/>
    <w:rPr>
      <w:rFonts w:eastAsia="SimSun"/>
      <w:sz w:val="16"/>
      <w:lang w:val="en-US"/>
    </w:rPr>
  </w:style>
  <w:style w:type="table" w:customStyle="1" w:styleId="110">
    <w:name w:val="11"/>
    <w:basedOn w:val="TableNormal"/>
    <w:rsid w:val="00CF4476"/>
    <w:pPr>
      <w:widowControl w:val="0"/>
      <w:jc w:val="left"/>
    </w:pPr>
    <w:rPr>
      <w:sz w:val="22"/>
      <w:szCs w:val="22"/>
      <w:lang w:val="en-US" w:eastAsia="en-ID"/>
    </w:rPr>
    <w:tblPr>
      <w:tblStyleRowBandSize w:val="1"/>
      <w:tblStyleColBandSize w:val="1"/>
      <w:tblCellMar>
        <w:left w:w="0" w:type="dxa"/>
        <w:right w:w="0" w:type="dxa"/>
      </w:tblCellMar>
    </w:tblPr>
  </w:style>
  <w:style w:type="paragraph" w:customStyle="1" w:styleId="JRPMBody">
    <w:name w:val="JRPM_Body"/>
    <w:basedOn w:val="Normal"/>
    <w:qFormat/>
    <w:rsid w:val="005D4004"/>
    <w:pPr>
      <w:suppressAutoHyphens w:val="0"/>
      <w:ind w:firstLine="567"/>
    </w:pPr>
    <w:rPr>
      <w:rFonts w:ascii="Times New Roman" w:eastAsia="Times New Roman" w:hAnsi="Times New Roman"/>
      <w:sz w:val="22"/>
      <w:lang w:val="id-ID" w:eastAsia="en-US"/>
    </w:rPr>
  </w:style>
  <w:style w:type="table" w:customStyle="1" w:styleId="TableNormal0">
    <w:name w:val="TableNormal"/>
    <w:rsid w:val="008E0182"/>
    <w:rPr>
      <w:rFonts w:ascii="Batang" w:eastAsia="Batang" w:hAnsi="Batang" w:cs="Batang"/>
      <w:lang w:val="en"/>
    </w:rPr>
    <w:tblPr>
      <w:tblCellMar>
        <w:top w:w="0" w:type="dxa"/>
        <w:left w:w="0" w:type="dxa"/>
        <w:bottom w:w="0" w:type="dxa"/>
        <w:right w:w="0" w:type="dxa"/>
      </w:tblCellMar>
    </w:tblPr>
  </w:style>
  <w:style w:type="table" w:customStyle="1" w:styleId="PlainTable231">
    <w:name w:val="Plain Table 231"/>
    <w:basedOn w:val="TableNormal"/>
    <w:next w:val="PlainTable2"/>
    <w:uiPriority w:val="42"/>
    <w:rsid w:val="00254B0B"/>
    <w:pPr>
      <w:jc w:val="left"/>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1">
    <w:name w:val="Plain Table 241"/>
    <w:basedOn w:val="TableNormal"/>
    <w:next w:val="PlainTable2"/>
    <w:uiPriority w:val="42"/>
    <w:rsid w:val="00254B0B"/>
    <w:pPr>
      <w:jc w:val="left"/>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
    <w:name w:val="Plain Table 221"/>
    <w:basedOn w:val="TableNormal"/>
    <w:next w:val="PlainTable2"/>
    <w:uiPriority w:val="42"/>
    <w:rsid w:val="00254B0B"/>
    <w:pPr>
      <w:jc w:val="left"/>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GridTable2-Accent4">
    <w:name w:val="Grid Table 2 Accent 4"/>
    <w:basedOn w:val="TableNormal"/>
    <w:uiPriority w:val="47"/>
    <w:rsid w:val="00380296"/>
    <w:pPr>
      <w:jc w:val="left"/>
    </w:pPr>
    <w:rPr>
      <w:rFonts w:asciiTheme="minorHAnsi" w:eastAsiaTheme="minorHAnsi" w:hAnsiTheme="minorHAnsi" w:cstheme="minorBidi"/>
      <w:sz w:val="22"/>
      <w:szCs w:val="22"/>
      <w:lang w:val="en-US"/>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ghtList">
    <w:name w:val="Light List"/>
    <w:basedOn w:val="TableNormal"/>
    <w:uiPriority w:val="61"/>
    <w:rsid w:val="00107BEA"/>
    <w:pPr>
      <w:jc w:val="left"/>
    </w:pPr>
    <w:rPr>
      <w:rFonts w:eastAsiaTheme="minorHAnsi" w:hAnsiTheme="minorHAnsi" w:cstheme="minorBidi"/>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Light">
    <w:name w:val="Grid Table Light"/>
    <w:basedOn w:val="TableNormal"/>
    <w:uiPriority w:val="40"/>
    <w:rsid w:val="00B23B40"/>
    <w:pPr>
      <w:jc w:val="left"/>
    </w:pPr>
    <w:rPr>
      <w:rFonts w:asciiTheme="minorHAnsi" w:eastAsiaTheme="minorHAnsi" w:hAnsiTheme="minorHAnsi" w:cstheme="minorBidi"/>
      <w:kern w:val="2"/>
      <w:sz w:val="24"/>
      <w:szCs w:val="24"/>
      <w:lang w:val="id-ID"/>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amaPenulis">
    <w:name w:val="Nama Penulis"/>
    <w:basedOn w:val="Normal"/>
    <w:uiPriority w:val="99"/>
    <w:rsid w:val="001C18A0"/>
    <w:pPr>
      <w:suppressAutoHyphens w:val="0"/>
      <w:autoSpaceDE w:val="0"/>
      <w:autoSpaceDN w:val="0"/>
      <w:adjustRightInd w:val="0"/>
      <w:spacing w:line="288" w:lineRule="auto"/>
      <w:jc w:val="left"/>
      <w:textAlignment w:val="center"/>
    </w:pPr>
    <w:rPr>
      <w:rFonts w:ascii="Minion Pro" w:eastAsia="Calibri" w:hAnsi="Minion Pro" w:cs="Minion Pro"/>
      <w:color w:val="000000"/>
      <w:sz w:val="22"/>
      <w:szCs w:val="22"/>
      <w:lang w:val="en-GB" w:eastAsia="en-US"/>
    </w:rPr>
  </w:style>
  <w:style w:type="table" w:customStyle="1" w:styleId="TableGrid7">
    <w:name w:val="Table Grid7"/>
    <w:basedOn w:val="TableNormal"/>
    <w:next w:val="TableGrid"/>
    <w:rsid w:val="001C18A0"/>
    <w:pPr>
      <w:spacing w:beforeAutospacing="1" w:afterAutospacing="1"/>
      <w:ind w:left="-57" w:right="-57"/>
      <w:jc w:val="center"/>
    </w:pPr>
    <w:rPr>
      <w:rFonts w:ascii="Calibri" w:eastAsia="Calibri" w:hAnsi="Calibri" w:cs="Arial"/>
      <w:sz w:val="22"/>
      <w:szCs w:val="22"/>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itation-15">
    <w:name w:val="citation-15"/>
    <w:basedOn w:val="DefaultParagraphFont"/>
    <w:rsid w:val="00C22931"/>
  </w:style>
  <w:style w:type="paragraph" w:customStyle="1" w:styleId="TABEL">
    <w:name w:val="TABEL"/>
    <w:basedOn w:val="ListParagraph"/>
    <w:link w:val="TABELChar"/>
    <w:qFormat/>
    <w:rsid w:val="0064726C"/>
    <w:pPr>
      <w:suppressAutoHyphens w:val="0"/>
      <w:spacing w:line="360" w:lineRule="auto"/>
      <w:ind w:left="0"/>
      <w:jc w:val="center"/>
    </w:pPr>
    <w:rPr>
      <w:rFonts w:eastAsiaTheme="minorHAnsi"/>
      <w:b/>
      <w:bCs/>
      <w:sz w:val="24"/>
      <w:lang w:val="id-ID"/>
    </w:rPr>
  </w:style>
  <w:style w:type="character" w:customStyle="1" w:styleId="TABELChar">
    <w:name w:val="TABEL Char"/>
    <w:basedOn w:val="ListParagraphChar"/>
    <w:link w:val="TABEL"/>
    <w:rsid w:val="0064726C"/>
    <w:rPr>
      <w:rFonts w:ascii="Batang" w:eastAsiaTheme="minorHAnsi" w:hAnsi="Batang"/>
      <w:b/>
      <w:bCs/>
      <w:sz w:val="24"/>
      <w:szCs w:val="24"/>
      <w:lang w:val="id-ID" w:eastAsia="ar-SA"/>
    </w:rPr>
  </w:style>
  <w:style w:type="paragraph" w:customStyle="1" w:styleId="IEEEAuthorName">
    <w:name w:val="IEEE Author Name"/>
    <w:basedOn w:val="Normal"/>
    <w:next w:val="Normal"/>
    <w:rsid w:val="003804DF"/>
    <w:pPr>
      <w:suppressAutoHyphens w:val="0"/>
      <w:adjustRightInd w:val="0"/>
      <w:snapToGrid w:val="0"/>
      <w:spacing w:before="120" w:after="120"/>
      <w:jc w:val="center"/>
    </w:pPr>
    <w:rPr>
      <w:rFonts w:ascii="Times New Roman" w:eastAsia="Times New Roman" w:hAnsi="Times New Roman"/>
      <w:sz w:val="22"/>
      <w:lang w:val="en-GB" w:eastAsia="en-GB"/>
    </w:rPr>
  </w:style>
  <w:style w:type="paragraph" w:customStyle="1" w:styleId="IEEEAuthorAffiliation">
    <w:name w:val="IEEE Author Affiliation"/>
    <w:basedOn w:val="Normal"/>
    <w:next w:val="Normal"/>
    <w:rsid w:val="003804DF"/>
    <w:pPr>
      <w:suppressAutoHyphens w:val="0"/>
      <w:spacing w:after="60"/>
      <w:jc w:val="center"/>
    </w:pPr>
    <w:rPr>
      <w:rFonts w:ascii="Times New Roman" w:eastAsia="Times New Roman" w:hAnsi="Times New Roman"/>
      <w:i/>
      <w:lang w:val="en-GB" w:eastAsia="en-GB"/>
    </w:rPr>
  </w:style>
  <w:style w:type="table" w:customStyle="1" w:styleId="PlainTable32">
    <w:name w:val="Plain Table 32"/>
    <w:basedOn w:val="TableNormal"/>
    <w:uiPriority w:val="43"/>
    <w:rsid w:val="003804DF"/>
    <w:pPr>
      <w:jc w:val="left"/>
    </w:pPr>
    <w:rPr>
      <w:rFonts w:eastAsiaTheme="minorHAnsi" w:cstheme="minorBidi"/>
      <w:sz w:val="24"/>
      <w:szCs w:val="22"/>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3804DF"/>
    <w:pPr>
      <w:jc w:val="left"/>
    </w:pPr>
    <w:rPr>
      <w:rFonts w:eastAsiaTheme="minorHAnsi" w:cstheme="minorBidi"/>
      <w:sz w:val="24"/>
      <w:szCs w:val="22"/>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3">
    <w:name w:val="Plain Table 43"/>
    <w:basedOn w:val="TableNormal"/>
    <w:uiPriority w:val="44"/>
    <w:rsid w:val="003804DF"/>
    <w:pPr>
      <w:jc w:val="left"/>
    </w:pPr>
    <w:rPr>
      <w:rFonts w:eastAsiaTheme="minorHAnsi" w:cstheme="minorBidi"/>
      <w:sz w:val="24"/>
      <w:szCs w:val="22"/>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6Colorful3">
    <w:name w:val="List Table 6 Colorful3"/>
    <w:basedOn w:val="TableNormal"/>
    <w:uiPriority w:val="51"/>
    <w:rsid w:val="003804DF"/>
    <w:rPr>
      <w:rFonts w:ascii="Batang" w:eastAsia="Batang" w:hAnsi="Batang" w:cs="Batang"/>
      <w:color w:val="000000" w:themeColor="text1"/>
      <w:lang w:val="en" w:eastAsia="en-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61">
    <w:name w:val="List Table 4 - Accent 61"/>
    <w:basedOn w:val="TableNormal"/>
    <w:uiPriority w:val="49"/>
    <w:rsid w:val="003804DF"/>
    <w:rPr>
      <w:rFonts w:ascii="Batang" w:eastAsia="Batang" w:hAnsi="Batang" w:cs="Batang"/>
      <w:lang w:val="en-US" w:eastAsia="en-ID"/>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customStyle="1" w:styleId="ms-1">
    <w:name w:val="ms-1"/>
    <w:basedOn w:val="DefaultParagraphFont"/>
    <w:rsid w:val="003804DF"/>
  </w:style>
  <w:style w:type="character" w:customStyle="1" w:styleId="sr-only">
    <w:name w:val="sr-only"/>
    <w:basedOn w:val="DefaultParagraphFont"/>
    <w:rsid w:val="003804DF"/>
  </w:style>
  <w:style w:type="table" w:customStyle="1" w:styleId="ListTable6Colorful4">
    <w:name w:val="List Table 6 Colorful4"/>
    <w:basedOn w:val="TableNormal"/>
    <w:uiPriority w:val="51"/>
    <w:rsid w:val="003804DF"/>
    <w:rPr>
      <w:rFonts w:ascii="Batang" w:eastAsia="Batang" w:hAnsi="Batang" w:cs="Batang"/>
      <w:color w:val="000000" w:themeColor="text1"/>
      <w:lang w:val="en-US" w:eastAsia="en-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pubyear">
    <w:name w:val="pubyear"/>
    <w:basedOn w:val="DefaultParagraphFont"/>
    <w:rsid w:val="00F445B1"/>
  </w:style>
  <w:style w:type="character" w:customStyle="1" w:styleId="articletitle">
    <w:name w:val="articletitle"/>
    <w:basedOn w:val="DefaultParagraphFont"/>
    <w:rsid w:val="00F445B1"/>
  </w:style>
  <w:style w:type="character" w:customStyle="1" w:styleId="vol">
    <w:name w:val="vol"/>
    <w:basedOn w:val="DefaultParagraphFont"/>
    <w:rsid w:val="00F445B1"/>
  </w:style>
  <w:style w:type="character" w:customStyle="1" w:styleId="pagefirst">
    <w:name w:val="pagefirst"/>
    <w:basedOn w:val="DefaultParagraphFont"/>
    <w:rsid w:val="00F445B1"/>
  </w:style>
  <w:style w:type="character" w:customStyle="1" w:styleId="pagelast">
    <w:name w:val="pagelast"/>
    <w:basedOn w:val="DefaultParagraphFont"/>
    <w:rsid w:val="00F445B1"/>
  </w:style>
  <w:style w:type="paragraph" w:customStyle="1" w:styleId="my-0">
    <w:name w:val="my-0"/>
    <w:basedOn w:val="Normal"/>
    <w:rsid w:val="00BB2360"/>
    <w:pPr>
      <w:suppressAutoHyphens w:val="0"/>
      <w:spacing w:before="100" w:beforeAutospacing="1" w:after="100" w:afterAutospacing="1"/>
      <w:jc w:val="left"/>
    </w:pPr>
    <w:rPr>
      <w:rFonts w:ascii="Times New Roman" w:eastAsia="Times New Roman" w:hAnsi="Times New Roman"/>
      <w:sz w:val="24"/>
      <w:lang w:val="en-ID" w:eastAsia="en-ID"/>
    </w:rPr>
  </w:style>
  <w:style w:type="character" w:customStyle="1" w:styleId="wrapped-line">
    <w:name w:val="wrapped-line"/>
    <w:basedOn w:val="DefaultParagraphFont"/>
    <w:rsid w:val="00BE2A0A"/>
  </w:style>
  <w:style w:type="paragraph" w:customStyle="1" w:styleId="p1">
    <w:name w:val="p1"/>
    <w:basedOn w:val="Normal"/>
    <w:rsid w:val="001C76C8"/>
    <w:pPr>
      <w:suppressAutoHyphens w:val="0"/>
      <w:spacing w:before="100" w:beforeAutospacing="1" w:after="100" w:afterAutospacing="1"/>
      <w:jc w:val="left"/>
    </w:pPr>
    <w:rPr>
      <w:rFonts w:ascii="Times New Roman" w:eastAsiaTheme="minorEastAsia" w:hAnsi="Times New Roman"/>
      <w:sz w:val="24"/>
      <w:lang w:val="id-ID" w:eastAsia="id-ID"/>
    </w:rPr>
  </w:style>
  <w:style w:type="table" w:styleId="MediumList1-Accent5">
    <w:name w:val="Medium List 1 Accent 5"/>
    <w:basedOn w:val="TableNormal"/>
    <w:uiPriority w:val="65"/>
    <w:unhideWhenUsed/>
    <w:rsid w:val="00FB4131"/>
    <w:pPr>
      <w:widowControl w:val="0"/>
      <w:autoSpaceDE w:val="0"/>
      <w:autoSpaceDN w:val="0"/>
      <w:jc w:val="left"/>
    </w:pPr>
    <w:rPr>
      <w:rFonts w:asciiTheme="minorHAnsi" w:eastAsiaTheme="minorHAnsi" w:hAnsiTheme="minorHAnsi" w:cstheme="minorBidi"/>
      <w:color w:val="000000" w:themeColor="text1"/>
      <w:sz w:val="22"/>
      <w:szCs w:val="22"/>
      <w:lang w:val="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character" w:customStyle="1" w:styleId="rynqvb">
    <w:name w:val="rynqvb"/>
    <w:basedOn w:val="DefaultParagraphFont"/>
    <w:rsid w:val="00FB4131"/>
  </w:style>
  <w:style w:type="paragraph" w:customStyle="1" w:styleId="1StyleParagraph">
    <w:name w:val="1. Style Paragraph"/>
    <w:basedOn w:val="ListParagraph"/>
    <w:rsid w:val="00E45AAF"/>
    <w:pPr>
      <w:suppressAutoHyphens w:val="0"/>
      <w:ind w:left="0" w:firstLine="567"/>
    </w:pPr>
    <w:rPr>
      <w:rFonts w:ascii="Times New Roman" w:eastAsia="Times New Roman" w:hAnsi="Times New Roman"/>
      <w:szCs w:val="20"/>
      <w:lang w:val="en-AU" w:eastAsia="zh-CN"/>
    </w:rPr>
  </w:style>
  <w:style w:type="character" w:customStyle="1" w:styleId="mord">
    <w:name w:val="mord"/>
    <w:basedOn w:val="DefaultParagraphFont"/>
    <w:rsid w:val="00E45AAF"/>
  </w:style>
  <w:style w:type="character" w:customStyle="1" w:styleId="mrel">
    <w:name w:val="mrel"/>
    <w:basedOn w:val="DefaultParagraphFont"/>
    <w:rsid w:val="00E45AAF"/>
  </w:style>
  <w:style w:type="character" w:customStyle="1" w:styleId="vlist-s">
    <w:name w:val="vlist-s"/>
    <w:basedOn w:val="DefaultParagraphFont"/>
    <w:rsid w:val="00E45AAF"/>
  </w:style>
  <w:style w:type="character" w:customStyle="1" w:styleId="mbin">
    <w:name w:val="mbin"/>
    <w:basedOn w:val="DefaultParagraphFont"/>
    <w:rsid w:val="00E45AAF"/>
  </w:style>
  <w:style w:type="character" w:customStyle="1" w:styleId="mpunct">
    <w:name w:val="mpunct"/>
    <w:basedOn w:val="DefaultParagraphFont"/>
    <w:rsid w:val="00E45AAF"/>
  </w:style>
  <w:style w:type="paragraph" w:customStyle="1" w:styleId="SubtitleArticle">
    <w:name w:val="Subtitle Article"/>
    <w:basedOn w:val="Heading1"/>
    <w:rsid w:val="00E45AAF"/>
    <w:pPr>
      <w:spacing w:before="240" w:after="60"/>
      <w:jc w:val="center"/>
    </w:pPr>
    <w:rPr>
      <w:rFonts w:ascii="Times New Roman" w:hAnsi="Times New Roman" w:cs="Arial"/>
      <w:b w:val="0"/>
      <w:kern w:val="32"/>
      <w:lang w:val="en-AU" w:eastAsia="zh-CN"/>
    </w:rPr>
  </w:style>
  <w:style w:type="character" w:customStyle="1" w:styleId="frnorm">
    <w:name w:val="fr_norm"/>
    <w:basedOn w:val="DefaultParagraphFont"/>
    <w:rsid w:val="00C54473"/>
  </w:style>
  <w:style w:type="paragraph" w:customStyle="1" w:styleId="JUDUL2">
    <w:name w:val="JUDUL 2"/>
    <w:basedOn w:val="Subtitle"/>
    <w:link w:val="JUDUL2Char"/>
    <w:qFormat/>
    <w:rsid w:val="00D64624"/>
    <w:pPr>
      <w:widowControl w:val="0"/>
      <w:numPr>
        <w:numId w:val="232"/>
      </w:numPr>
      <w:suppressAutoHyphens w:val="0"/>
      <w:autoSpaceDE w:val="0"/>
      <w:autoSpaceDN w:val="0"/>
      <w:spacing w:before="120" w:after="120"/>
      <w:jc w:val="left"/>
      <w:outlineLvl w:val="9"/>
    </w:pPr>
    <w:rPr>
      <w:rFonts w:asciiTheme="majorHAnsi" w:eastAsiaTheme="minorEastAsia" w:hAnsiTheme="majorHAnsi" w:cstheme="majorBidi"/>
      <w:b/>
      <w:color w:val="000000" w:themeColor="text1"/>
      <w:spacing w:val="15"/>
      <w:sz w:val="24"/>
      <w:lang w:val="en-AU" w:eastAsia="zh-CN"/>
    </w:rPr>
  </w:style>
  <w:style w:type="character" w:customStyle="1" w:styleId="JUDUL2Char">
    <w:name w:val="JUDUL 2 Char"/>
    <w:basedOn w:val="DefaultParagraphFont"/>
    <w:link w:val="JUDUL2"/>
    <w:qFormat/>
    <w:rsid w:val="00D64624"/>
    <w:rPr>
      <w:rFonts w:asciiTheme="majorHAnsi" w:eastAsiaTheme="minorEastAsia" w:hAnsiTheme="majorHAnsi" w:cstheme="majorBidi"/>
      <w:b/>
      <w:color w:val="000000" w:themeColor="text1"/>
      <w:spacing w:val="15"/>
      <w:sz w:val="24"/>
      <w:szCs w:val="24"/>
      <w:lang w:val="en-AU" w:eastAsia="zh-CN"/>
    </w:rPr>
  </w:style>
  <w:style w:type="character" w:customStyle="1" w:styleId="longtext">
    <w:name w:val="long_text"/>
    <w:basedOn w:val="DefaultParagraphFont"/>
    <w:rsid w:val="00D64624"/>
  </w:style>
  <w:style w:type="paragraph" w:customStyle="1" w:styleId="JUDUL1">
    <w:name w:val="JUDUL 1"/>
    <w:basedOn w:val="BodyText"/>
    <w:link w:val="JUDUL1Char"/>
    <w:qFormat/>
    <w:rsid w:val="00D64624"/>
    <w:pPr>
      <w:widowControl w:val="0"/>
      <w:suppressAutoHyphens w:val="0"/>
      <w:autoSpaceDE w:val="0"/>
      <w:autoSpaceDN w:val="0"/>
      <w:spacing w:after="0"/>
      <w:jc w:val="center"/>
    </w:pPr>
    <w:rPr>
      <w:b/>
      <w:bCs/>
      <w:sz w:val="24"/>
      <w:lang w:val="id" w:eastAsia="zh-CN"/>
    </w:rPr>
  </w:style>
  <w:style w:type="character" w:customStyle="1" w:styleId="JUDUL1Char">
    <w:name w:val="JUDUL 1 Char"/>
    <w:basedOn w:val="BodyTextChar"/>
    <w:link w:val="JUDUL1"/>
    <w:qFormat/>
    <w:rsid w:val="00D64624"/>
    <w:rPr>
      <w:rFonts w:ascii="Batang" w:eastAsia="MS Mincho" w:hAnsi="Batang"/>
      <w:b/>
      <w:bCs/>
      <w:sz w:val="24"/>
      <w:szCs w:val="24"/>
      <w:lang w:val="id" w:eastAsia="zh-CN"/>
    </w:rPr>
  </w:style>
  <w:style w:type="paragraph" w:styleId="BodyTextIndent2">
    <w:name w:val="Body Text Indent 2"/>
    <w:basedOn w:val="Normal"/>
    <w:link w:val="BodyTextIndent2Char"/>
    <w:uiPriority w:val="99"/>
    <w:semiHidden/>
    <w:unhideWhenUsed/>
    <w:rsid w:val="007D3FFE"/>
    <w:pPr>
      <w:spacing w:after="120" w:line="480" w:lineRule="auto"/>
      <w:ind w:left="283"/>
    </w:pPr>
  </w:style>
  <w:style w:type="character" w:customStyle="1" w:styleId="BodyTextIndent2Char">
    <w:name w:val="Body Text Indent 2 Char"/>
    <w:basedOn w:val="DefaultParagraphFont"/>
    <w:link w:val="BodyTextIndent2"/>
    <w:uiPriority w:val="99"/>
    <w:semiHidden/>
    <w:rsid w:val="007D3FFE"/>
    <w:rPr>
      <w:rFonts w:ascii="Batang" w:eastAsia="MS Mincho" w:hAnsi="Batang"/>
      <w:szCs w:val="24"/>
      <w:lang w:val="en-US" w:eastAsia="ar-SA"/>
    </w:rPr>
  </w:style>
  <w:style w:type="paragraph" w:customStyle="1" w:styleId="Body">
    <w:name w:val="Body"/>
    <w:basedOn w:val="Normal"/>
    <w:link w:val="BodyChar"/>
    <w:qFormat/>
    <w:rsid w:val="000B54D1"/>
    <w:pPr>
      <w:suppressAutoHyphens w:val="0"/>
      <w:ind w:firstLine="426"/>
    </w:pPr>
    <w:rPr>
      <w:rFonts w:ascii="Times New Roman" w:eastAsia="Batang" w:hAnsi="Times New Roman"/>
      <w:color w:val="000000"/>
      <w:szCs w:val="20"/>
      <w:lang w:val="fi-FI" w:eastAsia="en-US"/>
    </w:rPr>
  </w:style>
  <w:style w:type="character" w:customStyle="1" w:styleId="BodyChar">
    <w:name w:val="Body Char"/>
    <w:link w:val="Body"/>
    <w:locked/>
    <w:rsid w:val="000B54D1"/>
    <w:rPr>
      <w:rFonts w:eastAsia="Batang"/>
      <w:color w:val="000000"/>
      <w:lang w:val="fi-FI"/>
    </w:rPr>
  </w:style>
  <w:style w:type="paragraph" w:customStyle="1" w:styleId="ISI0">
    <w:name w:val="ISI"/>
    <w:basedOn w:val="Normal"/>
    <w:uiPriority w:val="99"/>
    <w:rsid w:val="00237C65"/>
    <w:pPr>
      <w:suppressAutoHyphens w:val="0"/>
      <w:autoSpaceDE w:val="0"/>
      <w:autoSpaceDN w:val="0"/>
      <w:adjustRightInd w:val="0"/>
      <w:spacing w:line="288" w:lineRule="auto"/>
      <w:ind w:firstLine="547"/>
      <w:textAlignment w:val="center"/>
    </w:pPr>
    <w:rPr>
      <w:rFonts w:ascii="Calisto MT" w:eastAsiaTheme="minorHAnsi" w:hAnsi="Calisto MT" w:cs="Calisto MT"/>
      <w:color w:val="000000"/>
      <w:sz w:val="22"/>
      <w:szCs w:val="22"/>
      <w:lang w:val="fi-FI" w:eastAsia="en-US"/>
    </w:rPr>
  </w:style>
  <w:style w:type="character" w:customStyle="1" w:styleId="label">
    <w:name w:val="label"/>
    <w:basedOn w:val="DefaultParagraphFont"/>
    <w:rsid w:val="005B1CD5"/>
  </w:style>
  <w:style w:type="character" w:customStyle="1" w:styleId="CaptionChar">
    <w:name w:val="Caption Char"/>
    <w:basedOn w:val="DefaultParagraphFont"/>
    <w:link w:val="Caption"/>
    <w:uiPriority w:val="35"/>
    <w:rsid w:val="002F408B"/>
    <w:rPr>
      <w:rFonts w:ascii="Batang" w:eastAsia="MS Mincho" w:hAnsi="Batang"/>
      <w:b/>
      <w:iCs/>
      <w:szCs w:val="24"/>
      <w:lang w:val="en-US" w:eastAsia="ar-SA"/>
    </w:rPr>
  </w:style>
  <w:style w:type="paragraph" w:customStyle="1" w:styleId="my-2">
    <w:name w:val="my-2"/>
    <w:basedOn w:val="Normal"/>
    <w:rsid w:val="00757CEB"/>
    <w:pPr>
      <w:suppressAutoHyphens w:val="0"/>
      <w:spacing w:before="100" w:beforeAutospacing="1" w:after="100" w:afterAutospacing="1"/>
      <w:jc w:val="left"/>
    </w:pPr>
    <w:rPr>
      <w:rFonts w:ascii="Times New Roman" w:eastAsia="Times New Roman" w:hAnsi="Times New Roman"/>
      <w:sz w:val="24"/>
      <w:lang w:eastAsia="en-US"/>
    </w:rPr>
  </w:style>
  <w:style w:type="paragraph" w:customStyle="1" w:styleId="reference0">
    <w:name w:val="reference"/>
    <w:basedOn w:val="Normal"/>
    <w:rsid w:val="008306DD"/>
    <w:pPr>
      <w:keepLines/>
      <w:suppressAutoHyphens w:val="0"/>
      <w:spacing w:after="160" w:line="220" w:lineRule="atLeast"/>
      <w:ind w:left="560" w:hanging="560"/>
    </w:pPr>
    <w:rPr>
      <w:rFonts w:ascii="Times New Roman" w:eastAsia="Times New Roman" w:hAnsi="Times New Roman"/>
      <w:sz w:val="24"/>
      <w:szCs w:val="20"/>
      <w:lang w:val="en-AU" w:eastAsia="tr-TR"/>
    </w:rPr>
  </w:style>
  <w:style w:type="paragraph" w:customStyle="1" w:styleId="whitespace-normal">
    <w:name w:val="whitespace-normal"/>
    <w:basedOn w:val="Normal"/>
    <w:rsid w:val="00B774A2"/>
    <w:pPr>
      <w:suppressAutoHyphens w:val="0"/>
      <w:spacing w:before="100" w:beforeAutospacing="1" w:after="100" w:afterAutospacing="1"/>
      <w:jc w:val="left"/>
    </w:pPr>
    <w:rPr>
      <w:rFonts w:ascii="Times New Roman" w:eastAsia="Times New Roman" w:hAnsi="Times New Roman"/>
      <w:sz w:val="24"/>
      <w:lang w:eastAsia="en-US"/>
    </w:rPr>
  </w:style>
  <w:style w:type="character" w:customStyle="1" w:styleId="math-inline">
    <w:name w:val="math-inline"/>
    <w:basedOn w:val="DefaultParagraphFont"/>
    <w:rsid w:val="00B774A2"/>
  </w:style>
  <w:style w:type="numbering" w:customStyle="1" w:styleId="NoList1">
    <w:name w:val="No List1"/>
    <w:next w:val="NoList"/>
    <w:uiPriority w:val="99"/>
    <w:semiHidden/>
    <w:unhideWhenUsed/>
    <w:rsid w:val="005C1CC8"/>
  </w:style>
  <w:style w:type="character" w:customStyle="1" w:styleId="ng-star-inserted">
    <w:name w:val="ng-star-inserted"/>
    <w:basedOn w:val="DefaultParagraphFont"/>
    <w:rsid w:val="005C1CC8"/>
  </w:style>
  <w:style w:type="table" w:styleId="PlainTable5">
    <w:name w:val="Plain Table 5"/>
    <w:basedOn w:val="TableNormal"/>
    <w:uiPriority w:val="45"/>
    <w:rsid w:val="005C1CC8"/>
    <w:rPr>
      <w:rFonts w:ascii="Batang" w:eastAsia="Batang" w:hAnsi="Batang" w:cs="Batang"/>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3">
    <w:name w:val="Tabel 3"/>
    <w:basedOn w:val="Normal"/>
    <w:link w:val="Tabel3Char"/>
    <w:qFormat/>
    <w:rsid w:val="003014D5"/>
    <w:pPr>
      <w:numPr>
        <w:numId w:val="440"/>
      </w:numPr>
      <w:suppressAutoHyphens w:val="0"/>
      <w:spacing w:before="240"/>
    </w:pPr>
    <w:rPr>
      <w:rFonts w:ascii="Arial" w:eastAsiaTheme="minorHAnsi" w:hAnsi="Arial" w:cs="Arial"/>
      <w:b/>
      <w:color w:val="000000" w:themeColor="text1"/>
      <w:sz w:val="24"/>
      <w:lang w:val="id-ID" w:eastAsia="en-US"/>
    </w:rPr>
  </w:style>
  <w:style w:type="character" w:customStyle="1" w:styleId="Tabel3Char">
    <w:name w:val="Tabel 3 Char"/>
    <w:basedOn w:val="DefaultParagraphFont"/>
    <w:link w:val="Tabel3"/>
    <w:rsid w:val="003014D5"/>
    <w:rPr>
      <w:rFonts w:ascii="Arial" w:eastAsiaTheme="minorHAnsi" w:hAnsi="Arial" w:cs="Arial"/>
      <w:b/>
      <w:color w:val="000000" w:themeColor="text1"/>
      <w:sz w:val="24"/>
      <w:szCs w:val="24"/>
      <w:lang w:val="id-ID"/>
    </w:rPr>
  </w:style>
  <w:style w:type="paragraph" w:customStyle="1" w:styleId="Tabel4">
    <w:name w:val="Tabel 4"/>
    <w:basedOn w:val="Normal"/>
    <w:link w:val="Tabel4Char"/>
    <w:qFormat/>
    <w:rsid w:val="003014D5"/>
    <w:pPr>
      <w:suppressAutoHyphens w:val="0"/>
      <w:spacing w:line="276" w:lineRule="auto"/>
      <w:ind w:left="360" w:hanging="360"/>
    </w:pPr>
    <w:rPr>
      <w:rFonts w:ascii="Times New Roman" w:eastAsiaTheme="minorHAnsi" w:hAnsi="Times New Roman" w:cstheme="minorBidi"/>
      <w:sz w:val="24"/>
      <w:szCs w:val="22"/>
      <w:lang w:val="id-ID" w:eastAsia="en-US"/>
      <w14:ligatures w14:val="standardContextual"/>
    </w:rPr>
  </w:style>
  <w:style w:type="character" w:customStyle="1" w:styleId="Tabel4Char">
    <w:name w:val="Tabel 4 Char"/>
    <w:basedOn w:val="DefaultParagraphFont"/>
    <w:link w:val="Tabel4"/>
    <w:rsid w:val="003014D5"/>
    <w:rPr>
      <w:rFonts w:eastAsiaTheme="minorHAnsi" w:cstheme="minorBidi"/>
      <w:sz w:val="24"/>
      <w:szCs w:val="22"/>
      <w:lang w:val="id-ID"/>
      <w14:ligatures w14:val="standardContextual"/>
    </w:rPr>
  </w:style>
  <w:style w:type="paragraph" w:customStyle="1" w:styleId="CaptionGambar">
    <w:name w:val="Caption Gambar"/>
    <w:basedOn w:val="Caption"/>
    <w:link w:val="CaptionGambarChar"/>
    <w:qFormat/>
    <w:rsid w:val="00DE2B34"/>
    <w:pPr>
      <w:suppressLineNumbers w:val="0"/>
      <w:suppressAutoHyphens w:val="0"/>
      <w:spacing w:after="200"/>
      <w:jc w:val="center"/>
    </w:pPr>
    <w:rPr>
      <w:rFonts w:ascii="Times New Roman" w:eastAsiaTheme="minorHAnsi" w:hAnsi="Times New Roman" w:cstheme="minorBidi"/>
      <w:b w:val="0"/>
      <w:color w:val="000000" w:themeColor="text1"/>
      <w:kern w:val="2"/>
      <w:sz w:val="24"/>
      <w:szCs w:val="18"/>
      <w:lang w:val="en-ID" w:eastAsia="en-US"/>
      <w14:ligatures w14:val="standardContextual"/>
    </w:rPr>
  </w:style>
  <w:style w:type="character" w:customStyle="1" w:styleId="CaptionGambarChar">
    <w:name w:val="Caption Gambar Char"/>
    <w:basedOn w:val="DefaultParagraphFont"/>
    <w:link w:val="CaptionGambar"/>
    <w:rsid w:val="00DE2B34"/>
    <w:rPr>
      <w:rFonts w:eastAsiaTheme="minorHAnsi" w:cstheme="minorBidi"/>
      <w:iCs/>
      <w:color w:val="000000" w:themeColor="text1"/>
      <w:kern w:val="2"/>
      <w:sz w:val="24"/>
      <w:szCs w:val="18"/>
      <w14:ligatures w14:val="standardContextual"/>
    </w:rPr>
  </w:style>
  <w:style w:type="paragraph" w:customStyle="1" w:styleId="Gambar">
    <w:name w:val="Gambar"/>
    <w:basedOn w:val="Caption"/>
    <w:link w:val="GambarChar"/>
    <w:qFormat/>
    <w:rsid w:val="009C500B"/>
    <w:pPr>
      <w:suppressLineNumbers w:val="0"/>
      <w:suppressAutoHyphens w:val="0"/>
      <w:spacing w:after="200"/>
      <w:jc w:val="center"/>
    </w:pPr>
    <w:rPr>
      <w:rFonts w:ascii="Times New Roman" w:eastAsiaTheme="minorHAnsi" w:hAnsi="Times New Roman" w:cstheme="minorBidi"/>
      <w:sz w:val="24"/>
      <w:lang w:val="en-ID" w:eastAsia="en-US"/>
    </w:rPr>
  </w:style>
  <w:style w:type="character" w:customStyle="1" w:styleId="GambarChar">
    <w:name w:val="Gambar Char"/>
    <w:basedOn w:val="DefaultParagraphFont"/>
    <w:link w:val="Gambar"/>
    <w:rsid w:val="009C500B"/>
    <w:rPr>
      <w:rFonts w:eastAsiaTheme="minorHAnsi" w:cstheme="minorBidi"/>
      <w:b/>
      <w:iCs/>
      <w:sz w:val="24"/>
      <w:szCs w:val="24"/>
    </w:rPr>
  </w:style>
  <w:style w:type="paragraph" w:customStyle="1" w:styleId="SubBab4">
    <w:name w:val="Sub Bab 4"/>
    <w:basedOn w:val="Normal"/>
    <w:link w:val="SubBab4Char"/>
    <w:qFormat/>
    <w:rsid w:val="009C500B"/>
    <w:pPr>
      <w:numPr>
        <w:numId w:val="487"/>
      </w:numPr>
      <w:suppressAutoHyphens w:val="0"/>
      <w:spacing w:after="200" w:line="360" w:lineRule="auto"/>
    </w:pPr>
    <w:rPr>
      <w:rFonts w:ascii="Times New Roman" w:eastAsiaTheme="minorHAnsi" w:hAnsi="Times New Roman" w:cstheme="minorBidi"/>
      <w:b/>
      <w:sz w:val="24"/>
      <w:szCs w:val="22"/>
      <w:lang w:eastAsia="en-US"/>
    </w:rPr>
  </w:style>
  <w:style w:type="character" w:customStyle="1" w:styleId="SubBab4Char">
    <w:name w:val="Sub Bab 4 Char"/>
    <w:basedOn w:val="DefaultParagraphFont"/>
    <w:link w:val="SubBab4"/>
    <w:rsid w:val="009C500B"/>
    <w:rPr>
      <w:rFonts w:eastAsiaTheme="minorHAnsi" w:cstheme="minorBidi"/>
      <w:b/>
      <w:sz w:val="24"/>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90757">
      <w:bodyDiv w:val="1"/>
      <w:marLeft w:val="0"/>
      <w:marRight w:val="0"/>
      <w:marTop w:val="0"/>
      <w:marBottom w:val="0"/>
      <w:divBdr>
        <w:top w:val="none" w:sz="0" w:space="0" w:color="auto"/>
        <w:left w:val="none" w:sz="0" w:space="0" w:color="auto"/>
        <w:bottom w:val="none" w:sz="0" w:space="0" w:color="auto"/>
        <w:right w:val="none" w:sz="0" w:space="0" w:color="auto"/>
      </w:divBdr>
      <w:divsChild>
        <w:div w:id="1751267876">
          <w:marLeft w:val="0"/>
          <w:marRight w:val="0"/>
          <w:marTop w:val="0"/>
          <w:marBottom w:val="0"/>
          <w:divBdr>
            <w:top w:val="none" w:sz="0" w:space="0" w:color="auto"/>
            <w:left w:val="none" w:sz="0" w:space="0" w:color="auto"/>
            <w:bottom w:val="none" w:sz="0" w:space="0" w:color="auto"/>
            <w:right w:val="none" w:sz="0" w:space="0" w:color="auto"/>
          </w:divBdr>
        </w:div>
      </w:divsChild>
    </w:div>
    <w:div w:id="37437209">
      <w:bodyDiv w:val="1"/>
      <w:marLeft w:val="0"/>
      <w:marRight w:val="0"/>
      <w:marTop w:val="0"/>
      <w:marBottom w:val="0"/>
      <w:divBdr>
        <w:top w:val="none" w:sz="0" w:space="0" w:color="auto"/>
        <w:left w:val="none" w:sz="0" w:space="0" w:color="auto"/>
        <w:bottom w:val="none" w:sz="0" w:space="0" w:color="auto"/>
        <w:right w:val="none" w:sz="0" w:space="0" w:color="auto"/>
      </w:divBdr>
    </w:div>
    <w:div w:id="43188995">
      <w:bodyDiv w:val="1"/>
      <w:marLeft w:val="0"/>
      <w:marRight w:val="0"/>
      <w:marTop w:val="0"/>
      <w:marBottom w:val="0"/>
      <w:divBdr>
        <w:top w:val="none" w:sz="0" w:space="0" w:color="auto"/>
        <w:left w:val="none" w:sz="0" w:space="0" w:color="auto"/>
        <w:bottom w:val="none" w:sz="0" w:space="0" w:color="auto"/>
        <w:right w:val="none" w:sz="0" w:space="0" w:color="auto"/>
      </w:divBdr>
      <w:divsChild>
        <w:div w:id="35474334">
          <w:marLeft w:val="0"/>
          <w:marRight w:val="0"/>
          <w:marTop w:val="0"/>
          <w:marBottom w:val="0"/>
          <w:divBdr>
            <w:top w:val="none" w:sz="0" w:space="0" w:color="auto"/>
            <w:left w:val="none" w:sz="0" w:space="0" w:color="auto"/>
            <w:bottom w:val="none" w:sz="0" w:space="0" w:color="auto"/>
            <w:right w:val="none" w:sz="0" w:space="0" w:color="auto"/>
          </w:divBdr>
        </w:div>
      </w:divsChild>
    </w:div>
    <w:div w:id="76748975">
      <w:bodyDiv w:val="1"/>
      <w:marLeft w:val="0"/>
      <w:marRight w:val="0"/>
      <w:marTop w:val="0"/>
      <w:marBottom w:val="0"/>
      <w:divBdr>
        <w:top w:val="none" w:sz="0" w:space="0" w:color="auto"/>
        <w:left w:val="none" w:sz="0" w:space="0" w:color="auto"/>
        <w:bottom w:val="none" w:sz="0" w:space="0" w:color="auto"/>
        <w:right w:val="none" w:sz="0" w:space="0" w:color="auto"/>
      </w:divBdr>
      <w:divsChild>
        <w:div w:id="489910026">
          <w:marLeft w:val="0"/>
          <w:marRight w:val="0"/>
          <w:marTop w:val="0"/>
          <w:marBottom w:val="0"/>
          <w:divBdr>
            <w:top w:val="none" w:sz="0" w:space="0" w:color="auto"/>
            <w:left w:val="none" w:sz="0" w:space="0" w:color="auto"/>
            <w:bottom w:val="none" w:sz="0" w:space="0" w:color="auto"/>
            <w:right w:val="none" w:sz="0" w:space="0" w:color="auto"/>
          </w:divBdr>
        </w:div>
      </w:divsChild>
    </w:div>
    <w:div w:id="77561013">
      <w:bodyDiv w:val="1"/>
      <w:marLeft w:val="0"/>
      <w:marRight w:val="0"/>
      <w:marTop w:val="0"/>
      <w:marBottom w:val="0"/>
      <w:divBdr>
        <w:top w:val="none" w:sz="0" w:space="0" w:color="auto"/>
        <w:left w:val="none" w:sz="0" w:space="0" w:color="auto"/>
        <w:bottom w:val="none" w:sz="0" w:space="0" w:color="auto"/>
        <w:right w:val="none" w:sz="0" w:space="0" w:color="auto"/>
      </w:divBdr>
    </w:div>
    <w:div w:id="83501402">
      <w:bodyDiv w:val="1"/>
      <w:marLeft w:val="0"/>
      <w:marRight w:val="0"/>
      <w:marTop w:val="0"/>
      <w:marBottom w:val="0"/>
      <w:divBdr>
        <w:top w:val="none" w:sz="0" w:space="0" w:color="auto"/>
        <w:left w:val="none" w:sz="0" w:space="0" w:color="auto"/>
        <w:bottom w:val="none" w:sz="0" w:space="0" w:color="auto"/>
        <w:right w:val="none" w:sz="0" w:space="0" w:color="auto"/>
      </w:divBdr>
    </w:div>
    <w:div w:id="95445981">
      <w:bodyDiv w:val="1"/>
      <w:marLeft w:val="0"/>
      <w:marRight w:val="0"/>
      <w:marTop w:val="0"/>
      <w:marBottom w:val="0"/>
      <w:divBdr>
        <w:top w:val="none" w:sz="0" w:space="0" w:color="auto"/>
        <w:left w:val="none" w:sz="0" w:space="0" w:color="auto"/>
        <w:bottom w:val="none" w:sz="0" w:space="0" w:color="auto"/>
        <w:right w:val="none" w:sz="0" w:space="0" w:color="auto"/>
      </w:divBdr>
      <w:divsChild>
        <w:div w:id="368915443">
          <w:marLeft w:val="0"/>
          <w:marRight w:val="0"/>
          <w:marTop w:val="0"/>
          <w:marBottom w:val="0"/>
          <w:divBdr>
            <w:top w:val="none" w:sz="0" w:space="0" w:color="auto"/>
            <w:left w:val="none" w:sz="0" w:space="0" w:color="auto"/>
            <w:bottom w:val="none" w:sz="0" w:space="0" w:color="auto"/>
            <w:right w:val="none" w:sz="0" w:space="0" w:color="auto"/>
          </w:divBdr>
        </w:div>
      </w:divsChild>
    </w:div>
    <w:div w:id="105344984">
      <w:bodyDiv w:val="1"/>
      <w:marLeft w:val="0"/>
      <w:marRight w:val="0"/>
      <w:marTop w:val="0"/>
      <w:marBottom w:val="0"/>
      <w:divBdr>
        <w:top w:val="none" w:sz="0" w:space="0" w:color="auto"/>
        <w:left w:val="none" w:sz="0" w:space="0" w:color="auto"/>
        <w:bottom w:val="none" w:sz="0" w:space="0" w:color="auto"/>
        <w:right w:val="none" w:sz="0" w:space="0" w:color="auto"/>
      </w:divBdr>
      <w:divsChild>
        <w:div w:id="644162252">
          <w:marLeft w:val="0"/>
          <w:marRight w:val="0"/>
          <w:marTop w:val="0"/>
          <w:marBottom w:val="0"/>
          <w:divBdr>
            <w:top w:val="none" w:sz="0" w:space="0" w:color="auto"/>
            <w:left w:val="none" w:sz="0" w:space="0" w:color="auto"/>
            <w:bottom w:val="none" w:sz="0" w:space="0" w:color="auto"/>
            <w:right w:val="none" w:sz="0" w:space="0" w:color="auto"/>
          </w:divBdr>
        </w:div>
      </w:divsChild>
    </w:div>
    <w:div w:id="105346976">
      <w:bodyDiv w:val="1"/>
      <w:marLeft w:val="0"/>
      <w:marRight w:val="0"/>
      <w:marTop w:val="0"/>
      <w:marBottom w:val="0"/>
      <w:divBdr>
        <w:top w:val="none" w:sz="0" w:space="0" w:color="auto"/>
        <w:left w:val="none" w:sz="0" w:space="0" w:color="auto"/>
        <w:bottom w:val="none" w:sz="0" w:space="0" w:color="auto"/>
        <w:right w:val="none" w:sz="0" w:space="0" w:color="auto"/>
      </w:divBdr>
    </w:div>
    <w:div w:id="109935184">
      <w:bodyDiv w:val="1"/>
      <w:marLeft w:val="0"/>
      <w:marRight w:val="0"/>
      <w:marTop w:val="0"/>
      <w:marBottom w:val="0"/>
      <w:divBdr>
        <w:top w:val="none" w:sz="0" w:space="0" w:color="auto"/>
        <w:left w:val="none" w:sz="0" w:space="0" w:color="auto"/>
        <w:bottom w:val="none" w:sz="0" w:space="0" w:color="auto"/>
        <w:right w:val="none" w:sz="0" w:space="0" w:color="auto"/>
      </w:divBdr>
      <w:divsChild>
        <w:div w:id="958923716">
          <w:marLeft w:val="0"/>
          <w:marRight w:val="0"/>
          <w:marTop w:val="0"/>
          <w:marBottom w:val="0"/>
          <w:divBdr>
            <w:top w:val="none" w:sz="0" w:space="0" w:color="auto"/>
            <w:left w:val="none" w:sz="0" w:space="0" w:color="auto"/>
            <w:bottom w:val="none" w:sz="0" w:space="0" w:color="auto"/>
            <w:right w:val="none" w:sz="0" w:space="0" w:color="auto"/>
          </w:divBdr>
        </w:div>
      </w:divsChild>
    </w:div>
    <w:div w:id="115298722">
      <w:bodyDiv w:val="1"/>
      <w:marLeft w:val="0"/>
      <w:marRight w:val="0"/>
      <w:marTop w:val="0"/>
      <w:marBottom w:val="0"/>
      <w:divBdr>
        <w:top w:val="none" w:sz="0" w:space="0" w:color="auto"/>
        <w:left w:val="none" w:sz="0" w:space="0" w:color="auto"/>
        <w:bottom w:val="none" w:sz="0" w:space="0" w:color="auto"/>
        <w:right w:val="none" w:sz="0" w:space="0" w:color="auto"/>
      </w:divBdr>
    </w:div>
    <w:div w:id="126555153">
      <w:bodyDiv w:val="1"/>
      <w:marLeft w:val="0"/>
      <w:marRight w:val="0"/>
      <w:marTop w:val="0"/>
      <w:marBottom w:val="0"/>
      <w:divBdr>
        <w:top w:val="none" w:sz="0" w:space="0" w:color="auto"/>
        <w:left w:val="none" w:sz="0" w:space="0" w:color="auto"/>
        <w:bottom w:val="none" w:sz="0" w:space="0" w:color="auto"/>
        <w:right w:val="none" w:sz="0" w:space="0" w:color="auto"/>
      </w:divBdr>
    </w:div>
    <w:div w:id="134152834">
      <w:bodyDiv w:val="1"/>
      <w:marLeft w:val="0"/>
      <w:marRight w:val="0"/>
      <w:marTop w:val="0"/>
      <w:marBottom w:val="0"/>
      <w:divBdr>
        <w:top w:val="none" w:sz="0" w:space="0" w:color="auto"/>
        <w:left w:val="none" w:sz="0" w:space="0" w:color="auto"/>
        <w:bottom w:val="none" w:sz="0" w:space="0" w:color="auto"/>
        <w:right w:val="none" w:sz="0" w:space="0" w:color="auto"/>
      </w:divBdr>
    </w:div>
    <w:div w:id="135489957">
      <w:bodyDiv w:val="1"/>
      <w:marLeft w:val="0"/>
      <w:marRight w:val="0"/>
      <w:marTop w:val="0"/>
      <w:marBottom w:val="0"/>
      <w:divBdr>
        <w:top w:val="none" w:sz="0" w:space="0" w:color="auto"/>
        <w:left w:val="none" w:sz="0" w:space="0" w:color="auto"/>
        <w:bottom w:val="none" w:sz="0" w:space="0" w:color="auto"/>
        <w:right w:val="none" w:sz="0" w:space="0" w:color="auto"/>
      </w:divBdr>
      <w:divsChild>
        <w:div w:id="1678968863">
          <w:marLeft w:val="0"/>
          <w:marRight w:val="0"/>
          <w:marTop w:val="0"/>
          <w:marBottom w:val="0"/>
          <w:divBdr>
            <w:top w:val="none" w:sz="0" w:space="0" w:color="auto"/>
            <w:left w:val="none" w:sz="0" w:space="0" w:color="auto"/>
            <w:bottom w:val="none" w:sz="0" w:space="0" w:color="auto"/>
            <w:right w:val="none" w:sz="0" w:space="0" w:color="auto"/>
          </w:divBdr>
        </w:div>
      </w:divsChild>
    </w:div>
    <w:div w:id="135873894">
      <w:bodyDiv w:val="1"/>
      <w:marLeft w:val="0"/>
      <w:marRight w:val="0"/>
      <w:marTop w:val="0"/>
      <w:marBottom w:val="0"/>
      <w:divBdr>
        <w:top w:val="none" w:sz="0" w:space="0" w:color="auto"/>
        <w:left w:val="none" w:sz="0" w:space="0" w:color="auto"/>
        <w:bottom w:val="none" w:sz="0" w:space="0" w:color="auto"/>
        <w:right w:val="none" w:sz="0" w:space="0" w:color="auto"/>
      </w:divBdr>
    </w:div>
    <w:div w:id="142084928">
      <w:bodyDiv w:val="1"/>
      <w:marLeft w:val="0"/>
      <w:marRight w:val="0"/>
      <w:marTop w:val="0"/>
      <w:marBottom w:val="0"/>
      <w:divBdr>
        <w:top w:val="none" w:sz="0" w:space="0" w:color="auto"/>
        <w:left w:val="none" w:sz="0" w:space="0" w:color="auto"/>
        <w:bottom w:val="none" w:sz="0" w:space="0" w:color="auto"/>
        <w:right w:val="none" w:sz="0" w:space="0" w:color="auto"/>
      </w:divBdr>
      <w:divsChild>
        <w:div w:id="1988127772">
          <w:marLeft w:val="0"/>
          <w:marRight w:val="0"/>
          <w:marTop w:val="0"/>
          <w:marBottom w:val="0"/>
          <w:divBdr>
            <w:top w:val="none" w:sz="0" w:space="0" w:color="auto"/>
            <w:left w:val="none" w:sz="0" w:space="0" w:color="auto"/>
            <w:bottom w:val="none" w:sz="0" w:space="0" w:color="auto"/>
            <w:right w:val="none" w:sz="0" w:space="0" w:color="auto"/>
          </w:divBdr>
        </w:div>
      </w:divsChild>
    </w:div>
    <w:div w:id="156767675">
      <w:bodyDiv w:val="1"/>
      <w:marLeft w:val="0"/>
      <w:marRight w:val="0"/>
      <w:marTop w:val="0"/>
      <w:marBottom w:val="0"/>
      <w:divBdr>
        <w:top w:val="none" w:sz="0" w:space="0" w:color="auto"/>
        <w:left w:val="none" w:sz="0" w:space="0" w:color="auto"/>
        <w:bottom w:val="none" w:sz="0" w:space="0" w:color="auto"/>
        <w:right w:val="none" w:sz="0" w:space="0" w:color="auto"/>
      </w:divBdr>
    </w:div>
    <w:div w:id="166411693">
      <w:bodyDiv w:val="1"/>
      <w:marLeft w:val="0"/>
      <w:marRight w:val="0"/>
      <w:marTop w:val="0"/>
      <w:marBottom w:val="0"/>
      <w:divBdr>
        <w:top w:val="none" w:sz="0" w:space="0" w:color="auto"/>
        <w:left w:val="none" w:sz="0" w:space="0" w:color="auto"/>
        <w:bottom w:val="none" w:sz="0" w:space="0" w:color="auto"/>
        <w:right w:val="none" w:sz="0" w:space="0" w:color="auto"/>
      </w:divBdr>
    </w:div>
    <w:div w:id="183906785">
      <w:bodyDiv w:val="1"/>
      <w:marLeft w:val="0"/>
      <w:marRight w:val="0"/>
      <w:marTop w:val="0"/>
      <w:marBottom w:val="0"/>
      <w:divBdr>
        <w:top w:val="none" w:sz="0" w:space="0" w:color="auto"/>
        <w:left w:val="none" w:sz="0" w:space="0" w:color="auto"/>
        <w:bottom w:val="none" w:sz="0" w:space="0" w:color="auto"/>
        <w:right w:val="none" w:sz="0" w:space="0" w:color="auto"/>
      </w:divBdr>
    </w:div>
    <w:div w:id="203443270">
      <w:bodyDiv w:val="1"/>
      <w:marLeft w:val="0"/>
      <w:marRight w:val="0"/>
      <w:marTop w:val="0"/>
      <w:marBottom w:val="0"/>
      <w:divBdr>
        <w:top w:val="none" w:sz="0" w:space="0" w:color="auto"/>
        <w:left w:val="none" w:sz="0" w:space="0" w:color="auto"/>
        <w:bottom w:val="none" w:sz="0" w:space="0" w:color="auto"/>
        <w:right w:val="none" w:sz="0" w:space="0" w:color="auto"/>
      </w:divBdr>
    </w:div>
    <w:div w:id="217055912">
      <w:bodyDiv w:val="1"/>
      <w:marLeft w:val="0"/>
      <w:marRight w:val="0"/>
      <w:marTop w:val="0"/>
      <w:marBottom w:val="0"/>
      <w:divBdr>
        <w:top w:val="none" w:sz="0" w:space="0" w:color="auto"/>
        <w:left w:val="none" w:sz="0" w:space="0" w:color="auto"/>
        <w:bottom w:val="none" w:sz="0" w:space="0" w:color="auto"/>
        <w:right w:val="none" w:sz="0" w:space="0" w:color="auto"/>
      </w:divBdr>
    </w:div>
    <w:div w:id="234903979">
      <w:bodyDiv w:val="1"/>
      <w:marLeft w:val="0"/>
      <w:marRight w:val="0"/>
      <w:marTop w:val="0"/>
      <w:marBottom w:val="0"/>
      <w:divBdr>
        <w:top w:val="none" w:sz="0" w:space="0" w:color="auto"/>
        <w:left w:val="none" w:sz="0" w:space="0" w:color="auto"/>
        <w:bottom w:val="none" w:sz="0" w:space="0" w:color="auto"/>
        <w:right w:val="none" w:sz="0" w:space="0" w:color="auto"/>
      </w:divBdr>
      <w:divsChild>
        <w:div w:id="1109933361">
          <w:marLeft w:val="0"/>
          <w:marRight w:val="0"/>
          <w:marTop w:val="0"/>
          <w:marBottom w:val="0"/>
          <w:divBdr>
            <w:top w:val="none" w:sz="0" w:space="0" w:color="auto"/>
            <w:left w:val="none" w:sz="0" w:space="0" w:color="auto"/>
            <w:bottom w:val="none" w:sz="0" w:space="0" w:color="auto"/>
            <w:right w:val="none" w:sz="0" w:space="0" w:color="auto"/>
          </w:divBdr>
        </w:div>
      </w:divsChild>
    </w:div>
    <w:div w:id="244461232">
      <w:bodyDiv w:val="1"/>
      <w:marLeft w:val="0"/>
      <w:marRight w:val="0"/>
      <w:marTop w:val="0"/>
      <w:marBottom w:val="0"/>
      <w:divBdr>
        <w:top w:val="none" w:sz="0" w:space="0" w:color="auto"/>
        <w:left w:val="none" w:sz="0" w:space="0" w:color="auto"/>
        <w:bottom w:val="none" w:sz="0" w:space="0" w:color="auto"/>
        <w:right w:val="none" w:sz="0" w:space="0" w:color="auto"/>
      </w:divBdr>
      <w:divsChild>
        <w:div w:id="1284190575">
          <w:marLeft w:val="0"/>
          <w:marRight w:val="0"/>
          <w:marTop w:val="0"/>
          <w:marBottom w:val="0"/>
          <w:divBdr>
            <w:top w:val="none" w:sz="0" w:space="0" w:color="auto"/>
            <w:left w:val="none" w:sz="0" w:space="0" w:color="auto"/>
            <w:bottom w:val="none" w:sz="0" w:space="0" w:color="auto"/>
            <w:right w:val="none" w:sz="0" w:space="0" w:color="auto"/>
          </w:divBdr>
        </w:div>
      </w:divsChild>
    </w:div>
    <w:div w:id="248587752">
      <w:bodyDiv w:val="1"/>
      <w:marLeft w:val="0"/>
      <w:marRight w:val="0"/>
      <w:marTop w:val="0"/>
      <w:marBottom w:val="0"/>
      <w:divBdr>
        <w:top w:val="none" w:sz="0" w:space="0" w:color="auto"/>
        <w:left w:val="none" w:sz="0" w:space="0" w:color="auto"/>
        <w:bottom w:val="none" w:sz="0" w:space="0" w:color="auto"/>
        <w:right w:val="none" w:sz="0" w:space="0" w:color="auto"/>
      </w:divBdr>
    </w:div>
    <w:div w:id="271521024">
      <w:bodyDiv w:val="1"/>
      <w:marLeft w:val="0"/>
      <w:marRight w:val="0"/>
      <w:marTop w:val="0"/>
      <w:marBottom w:val="0"/>
      <w:divBdr>
        <w:top w:val="none" w:sz="0" w:space="0" w:color="auto"/>
        <w:left w:val="none" w:sz="0" w:space="0" w:color="auto"/>
        <w:bottom w:val="none" w:sz="0" w:space="0" w:color="auto"/>
        <w:right w:val="none" w:sz="0" w:space="0" w:color="auto"/>
      </w:divBdr>
    </w:div>
    <w:div w:id="273900704">
      <w:bodyDiv w:val="1"/>
      <w:marLeft w:val="0"/>
      <w:marRight w:val="0"/>
      <w:marTop w:val="0"/>
      <w:marBottom w:val="0"/>
      <w:divBdr>
        <w:top w:val="none" w:sz="0" w:space="0" w:color="auto"/>
        <w:left w:val="none" w:sz="0" w:space="0" w:color="auto"/>
        <w:bottom w:val="none" w:sz="0" w:space="0" w:color="auto"/>
        <w:right w:val="none" w:sz="0" w:space="0" w:color="auto"/>
      </w:divBdr>
    </w:div>
    <w:div w:id="286357105">
      <w:bodyDiv w:val="1"/>
      <w:marLeft w:val="0"/>
      <w:marRight w:val="0"/>
      <w:marTop w:val="0"/>
      <w:marBottom w:val="0"/>
      <w:divBdr>
        <w:top w:val="none" w:sz="0" w:space="0" w:color="auto"/>
        <w:left w:val="none" w:sz="0" w:space="0" w:color="auto"/>
        <w:bottom w:val="none" w:sz="0" w:space="0" w:color="auto"/>
        <w:right w:val="none" w:sz="0" w:space="0" w:color="auto"/>
      </w:divBdr>
    </w:div>
    <w:div w:id="296229947">
      <w:bodyDiv w:val="1"/>
      <w:marLeft w:val="0"/>
      <w:marRight w:val="0"/>
      <w:marTop w:val="0"/>
      <w:marBottom w:val="0"/>
      <w:divBdr>
        <w:top w:val="none" w:sz="0" w:space="0" w:color="auto"/>
        <w:left w:val="none" w:sz="0" w:space="0" w:color="auto"/>
        <w:bottom w:val="none" w:sz="0" w:space="0" w:color="auto"/>
        <w:right w:val="none" w:sz="0" w:space="0" w:color="auto"/>
      </w:divBdr>
    </w:div>
    <w:div w:id="299002402">
      <w:bodyDiv w:val="1"/>
      <w:marLeft w:val="0"/>
      <w:marRight w:val="0"/>
      <w:marTop w:val="0"/>
      <w:marBottom w:val="0"/>
      <w:divBdr>
        <w:top w:val="none" w:sz="0" w:space="0" w:color="auto"/>
        <w:left w:val="none" w:sz="0" w:space="0" w:color="auto"/>
        <w:bottom w:val="none" w:sz="0" w:space="0" w:color="auto"/>
        <w:right w:val="none" w:sz="0" w:space="0" w:color="auto"/>
      </w:divBdr>
    </w:div>
    <w:div w:id="319046611">
      <w:bodyDiv w:val="1"/>
      <w:marLeft w:val="0"/>
      <w:marRight w:val="0"/>
      <w:marTop w:val="0"/>
      <w:marBottom w:val="0"/>
      <w:divBdr>
        <w:top w:val="none" w:sz="0" w:space="0" w:color="auto"/>
        <w:left w:val="none" w:sz="0" w:space="0" w:color="auto"/>
        <w:bottom w:val="none" w:sz="0" w:space="0" w:color="auto"/>
        <w:right w:val="none" w:sz="0" w:space="0" w:color="auto"/>
      </w:divBdr>
    </w:div>
    <w:div w:id="319968079">
      <w:bodyDiv w:val="1"/>
      <w:marLeft w:val="0"/>
      <w:marRight w:val="0"/>
      <w:marTop w:val="0"/>
      <w:marBottom w:val="0"/>
      <w:divBdr>
        <w:top w:val="none" w:sz="0" w:space="0" w:color="auto"/>
        <w:left w:val="none" w:sz="0" w:space="0" w:color="auto"/>
        <w:bottom w:val="none" w:sz="0" w:space="0" w:color="auto"/>
        <w:right w:val="none" w:sz="0" w:space="0" w:color="auto"/>
      </w:divBdr>
    </w:div>
    <w:div w:id="322853890">
      <w:bodyDiv w:val="1"/>
      <w:marLeft w:val="0"/>
      <w:marRight w:val="0"/>
      <w:marTop w:val="0"/>
      <w:marBottom w:val="0"/>
      <w:divBdr>
        <w:top w:val="none" w:sz="0" w:space="0" w:color="auto"/>
        <w:left w:val="none" w:sz="0" w:space="0" w:color="auto"/>
        <w:bottom w:val="none" w:sz="0" w:space="0" w:color="auto"/>
        <w:right w:val="none" w:sz="0" w:space="0" w:color="auto"/>
      </w:divBdr>
      <w:divsChild>
        <w:div w:id="1499267863">
          <w:marLeft w:val="0"/>
          <w:marRight w:val="0"/>
          <w:marTop w:val="0"/>
          <w:marBottom w:val="0"/>
          <w:divBdr>
            <w:top w:val="none" w:sz="0" w:space="0" w:color="auto"/>
            <w:left w:val="none" w:sz="0" w:space="0" w:color="auto"/>
            <w:bottom w:val="none" w:sz="0" w:space="0" w:color="auto"/>
            <w:right w:val="none" w:sz="0" w:space="0" w:color="auto"/>
          </w:divBdr>
        </w:div>
      </w:divsChild>
    </w:div>
    <w:div w:id="335773234">
      <w:bodyDiv w:val="1"/>
      <w:marLeft w:val="0"/>
      <w:marRight w:val="0"/>
      <w:marTop w:val="0"/>
      <w:marBottom w:val="0"/>
      <w:divBdr>
        <w:top w:val="none" w:sz="0" w:space="0" w:color="auto"/>
        <w:left w:val="none" w:sz="0" w:space="0" w:color="auto"/>
        <w:bottom w:val="none" w:sz="0" w:space="0" w:color="auto"/>
        <w:right w:val="none" w:sz="0" w:space="0" w:color="auto"/>
      </w:divBdr>
      <w:divsChild>
        <w:div w:id="23947529">
          <w:marLeft w:val="0"/>
          <w:marRight w:val="0"/>
          <w:marTop w:val="0"/>
          <w:marBottom w:val="0"/>
          <w:divBdr>
            <w:top w:val="none" w:sz="0" w:space="0" w:color="auto"/>
            <w:left w:val="none" w:sz="0" w:space="0" w:color="auto"/>
            <w:bottom w:val="none" w:sz="0" w:space="0" w:color="auto"/>
            <w:right w:val="none" w:sz="0" w:space="0" w:color="auto"/>
          </w:divBdr>
        </w:div>
      </w:divsChild>
    </w:div>
    <w:div w:id="361975978">
      <w:bodyDiv w:val="1"/>
      <w:marLeft w:val="0"/>
      <w:marRight w:val="0"/>
      <w:marTop w:val="0"/>
      <w:marBottom w:val="0"/>
      <w:divBdr>
        <w:top w:val="none" w:sz="0" w:space="0" w:color="auto"/>
        <w:left w:val="none" w:sz="0" w:space="0" w:color="auto"/>
        <w:bottom w:val="none" w:sz="0" w:space="0" w:color="auto"/>
        <w:right w:val="none" w:sz="0" w:space="0" w:color="auto"/>
      </w:divBdr>
    </w:div>
    <w:div w:id="362901560">
      <w:bodyDiv w:val="1"/>
      <w:marLeft w:val="0"/>
      <w:marRight w:val="0"/>
      <w:marTop w:val="0"/>
      <w:marBottom w:val="0"/>
      <w:divBdr>
        <w:top w:val="none" w:sz="0" w:space="0" w:color="auto"/>
        <w:left w:val="none" w:sz="0" w:space="0" w:color="auto"/>
        <w:bottom w:val="none" w:sz="0" w:space="0" w:color="auto"/>
        <w:right w:val="none" w:sz="0" w:space="0" w:color="auto"/>
      </w:divBdr>
    </w:div>
    <w:div w:id="368339904">
      <w:bodyDiv w:val="1"/>
      <w:marLeft w:val="0"/>
      <w:marRight w:val="0"/>
      <w:marTop w:val="0"/>
      <w:marBottom w:val="0"/>
      <w:divBdr>
        <w:top w:val="none" w:sz="0" w:space="0" w:color="auto"/>
        <w:left w:val="none" w:sz="0" w:space="0" w:color="auto"/>
        <w:bottom w:val="none" w:sz="0" w:space="0" w:color="auto"/>
        <w:right w:val="none" w:sz="0" w:space="0" w:color="auto"/>
      </w:divBdr>
      <w:divsChild>
        <w:div w:id="1101612281">
          <w:marLeft w:val="0"/>
          <w:marRight w:val="0"/>
          <w:marTop w:val="0"/>
          <w:marBottom w:val="0"/>
          <w:divBdr>
            <w:top w:val="none" w:sz="0" w:space="0" w:color="auto"/>
            <w:left w:val="none" w:sz="0" w:space="0" w:color="auto"/>
            <w:bottom w:val="none" w:sz="0" w:space="0" w:color="auto"/>
            <w:right w:val="none" w:sz="0" w:space="0" w:color="auto"/>
          </w:divBdr>
        </w:div>
      </w:divsChild>
    </w:div>
    <w:div w:id="371544188">
      <w:bodyDiv w:val="1"/>
      <w:marLeft w:val="0"/>
      <w:marRight w:val="0"/>
      <w:marTop w:val="0"/>
      <w:marBottom w:val="0"/>
      <w:divBdr>
        <w:top w:val="none" w:sz="0" w:space="0" w:color="auto"/>
        <w:left w:val="none" w:sz="0" w:space="0" w:color="auto"/>
        <w:bottom w:val="none" w:sz="0" w:space="0" w:color="auto"/>
        <w:right w:val="none" w:sz="0" w:space="0" w:color="auto"/>
      </w:divBdr>
    </w:div>
    <w:div w:id="378749183">
      <w:bodyDiv w:val="1"/>
      <w:marLeft w:val="0"/>
      <w:marRight w:val="0"/>
      <w:marTop w:val="0"/>
      <w:marBottom w:val="0"/>
      <w:divBdr>
        <w:top w:val="none" w:sz="0" w:space="0" w:color="auto"/>
        <w:left w:val="none" w:sz="0" w:space="0" w:color="auto"/>
        <w:bottom w:val="none" w:sz="0" w:space="0" w:color="auto"/>
        <w:right w:val="none" w:sz="0" w:space="0" w:color="auto"/>
      </w:divBdr>
      <w:divsChild>
        <w:div w:id="2081171409">
          <w:marLeft w:val="0"/>
          <w:marRight w:val="0"/>
          <w:marTop w:val="0"/>
          <w:marBottom w:val="0"/>
          <w:divBdr>
            <w:top w:val="none" w:sz="0" w:space="0" w:color="auto"/>
            <w:left w:val="none" w:sz="0" w:space="0" w:color="auto"/>
            <w:bottom w:val="none" w:sz="0" w:space="0" w:color="auto"/>
            <w:right w:val="none" w:sz="0" w:space="0" w:color="auto"/>
          </w:divBdr>
        </w:div>
      </w:divsChild>
    </w:div>
    <w:div w:id="386681823">
      <w:bodyDiv w:val="1"/>
      <w:marLeft w:val="0"/>
      <w:marRight w:val="0"/>
      <w:marTop w:val="0"/>
      <w:marBottom w:val="0"/>
      <w:divBdr>
        <w:top w:val="none" w:sz="0" w:space="0" w:color="auto"/>
        <w:left w:val="none" w:sz="0" w:space="0" w:color="auto"/>
        <w:bottom w:val="none" w:sz="0" w:space="0" w:color="auto"/>
        <w:right w:val="none" w:sz="0" w:space="0" w:color="auto"/>
      </w:divBdr>
    </w:div>
    <w:div w:id="397363712">
      <w:bodyDiv w:val="1"/>
      <w:marLeft w:val="0"/>
      <w:marRight w:val="0"/>
      <w:marTop w:val="0"/>
      <w:marBottom w:val="0"/>
      <w:divBdr>
        <w:top w:val="none" w:sz="0" w:space="0" w:color="auto"/>
        <w:left w:val="none" w:sz="0" w:space="0" w:color="auto"/>
        <w:bottom w:val="none" w:sz="0" w:space="0" w:color="auto"/>
        <w:right w:val="none" w:sz="0" w:space="0" w:color="auto"/>
      </w:divBdr>
    </w:div>
    <w:div w:id="417141570">
      <w:bodyDiv w:val="1"/>
      <w:marLeft w:val="0"/>
      <w:marRight w:val="0"/>
      <w:marTop w:val="0"/>
      <w:marBottom w:val="0"/>
      <w:divBdr>
        <w:top w:val="none" w:sz="0" w:space="0" w:color="auto"/>
        <w:left w:val="none" w:sz="0" w:space="0" w:color="auto"/>
        <w:bottom w:val="none" w:sz="0" w:space="0" w:color="auto"/>
        <w:right w:val="none" w:sz="0" w:space="0" w:color="auto"/>
      </w:divBdr>
      <w:divsChild>
        <w:div w:id="9140073">
          <w:marLeft w:val="0"/>
          <w:marRight w:val="0"/>
          <w:marTop w:val="0"/>
          <w:marBottom w:val="0"/>
          <w:divBdr>
            <w:top w:val="none" w:sz="0" w:space="0" w:color="auto"/>
            <w:left w:val="none" w:sz="0" w:space="0" w:color="auto"/>
            <w:bottom w:val="none" w:sz="0" w:space="0" w:color="auto"/>
            <w:right w:val="none" w:sz="0" w:space="0" w:color="auto"/>
          </w:divBdr>
        </w:div>
      </w:divsChild>
    </w:div>
    <w:div w:id="419640140">
      <w:bodyDiv w:val="1"/>
      <w:marLeft w:val="0"/>
      <w:marRight w:val="0"/>
      <w:marTop w:val="0"/>
      <w:marBottom w:val="0"/>
      <w:divBdr>
        <w:top w:val="none" w:sz="0" w:space="0" w:color="auto"/>
        <w:left w:val="none" w:sz="0" w:space="0" w:color="auto"/>
        <w:bottom w:val="none" w:sz="0" w:space="0" w:color="auto"/>
        <w:right w:val="none" w:sz="0" w:space="0" w:color="auto"/>
      </w:divBdr>
      <w:divsChild>
        <w:div w:id="1814328269">
          <w:marLeft w:val="0"/>
          <w:marRight w:val="0"/>
          <w:marTop w:val="0"/>
          <w:marBottom w:val="0"/>
          <w:divBdr>
            <w:top w:val="none" w:sz="0" w:space="0" w:color="auto"/>
            <w:left w:val="none" w:sz="0" w:space="0" w:color="auto"/>
            <w:bottom w:val="none" w:sz="0" w:space="0" w:color="auto"/>
            <w:right w:val="none" w:sz="0" w:space="0" w:color="auto"/>
          </w:divBdr>
        </w:div>
      </w:divsChild>
    </w:div>
    <w:div w:id="424376046">
      <w:bodyDiv w:val="1"/>
      <w:marLeft w:val="0"/>
      <w:marRight w:val="0"/>
      <w:marTop w:val="0"/>
      <w:marBottom w:val="0"/>
      <w:divBdr>
        <w:top w:val="none" w:sz="0" w:space="0" w:color="auto"/>
        <w:left w:val="none" w:sz="0" w:space="0" w:color="auto"/>
        <w:bottom w:val="none" w:sz="0" w:space="0" w:color="auto"/>
        <w:right w:val="none" w:sz="0" w:space="0" w:color="auto"/>
      </w:divBdr>
    </w:div>
    <w:div w:id="424696326">
      <w:bodyDiv w:val="1"/>
      <w:marLeft w:val="0"/>
      <w:marRight w:val="0"/>
      <w:marTop w:val="0"/>
      <w:marBottom w:val="0"/>
      <w:divBdr>
        <w:top w:val="none" w:sz="0" w:space="0" w:color="auto"/>
        <w:left w:val="none" w:sz="0" w:space="0" w:color="auto"/>
        <w:bottom w:val="none" w:sz="0" w:space="0" w:color="auto"/>
        <w:right w:val="none" w:sz="0" w:space="0" w:color="auto"/>
      </w:divBdr>
      <w:divsChild>
        <w:div w:id="771166140">
          <w:marLeft w:val="0"/>
          <w:marRight w:val="0"/>
          <w:marTop w:val="0"/>
          <w:marBottom w:val="0"/>
          <w:divBdr>
            <w:top w:val="none" w:sz="0" w:space="0" w:color="auto"/>
            <w:left w:val="none" w:sz="0" w:space="0" w:color="auto"/>
            <w:bottom w:val="none" w:sz="0" w:space="0" w:color="auto"/>
            <w:right w:val="none" w:sz="0" w:space="0" w:color="auto"/>
          </w:divBdr>
        </w:div>
      </w:divsChild>
    </w:div>
    <w:div w:id="428893009">
      <w:bodyDiv w:val="1"/>
      <w:marLeft w:val="0"/>
      <w:marRight w:val="0"/>
      <w:marTop w:val="0"/>
      <w:marBottom w:val="0"/>
      <w:divBdr>
        <w:top w:val="none" w:sz="0" w:space="0" w:color="auto"/>
        <w:left w:val="none" w:sz="0" w:space="0" w:color="auto"/>
        <w:bottom w:val="none" w:sz="0" w:space="0" w:color="auto"/>
        <w:right w:val="none" w:sz="0" w:space="0" w:color="auto"/>
      </w:divBdr>
      <w:divsChild>
        <w:div w:id="2024673225">
          <w:marLeft w:val="0"/>
          <w:marRight w:val="0"/>
          <w:marTop w:val="0"/>
          <w:marBottom w:val="0"/>
          <w:divBdr>
            <w:top w:val="none" w:sz="0" w:space="0" w:color="auto"/>
            <w:left w:val="none" w:sz="0" w:space="0" w:color="auto"/>
            <w:bottom w:val="none" w:sz="0" w:space="0" w:color="auto"/>
            <w:right w:val="none" w:sz="0" w:space="0" w:color="auto"/>
          </w:divBdr>
        </w:div>
      </w:divsChild>
    </w:div>
    <w:div w:id="435178612">
      <w:bodyDiv w:val="1"/>
      <w:marLeft w:val="0"/>
      <w:marRight w:val="0"/>
      <w:marTop w:val="0"/>
      <w:marBottom w:val="0"/>
      <w:divBdr>
        <w:top w:val="none" w:sz="0" w:space="0" w:color="auto"/>
        <w:left w:val="none" w:sz="0" w:space="0" w:color="auto"/>
        <w:bottom w:val="none" w:sz="0" w:space="0" w:color="auto"/>
        <w:right w:val="none" w:sz="0" w:space="0" w:color="auto"/>
      </w:divBdr>
    </w:div>
    <w:div w:id="445196196">
      <w:bodyDiv w:val="1"/>
      <w:marLeft w:val="0"/>
      <w:marRight w:val="0"/>
      <w:marTop w:val="0"/>
      <w:marBottom w:val="0"/>
      <w:divBdr>
        <w:top w:val="none" w:sz="0" w:space="0" w:color="auto"/>
        <w:left w:val="none" w:sz="0" w:space="0" w:color="auto"/>
        <w:bottom w:val="none" w:sz="0" w:space="0" w:color="auto"/>
        <w:right w:val="none" w:sz="0" w:space="0" w:color="auto"/>
      </w:divBdr>
    </w:div>
    <w:div w:id="452985802">
      <w:bodyDiv w:val="1"/>
      <w:marLeft w:val="0"/>
      <w:marRight w:val="0"/>
      <w:marTop w:val="0"/>
      <w:marBottom w:val="0"/>
      <w:divBdr>
        <w:top w:val="none" w:sz="0" w:space="0" w:color="auto"/>
        <w:left w:val="none" w:sz="0" w:space="0" w:color="auto"/>
        <w:bottom w:val="none" w:sz="0" w:space="0" w:color="auto"/>
        <w:right w:val="none" w:sz="0" w:space="0" w:color="auto"/>
      </w:divBdr>
      <w:divsChild>
        <w:div w:id="418990219">
          <w:marLeft w:val="0"/>
          <w:marRight w:val="0"/>
          <w:marTop w:val="0"/>
          <w:marBottom w:val="0"/>
          <w:divBdr>
            <w:top w:val="none" w:sz="0" w:space="0" w:color="auto"/>
            <w:left w:val="none" w:sz="0" w:space="0" w:color="auto"/>
            <w:bottom w:val="none" w:sz="0" w:space="0" w:color="auto"/>
            <w:right w:val="none" w:sz="0" w:space="0" w:color="auto"/>
          </w:divBdr>
        </w:div>
      </w:divsChild>
    </w:div>
    <w:div w:id="453789246">
      <w:bodyDiv w:val="1"/>
      <w:marLeft w:val="0"/>
      <w:marRight w:val="0"/>
      <w:marTop w:val="0"/>
      <w:marBottom w:val="0"/>
      <w:divBdr>
        <w:top w:val="none" w:sz="0" w:space="0" w:color="auto"/>
        <w:left w:val="none" w:sz="0" w:space="0" w:color="auto"/>
        <w:bottom w:val="none" w:sz="0" w:space="0" w:color="auto"/>
        <w:right w:val="none" w:sz="0" w:space="0" w:color="auto"/>
      </w:divBdr>
    </w:div>
    <w:div w:id="456878599">
      <w:bodyDiv w:val="1"/>
      <w:marLeft w:val="0"/>
      <w:marRight w:val="0"/>
      <w:marTop w:val="0"/>
      <w:marBottom w:val="0"/>
      <w:divBdr>
        <w:top w:val="none" w:sz="0" w:space="0" w:color="auto"/>
        <w:left w:val="none" w:sz="0" w:space="0" w:color="auto"/>
        <w:bottom w:val="none" w:sz="0" w:space="0" w:color="auto"/>
        <w:right w:val="none" w:sz="0" w:space="0" w:color="auto"/>
      </w:divBdr>
      <w:divsChild>
        <w:div w:id="1381786485">
          <w:marLeft w:val="0"/>
          <w:marRight w:val="0"/>
          <w:marTop w:val="0"/>
          <w:marBottom w:val="0"/>
          <w:divBdr>
            <w:top w:val="none" w:sz="0" w:space="0" w:color="auto"/>
            <w:left w:val="none" w:sz="0" w:space="0" w:color="auto"/>
            <w:bottom w:val="none" w:sz="0" w:space="0" w:color="auto"/>
            <w:right w:val="none" w:sz="0" w:space="0" w:color="auto"/>
          </w:divBdr>
        </w:div>
      </w:divsChild>
    </w:div>
    <w:div w:id="477652400">
      <w:bodyDiv w:val="1"/>
      <w:marLeft w:val="0"/>
      <w:marRight w:val="0"/>
      <w:marTop w:val="0"/>
      <w:marBottom w:val="0"/>
      <w:divBdr>
        <w:top w:val="none" w:sz="0" w:space="0" w:color="auto"/>
        <w:left w:val="none" w:sz="0" w:space="0" w:color="auto"/>
        <w:bottom w:val="none" w:sz="0" w:space="0" w:color="auto"/>
        <w:right w:val="none" w:sz="0" w:space="0" w:color="auto"/>
      </w:divBdr>
      <w:divsChild>
        <w:div w:id="1481117644">
          <w:marLeft w:val="0"/>
          <w:marRight w:val="0"/>
          <w:marTop w:val="0"/>
          <w:marBottom w:val="0"/>
          <w:divBdr>
            <w:top w:val="none" w:sz="0" w:space="0" w:color="auto"/>
            <w:left w:val="none" w:sz="0" w:space="0" w:color="auto"/>
            <w:bottom w:val="none" w:sz="0" w:space="0" w:color="auto"/>
            <w:right w:val="none" w:sz="0" w:space="0" w:color="auto"/>
          </w:divBdr>
        </w:div>
      </w:divsChild>
    </w:div>
    <w:div w:id="486409663">
      <w:bodyDiv w:val="1"/>
      <w:marLeft w:val="0"/>
      <w:marRight w:val="0"/>
      <w:marTop w:val="0"/>
      <w:marBottom w:val="0"/>
      <w:divBdr>
        <w:top w:val="none" w:sz="0" w:space="0" w:color="auto"/>
        <w:left w:val="none" w:sz="0" w:space="0" w:color="auto"/>
        <w:bottom w:val="none" w:sz="0" w:space="0" w:color="auto"/>
        <w:right w:val="none" w:sz="0" w:space="0" w:color="auto"/>
      </w:divBdr>
    </w:div>
    <w:div w:id="491602560">
      <w:bodyDiv w:val="1"/>
      <w:marLeft w:val="0"/>
      <w:marRight w:val="0"/>
      <w:marTop w:val="0"/>
      <w:marBottom w:val="0"/>
      <w:divBdr>
        <w:top w:val="none" w:sz="0" w:space="0" w:color="auto"/>
        <w:left w:val="none" w:sz="0" w:space="0" w:color="auto"/>
        <w:bottom w:val="none" w:sz="0" w:space="0" w:color="auto"/>
        <w:right w:val="none" w:sz="0" w:space="0" w:color="auto"/>
      </w:divBdr>
    </w:div>
    <w:div w:id="520363349">
      <w:bodyDiv w:val="1"/>
      <w:marLeft w:val="0"/>
      <w:marRight w:val="0"/>
      <w:marTop w:val="0"/>
      <w:marBottom w:val="0"/>
      <w:divBdr>
        <w:top w:val="none" w:sz="0" w:space="0" w:color="auto"/>
        <w:left w:val="none" w:sz="0" w:space="0" w:color="auto"/>
        <w:bottom w:val="none" w:sz="0" w:space="0" w:color="auto"/>
        <w:right w:val="none" w:sz="0" w:space="0" w:color="auto"/>
      </w:divBdr>
    </w:div>
    <w:div w:id="530187985">
      <w:bodyDiv w:val="1"/>
      <w:marLeft w:val="0"/>
      <w:marRight w:val="0"/>
      <w:marTop w:val="0"/>
      <w:marBottom w:val="0"/>
      <w:divBdr>
        <w:top w:val="none" w:sz="0" w:space="0" w:color="auto"/>
        <w:left w:val="none" w:sz="0" w:space="0" w:color="auto"/>
        <w:bottom w:val="none" w:sz="0" w:space="0" w:color="auto"/>
        <w:right w:val="none" w:sz="0" w:space="0" w:color="auto"/>
      </w:divBdr>
    </w:div>
    <w:div w:id="530385640">
      <w:bodyDiv w:val="1"/>
      <w:marLeft w:val="0"/>
      <w:marRight w:val="0"/>
      <w:marTop w:val="0"/>
      <w:marBottom w:val="0"/>
      <w:divBdr>
        <w:top w:val="none" w:sz="0" w:space="0" w:color="auto"/>
        <w:left w:val="none" w:sz="0" w:space="0" w:color="auto"/>
        <w:bottom w:val="none" w:sz="0" w:space="0" w:color="auto"/>
        <w:right w:val="none" w:sz="0" w:space="0" w:color="auto"/>
      </w:divBdr>
      <w:divsChild>
        <w:div w:id="1972518760">
          <w:marLeft w:val="0"/>
          <w:marRight w:val="0"/>
          <w:marTop w:val="0"/>
          <w:marBottom w:val="0"/>
          <w:divBdr>
            <w:top w:val="none" w:sz="0" w:space="0" w:color="auto"/>
            <w:left w:val="none" w:sz="0" w:space="0" w:color="auto"/>
            <w:bottom w:val="none" w:sz="0" w:space="0" w:color="auto"/>
            <w:right w:val="none" w:sz="0" w:space="0" w:color="auto"/>
          </w:divBdr>
        </w:div>
      </w:divsChild>
    </w:div>
    <w:div w:id="541673719">
      <w:bodyDiv w:val="1"/>
      <w:marLeft w:val="0"/>
      <w:marRight w:val="0"/>
      <w:marTop w:val="0"/>
      <w:marBottom w:val="0"/>
      <w:divBdr>
        <w:top w:val="none" w:sz="0" w:space="0" w:color="auto"/>
        <w:left w:val="none" w:sz="0" w:space="0" w:color="auto"/>
        <w:bottom w:val="none" w:sz="0" w:space="0" w:color="auto"/>
        <w:right w:val="none" w:sz="0" w:space="0" w:color="auto"/>
      </w:divBdr>
    </w:div>
    <w:div w:id="550774985">
      <w:bodyDiv w:val="1"/>
      <w:marLeft w:val="0"/>
      <w:marRight w:val="0"/>
      <w:marTop w:val="0"/>
      <w:marBottom w:val="0"/>
      <w:divBdr>
        <w:top w:val="none" w:sz="0" w:space="0" w:color="auto"/>
        <w:left w:val="none" w:sz="0" w:space="0" w:color="auto"/>
        <w:bottom w:val="none" w:sz="0" w:space="0" w:color="auto"/>
        <w:right w:val="none" w:sz="0" w:space="0" w:color="auto"/>
      </w:divBdr>
    </w:div>
    <w:div w:id="550961922">
      <w:bodyDiv w:val="1"/>
      <w:marLeft w:val="0"/>
      <w:marRight w:val="0"/>
      <w:marTop w:val="0"/>
      <w:marBottom w:val="0"/>
      <w:divBdr>
        <w:top w:val="none" w:sz="0" w:space="0" w:color="auto"/>
        <w:left w:val="none" w:sz="0" w:space="0" w:color="auto"/>
        <w:bottom w:val="none" w:sz="0" w:space="0" w:color="auto"/>
        <w:right w:val="none" w:sz="0" w:space="0" w:color="auto"/>
      </w:divBdr>
    </w:div>
    <w:div w:id="572396195">
      <w:bodyDiv w:val="1"/>
      <w:marLeft w:val="0"/>
      <w:marRight w:val="0"/>
      <w:marTop w:val="0"/>
      <w:marBottom w:val="0"/>
      <w:divBdr>
        <w:top w:val="none" w:sz="0" w:space="0" w:color="auto"/>
        <w:left w:val="none" w:sz="0" w:space="0" w:color="auto"/>
        <w:bottom w:val="none" w:sz="0" w:space="0" w:color="auto"/>
        <w:right w:val="none" w:sz="0" w:space="0" w:color="auto"/>
      </w:divBdr>
      <w:divsChild>
        <w:div w:id="901907517">
          <w:marLeft w:val="0"/>
          <w:marRight w:val="0"/>
          <w:marTop w:val="0"/>
          <w:marBottom w:val="0"/>
          <w:divBdr>
            <w:top w:val="none" w:sz="0" w:space="0" w:color="auto"/>
            <w:left w:val="none" w:sz="0" w:space="0" w:color="auto"/>
            <w:bottom w:val="none" w:sz="0" w:space="0" w:color="auto"/>
            <w:right w:val="none" w:sz="0" w:space="0" w:color="auto"/>
          </w:divBdr>
        </w:div>
      </w:divsChild>
    </w:div>
    <w:div w:id="587543292">
      <w:bodyDiv w:val="1"/>
      <w:marLeft w:val="0"/>
      <w:marRight w:val="0"/>
      <w:marTop w:val="0"/>
      <w:marBottom w:val="0"/>
      <w:divBdr>
        <w:top w:val="none" w:sz="0" w:space="0" w:color="auto"/>
        <w:left w:val="none" w:sz="0" w:space="0" w:color="auto"/>
        <w:bottom w:val="none" w:sz="0" w:space="0" w:color="auto"/>
        <w:right w:val="none" w:sz="0" w:space="0" w:color="auto"/>
      </w:divBdr>
      <w:divsChild>
        <w:div w:id="1609316400">
          <w:marLeft w:val="0"/>
          <w:marRight w:val="0"/>
          <w:marTop w:val="0"/>
          <w:marBottom w:val="0"/>
          <w:divBdr>
            <w:top w:val="none" w:sz="0" w:space="0" w:color="auto"/>
            <w:left w:val="none" w:sz="0" w:space="0" w:color="auto"/>
            <w:bottom w:val="none" w:sz="0" w:space="0" w:color="auto"/>
            <w:right w:val="none" w:sz="0" w:space="0" w:color="auto"/>
          </w:divBdr>
        </w:div>
      </w:divsChild>
    </w:div>
    <w:div w:id="591284679">
      <w:bodyDiv w:val="1"/>
      <w:marLeft w:val="0"/>
      <w:marRight w:val="0"/>
      <w:marTop w:val="0"/>
      <w:marBottom w:val="0"/>
      <w:divBdr>
        <w:top w:val="none" w:sz="0" w:space="0" w:color="auto"/>
        <w:left w:val="none" w:sz="0" w:space="0" w:color="auto"/>
        <w:bottom w:val="none" w:sz="0" w:space="0" w:color="auto"/>
        <w:right w:val="none" w:sz="0" w:space="0" w:color="auto"/>
      </w:divBdr>
    </w:div>
    <w:div w:id="606042545">
      <w:bodyDiv w:val="1"/>
      <w:marLeft w:val="0"/>
      <w:marRight w:val="0"/>
      <w:marTop w:val="0"/>
      <w:marBottom w:val="0"/>
      <w:divBdr>
        <w:top w:val="none" w:sz="0" w:space="0" w:color="auto"/>
        <w:left w:val="none" w:sz="0" w:space="0" w:color="auto"/>
        <w:bottom w:val="none" w:sz="0" w:space="0" w:color="auto"/>
        <w:right w:val="none" w:sz="0" w:space="0" w:color="auto"/>
      </w:divBdr>
      <w:divsChild>
        <w:div w:id="321467466">
          <w:marLeft w:val="0"/>
          <w:marRight w:val="0"/>
          <w:marTop w:val="0"/>
          <w:marBottom w:val="0"/>
          <w:divBdr>
            <w:top w:val="none" w:sz="0" w:space="0" w:color="auto"/>
            <w:left w:val="none" w:sz="0" w:space="0" w:color="auto"/>
            <w:bottom w:val="none" w:sz="0" w:space="0" w:color="auto"/>
            <w:right w:val="none" w:sz="0" w:space="0" w:color="auto"/>
          </w:divBdr>
        </w:div>
      </w:divsChild>
    </w:div>
    <w:div w:id="607933136">
      <w:bodyDiv w:val="1"/>
      <w:marLeft w:val="0"/>
      <w:marRight w:val="0"/>
      <w:marTop w:val="0"/>
      <w:marBottom w:val="0"/>
      <w:divBdr>
        <w:top w:val="none" w:sz="0" w:space="0" w:color="auto"/>
        <w:left w:val="none" w:sz="0" w:space="0" w:color="auto"/>
        <w:bottom w:val="none" w:sz="0" w:space="0" w:color="auto"/>
        <w:right w:val="none" w:sz="0" w:space="0" w:color="auto"/>
      </w:divBdr>
      <w:divsChild>
        <w:div w:id="878974828">
          <w:marLeft w:val="0"/>
          <w:marRight w:val="0"/>
          <w:marTop w:val="0"/>
          <w:marBottom w:val="0"/>
          <w:divBdr>
            <w:top w:val="none" w:sz="0" w:space="0" w:color="auto"/>
            <w:left w:val="none" w:sz="0" w:space="0" w:color="auto"/>
            <w:bottom w:val="none" w:sz="0" w:space="0" w:color="auto"/>
            <w:right w:val="none" w:sz="0" w:space="0" w:color="auto"/>
          </w:divBdr>
        </w:div>
      </w:divsChild>
    </w:div>
    <w:div w:id="640035343">
      <w:bodyDiv w:val="1"/>
      <w:marLeft w:val="0"/>
      <w:marRight w:val="0"/>
      <w:marTop w:val="0"/>
      <w:marBottom w:val="0"/>
      <w:divBdr>
        <w:top w:val="none" w:sz="0" w:space="0" w:color="auto"/>
        <w:left w:val="none" w:sz="0" w:space="0" w:color="auto"/>
        <w:bottom w:val="none" w:sz="0" w:space="0" w:color="auto"/>
        <w:right w:val="none" w:sz="0" w:space="0" w:color="auto"/>
      </w:divBdr>
    </w:div>
    <w:div w:id="640036380">
      <w:bodyDiv w:val="1"/>
      <w:marLeft w:val="0"/>
      <w:marRight w:val="0"/>
      <w:marTop w:val="0"/>
      <w:marBottom w:val="0"/>
      <w:divBdr>
        <w:top w:val="none" w:sz="0" w:space="0" w:color="auto"/>
        <w:left w:val="none" w:sz="0" w:space="0" w:color="auto"/>
        <w:bottom w:val="none" w:sz="0" w:space="0" w:color="auto"/>
        <w:right w:val="none" w:sz="0" w:space="0" w:color="auto"/>
      </w:divBdr>
    </w:div>
    <w:div w:id="640430523">
      <w:bodyDiv w:val="1"/>
      <w:marLeft w:val="0"/>
      <w:marRight w:val="0"/>
      <w:marTop w:val="0"/>
      <w:marBottom w:val="0"/>
      <w:divBdr>
        <w:top w:val="none" w:sz="0" w:space="0" w:color="auto"/>
        <w:left w:val="none" w:sz="0" w:space="0" w:color="auto"/>
        <w:bottom w:val="none" w:sz="0" w:space="0" w:color="auto"/>
        <w:right w:val="none" w:sz="0" w:space="0" w:color="auto"/>
      </w:divBdr>
    </w:div>
    <w:div w:id="644555235">
      <w:bodyDiv w:val="1"/>
      <w:marLeft w:val="0"/>
      <w:marRight w:val="0"/>
      <w:marTop w:val="0"/>
      <w:marBottom w:val="0"/>
      <w:divBdr>
        <w:top w:val="none" w:sz="0" w:space="0" w:color="auto"/>
        <w:left w:val="none" w:sz="0" w:space="0" w:color="auto"/>
        <w:bottom w:val="none" w:sz="0" w:space="0" w:color="auto"/>
        <w:right w:val="none" w:sz="0" w:space="0" w:color="auto"/>
      </w:divBdr>
      <w:divsChild>
        <w:div w:id="744884719">
          <w:marLeft w:val="0"/>
          <w:marRight w:val="0"/>
          <w:marTop w:val="0"/>
          <w:marBottom w:val="0"/>
          <w:divBdr>
            <w:top w:val="none" w:sz="0" w:space="0" w:color="auto"/>
            <w:left w:val="none" w:sz="0" w:space="0" w:color="auto"/>
            <w:bottom w:val="none" w:sz="0" w:space="0" w:color="auto"/>
            <w:right w:val="none" w:sz="0" w:space="0" w:color="auto"/>
          </w:divBdr>
        </w:div>
      </w:divsChild>
    </w:div>
    <w:div w:id="664624151">
      <w:bodyDiv w:val="1"/>
      <w:marLeft w:val="0"/>
      <w:marRight w:val="0"/>
      <w:marTop w:val="0"/>
      <w:marBottom w:val="0"/>
      <w:divBdr>
        <w:top w:val="none" w:sz="0" w:space="0" w:color="auto"/>
        <w:left w:val="none" w:sz="0" w:space="0" w:color="auto"/>
        <w:bottom w:val="none" w:sz="0" w:space="0" w:color="auto"/>
        <w:right w:val="none" w:sz="0" w:space="0" w:color="auto"/>
      </w:divBdr>
    </w:div>
    <w:div w:id="677315464">
      <w:bodyDiv w:val="1"/>
      <w:marLeft w:val="0"/>
      <w:marRight w:val="0"/>
      <w:marTop w:val="0"/>
      <w:marBottom w:val="0"/>
      <w:divBdr>
        <w:top w:val="none" w:sz="0" w:space="0" w:color="auto"/>
        <w:left w:val="none" w:sz="0" w:space="0" w:color="auto"/>
        <w:bottom w:val="none" w:sz="0" w:space="0" w:color="auto"/>
        <w:right w:val="none" w:sz="0" w:space="0" w:color="auto"/>
      </w:divBdr>
    </w:div>
    <w:div w:id="707098030">
      <w:bodyDiv w:val="1"/>
      <w:marLeft w:val="0"/>
      <w:marRight w:val="0"/>
      <w:marTop w:val="0"/>
      <w:marBottom w:val="0"/>
      <w:divBdr>
        <w:top w:val="none" w:sz="0" w:space="0" w:color="auto"/>
        <w:left w:val="none" w:sz="0" w:space="0" w:color="auto"/>
        <w:bottom w:val="none" w:sz="0" w:space="0" w:color="auto"/>
        <w:right w:val="none" w:sz="0" w:space="0" w:color="auto"/>
      </w:divBdr>
      <w:divsChild>
        <w:div w:id="1914467260">
          <w:marLeft w:val="0"/>
          <w:marRight w:val="0"/>
          <w:marTop w:val="0"/>
          <w:marBottom w:val="0"/>
          <w:divBdr>
            <w:top w:val="none" w:sz="0" w:space="0" w:color="auto"/>
            <w:left w:val="none" w:sz="0" w:space="0" w:color="auto"/>
            <w:bottom w:val="none" w:sz="0" w:space="0" w:color="auto"/>
            <w:right w:val="none" w:sz="0" w:space="0" w:color="auto"/>
          </w:divBdr>
        </w:div>
      </w:divsChild>
    </w:div>
    <w:div w:id="708993889">
      <w:bodyDiv w:val="1"/>
      <w:marLeft w:val="0"/>
      <w:marRight w:val="0"/>
      <w:marTop w:val="0"/>
      <w:marBottom w:val="0"/>
      <w:divBdr>
        <w:top w:val="none" w:sz="0" w:space="0" w:color="auto"/>
        <w:left w:val="none" w:sz="0" w:space="0" w:color="auto"/>
        <w:bottom w:val="none" w:sz="0" w:space="0" w:color="auto"/>
        <w:right w:val="none" w:sz="0" w:space="0" w:color="auto"/>
      </w:divBdr>
      <w:divsChild>
        <w:div w:id="1661931455">
          <w:marLeft w:val="0"/>
          <w:marRight w:val="0"/>
          <w:marTop w:val="0"/>
          <w:marBottom w:val="0"/>
          <w:divBdr>
            <w:top w:val="none" w:sz="0" w:space="0" w:color="auto"/>
            <w:left w:val="none" w:sz="0" w:space="0" w:color="auto"/>
            <w:bottom w:val="none" w:sz="0" w:space="0" w:color="auto"/>
            <w:right w:val="none" w:sz="0" w:space="0" w:color="auto"/>
          </w:divBdr>
        </w:div>
      </w:divsChild>
    </w:div>
    <w:div w:id="718866849">
      <w:bodyDiv w:val="1"/>
      <w:marLeft w:val="0"/>
      <w:marRight w:val="0"/>
      <w:marTop w:val="0"/>
      <w:marBottom w:val="0"/>
      <w:divBdr>
        <w:top w:val="none" w:sz="0" w:space="0" w:color="auto"/>
        <w:left w:val="none" w:sz="0" w:space="0" w:color="auto"/>
        <w:bottom w:val="none" w:sz="0" w:space="0" w:color="auto"/>
        <w:right w:val="none" w:sz="0" w:space="0" w:color="auto"/>
      </w:divBdr>
    </w:div>
    <w:div w:id="726535710">
      <w:bodyDiv w:val="1"/>
      <w:marLeft w:val="0"/>
      <w:marRight w:val="0"/>
      <w:marTop w:val="0"/>
      <w:marBottom w:val="0"/>
      <w:divBdr>
        <w:top w:val="none" w:sz="0" w:space="0" w:color="auto"/>
        <w:left w:val="none" w:sz="0" w:space="0" w:color="auto"/>
        <w:bottom w:val="none" w:sz="0" w:space="0" w:color="auto"/>
        <w:right w:val="none" w:sz="0" w:space="0" w:color="auto"/>
      </w:divBdr>
      <w:divsChild>
        <w:div w:id="547650533">
          <w:marLeft w:val="0"/>
          <w:marRight w:val="0"/>
          <w:marTop w:val="0"/>
          <w:marBottom w:val="0"/>
          <w:divBdr>
            <w:top w:val="none" w:sz="0" w:space="0" w:color="auto"/>
            <w:left w:val="none" w:sz="0" w:space="0" w:color="auto"/>
            <w:bottom w:val="none" w:sz="0" w:space="0" w:color="auto"/>
            <w:right w:val="none" w:sz="0" w:space="0" w:color="auto"/>
          </w:divBdr>
        </w:div>
      </w:divsChild>
    </w:div>
    <w:div w:id="754326028">
      <w:bodyDiv w:val="1"/>
      <w:marLeft w:val="0"/>
      <w:marRight w:val="0"/>
      <w:marTop w:val="0"/>
      <w:marBottom w:val="0"/>
      <w:divBdr>
        <w:top w:val="none" w:sz="0" w:space="0" w:color="auto"/>
        <w:left w:val="none" w:sz="0" w:space="0" w:color="auto"/>
        <w:bottom w:val="none" w:sz="0" w:space="0" w:color="auto"/>
        <w:right w:val="none" w:sz="0" w:space="0" w:color="auto"/>
      </w:divBdr>
    </w:div>
    <w:div w:id="758719126">
      <w:bodyDiv w:val="1"/>
      <w:marLeft w:val="0"/>
      <w:marRight w:val="0"/>
      <w:marTop w:val="0"/>
      <w:marBottom w:val="0"/>
      <w:divBdr>
        <w:top w:val="none" w:sz="0" w:space="0" w:color="auto"/>
        <w:left w:val="none" w:sz="0" w:space="0" w:color="auto"/>
        <w:bottom w:val="none" w:sz="0" w:space="0" w:color="auto"/>
        <w:right w:val="none" w:sz="0" w:space="0" w:color="auto"/>
      </w:divBdr>
      <w:divsChild>
        <w:div w:id="1665816523">
          <w:marLeft w:val="0"/>
          <w:marRight w:val="0"/>
          <w:marTop w:val="0"/>
          <w:marBottom w:val="0"/>
          <w:divBdr>
            <w:top w:val="none" w:sz="0" w:space="0" w:color="auto"/>
            <w:left w:val="none" w:sz="0" w:space="0" w:color="auto"/>
            <w:bottom w:val="none" w:sz="0" w:space="0" w:color="auto"/>
            <w:right w:val="none" w:sz="0" w:space="0" w:color="auto"/>
          </w:divBdr>
        </w:div>
      </w:divsChild>
    </w:div>
    <w:div w:id="758789820">
      <w:bodyDiv w:val="1"/>
      <w:marLeft w:val="0"/>
      <w:marRight w:val="0"/>
      <w:marTop w:val="0"/>
      <w:marBottom w:val="0"/>
      <w:divBdr>
        <w:top w:val="none" w:sz="0" w:space="0" w:color="auto"/>
        <w:left w:val="none" w:sz="0" w:space="0" w:color="auto"/>
        <w:bottom w:val="none" w:sz="0" w:space="0" w:color="auto"/>
        <w:right w:val="none" w:sz="0" w:space="0" w:color="auto"/>
      </w:divBdr>
      <w:divsChild>
        <w:div w:id="1738237497">
          <w:marLeft w:val="0"/>
          <w:marRight w:val="0"/>
          <w:marTop w:val="0"/>
          <w:marBottom w:val="0"/>
          <w:divBdr>
            <w:top w:val="none" w:sz="0" w:space="0" w:color="auto"/>
            <w:left w:val="none" w:sz="0" w:space="0" w:color="auto"/>
            <w:bottom w:val="none" w:sz="0" w:space="0" w:color="auto"/>
            <w:right w:val="none" w:sz="0" w:space="0" w:color="auto"/>
          </w:divBdr>
        </w:div>
      </w:divsChild>
    </w:div>
    <w:div w:id="761216875">
      <w:bodyDiv w:val="1"/>
      <w:marLeft w:val="0"/>
      <w:marRight w:val="0"/>
      <w:marTop w:val="0"/>
      <w:marBottom w:val="0"/>
      <w:divBdr>
        <w:top w:val="none" w:sz="0" w:space="0" w:color="auto"/>
        <w:left w:val="none" w:sz="0" w:space="0" w:color="auto"/>
        <w:bottom w:val="none" w:sz="0" w:space="0" w:color="auto"/>
        <w:right w:val="none" w:sz="0" w:space="0" w:color="auto"/>
      </w:divBdr>
    </w:div>
    <w:div w:id="777288877">
      <w:bodyDiv w:val="1"/>
      <w:marLeft w:val="0"/>
      <w:marRight w:val="0"/>
      <w:marTop w:val="0"/>
      <w:marBottom w:val="0"/>
      <w:divBdr>
        <w:top w:val="none" w:sz="0" w:space="0" w:color="auto"/>
        <w:left w:val="none" w:sz="0" w:space="0" w:color="auto"/>
        <w:bottom w:val="none" w:sz="0" w:space="0" w:color="auto"/>
        <w:right w:val="none" w:sz="0" w:space="0" w:color="auto"/>
      </w:divBdr>
    </w:div>
    <w:div w:id="785780098">
      <w:bodyDiv w:val="1"/>
      <w:marLeft w:val="0"/>
      <w:marRight w:val="0"/>
      <w:marTop w:val="0"/>
      <w:marBottom w:val="0"/>
      <w:divBdr>
        <w:top w:val="none" w:sz="0" w:space="0" w:color="auto"/>
        <w:left w:val="none" w:sz="0" w:space="0" w:color="auto"/>
        <w:bottom w:val="none" w:sz="0" w:space="0" w:color="auto"/>
        <w:right w:val="none" w:sz="0" w:space="0" w:color="auto"/>
      </w:divBdr>
      <w:divsChild>
        <w:div w:id="105196385">
          <w:marLeft w:val="0"/>
          <w:marRight w:val="0"/>
          <w:marTop w:val="0"/>
          <w:marBottom w:val="0"/>
          <w:divBdr>
            <w:top w:val="none" w:sz="0" w:space="0" w:color="auto"/>
            <w:left w:val="none" w:sz="0" w:space="0" w:color="auto"/>
            <w:bottom w:val="none" w:sz="0" w:space="0" w:color="auto"/>
            <w:right w:val="none" w:sz="0" w:space="0" w:color="auto"/>
          </w:divBdr>
        </w:div>
      </w:divsChild>
    </w:div>
    <w:div w:id="802819151">
      <w:bodyDiv w:val="1"/>
      <w:marLeft w:val="0"/>
      <w:marRight w:val="0"/>
      <w:marTop w:val="0"/>
      <w:marBottom w:val="0"/>
      <w:divBdr>
        <w:top w:val="none" w:sz="0" w:space="0" w:color="auto"/>
        <w:left w:val="none" w:sz="0" w:space="0" w:color="auto"/>
        <w:bottom w:val="none" w:sz="0" w:space="0" w:color="auto"/>
        <w:right w:val="none" w:sz="0" w:space="0" w:color="auto"/>
      </w:divBdr>
    </w:div>
    <w:div w:id="804086065">
      <w:bodyDiv w:val="1"/>
      <w:marLeft w:val="0"/>
      <w:marRight w:val="0"/>
      <w:marTop w:val="0"/>
      <w:marBottom w:val="0"/>
      <w:divBdr>
        <w:top w:val="none" w:sz="0" w:space="0" w:color="auto"/>
        <w:left w:val="none" w:sz="0" w:space="0" w:color="auto"/>
        <w:bottom w:val="none" w:sz="0" w:space="0" w:color="auto"/>
        <w:right w:val="none" w:sz="0" w:space="0" w:color="auto"/>
      </w:divBdr>
    </w:div>
    <w:div w:id="814374051">
      <w:bodyDiv w:val="1"/>
      <w:marLeft w:val="0"/>
      <w:marRight w:val="0"/>
      <w:marTop w:val="0"/>
      <w:marBottom w:val="0"/>
      <w:divBdr>
        <w:top w:val="none" w:sz="0" w:space="0" w:color="auto"/>
        <w:left w:val="none" w:sz="0" w:space="0" w:color="auto"/>
        <w:bottom w:val="none" w:sz="0" w:space="0" w:color="auto"/>
        <w:right w:val="none" w:sz="0" w:space="0" w:color="auto"/>
      </w:divBdr>
    </w:div>
    <w:div w:id="855769798">
      <w:bodyDiv w:val="1"/>
      <w:marLeft w:val="0"/>
      <w:marRight w:val="0"/>
      <w:marTop w:val="0"/>
      <w:marBottom w:val="0"/>
      <w:divBdr>
        <w:top w:val="none" w:sz="0" w:space="0" w:color="auto"/>
        <w:left w:val="none" w:sz="0" w:space="0" w:color="auto"/>
        <w:bottom w:val="none" w:sz="0" w:space="0" w:color="auto"/>
        <w:right w:val="none" w:sz="0" w:space="0" w:color="auto"/>
      </w:divBdr>
    </w:div>
    <w:div w:id="878979690">
      <w:bodyDiv w:val="1"/>
      <w:marLeft w:val="0"/>
      <w:marRight w:val="0"/>
      <w:marTop w:val="0"/>
      <w:marBottom w:val="0"/>
      <w:divBdr>
        <w:top w:val="none" w:sz="0" w:space="0" w:color="auto"/>
        <w:left w:val="none" w:sz="0" w:space="0" w:color="auto"/>
        <w:bottom w:val="none" w:sz="0" w:space="0" w:color="auto"/>
        <w:right w:val="none" w:sz="0" w:space="0" w:color="auto"/>
      </w:divBdr>
    </w:div>
    <w:div w:id="885407278">
      <w:bodyDiv w:val="1"/>
      <w:marLeft w:val="0"/>
      <w:marRight w:val="0"/>
      <w:marTop w:val="0"/>
      <w:marBottom w:val="0"/>
      <w:divBdr>
        <w:top w:val="none" w:sz="0" w:space="0" w:color="auto"/>
        <w:left w:val="none" w:sz="0" w:space="0" w:color="auto"/>
        <w:bottom w:val="none" w:sz="0" w:space="0" w:color="auto"/>
        <w:right w:val="none" w:sz="0" w:space="0" w:color="auto"/>
      </w:divBdr>
    </w:div>
    <w:div w:id="885794168">
      <w:bodyDiv w:val="1"/>
      <w:marLeft w:val="0"/>
      <w:marRight w:val="0"/>
      <w:marTop w:val="0"/>
      <w:marBottom w:val="0"/>
      <w:divBdr>
        <w:top w:val="none" w:sz="0" w:space="0" w:color="auto"/>
        <w:left w:val="none" w:sz="0" w:space="0" w:color="auto"/>
        <w:bottom w:val="none" w:sz="0" w:space="0" w:color="auto"/>
        <w:right w:val="none" w:sz="0" w:space="0" w:color="auto"/>
      </w:divBdr>
    </w:div>
    <w:div w:id="889616270">
      <w:bodyDiv w:val="1"/>
      <w:marLeft w:val="0"/>
      <w:marRight w:val="0"/>
      <w:marTop w:val="0"/>
      <w:marBottom w:val="0"/>
      <w:divBdr>
        <w:top w:val="none" w:sz="0" w:space="0" w:color="auto"/>
        <w:left w:val="none" w:sz="0" w:space="0" w:color="auto"/>
        <w:bottom w:val="none" w:sz="0" w:space="0" w:color="auto"/>
        <w:right w:val="none" w:sz="0" w:space="0" w:color="auto"/>
      </w:divBdr>
      <w:divsChild>
        <w:div w:id="897322980">
          <w:marLeft w:val="0"/>
          <w:marRight w:val="0"/>
          <w:marTop w:val="0"/>
          <w:marBottom w:val="0"/>
          <w:divBdr>
            <w:top w:val="none" w:sz="0" w:space="0" w:color="auto"/>
            <w:left w:val="none" w:sz="0" w:space="0" w:color="auto"/>
            <w:bottom w:val="none" w:sz="0" w:space="0" w:color="auto"/>
            <w:right w:val="none" w:sz="0" w:space="0" w:color="auto"/>
          </w:divBdr>
        </w:div>
      </w:divsChild>
    </w:div>
    <w:div w:id="895776681">
      <w:bodyDiv w:val="1"/>
      <w:marLeft w:val="0"/>
      <w:marRight w:val="0"/>
      <w:marTop w:val="0"/>
      <w:marBottom w:val="0"/>
      <w:divBdr>
        <w:top w:val="none" w:sz="0" w:space="0" w:color="auto"/>
        <w:left w:val="none" w:sz="0" w:space="0" w:color="auto"/>
        <w:bottom w:val="none" w:sz="0" w:space="0" w:color="auto"/>
        <w:right w:val="none" w:sz="0" w:space="0" w:color="auto"/>
      </w:divBdr>
      <w:divsChild>
        <w:div w:id="1373726418">
          <w:marLeft w:val="0"/>
          <w:marRight w:val="0"/>
          <w:marTop w:val="0"/>
          <w:marBottom w:val="0"/>
          <w:divBdr>
            <w:top w:val="none" w:sz="0" w:space="0" w:color="auto"/>
            <w:left w:val="none" w:sz="0" w:space="0" w:color="auto"/>
            <w:bottom w:val="none" w:sz="0" w:space="0" w:color="auto"/>
            <w:right w:val="none" w:sz="0" w:space="0" w:color="auto"/>
          </w:divBdr>
        </w:div>
      </w:divsChild>
    </w:div>
    <w:div w:id="899944118">
      <w:bodyDiv w:val="1"/>
      <w:marLeft w:val="0"/>
      <w:marRight w:val="0"/>
      <w:marTop w:val="0"/>
      <w:marBottom w:val="0"/>
      <w:divBdr>
        <w:top w:val="none" w:sz="0" w:space="0" w:color="auto"/>
        <w:left w:val="none" w:sz="0" w:space="0" w:color="auto"/>
        <w:bottom w:val="none" w:sz="0" w:space="0" w:color="auto"/>
        <w:right w:val="none" w:sz="0" w:space="0" w:color="auto"/>
      </w:divBdr>
      <w:divsChild>
        <w:div w:id="1787308697">
          <w:marLeft w:val="0"/>
          <w:marRight w:val="0"/>
          <w:marTop w:val="0"/>
          <w:marBottom w:val="0"/>
          <w:divBdr>
            <w:top w:val="none" w:sz="0" w:space="0" w:color="auto"/>
            <w:left w:val="none" w:sz="0" w:space="0" w:color="auto"/>
            <w:bottom w:val="none" w:sz="0" w:space="0" w:color="auto"/>
            <w:right w:val="none" w:sz="0" w:space="0" w:color="auto"/>
          </w:divBdr>
        </w:div>
      </w:divsChild>
    </w:div>
    <w:div w:id="905994725">
      <w:bodyDiv w:val="1"/>
      <w:marLeft w:val="0"/>
      <w:marRight w:val="0"/>
      <w:marTop w:val="0"/>
      <w:marBottom w:val="0"/>
      <w:divBdr>
        <w:top w:val="none" w:sz="0" w:space="0" w:color="auto"/>
        <w:left w:val="none" w:sz="0" w:space="0" w:color="auto"/>
        <w:bottom w:val="none" w:sz="0" w:space="0" w:color="auto"/>
        <w:right w:val="none" w:sz="0" w:space="0" w:color="auto"/>
      </w:divBdr>
    </w:div>
    <w:div w:id="913246689">
      <w:bodyDiv w:val="1"/>
      <w:marLeft w:val="0"/>
      <w:marRight w:val="0"/>
      <w:marTop w:val="0"/>
      <w:marBottom w:val="0"/>
      <w:divBdr>
        <w:top w:val="none" w:sz="0" w:space="0" w:color="auto"/>
        <w:left w:val="none" w:sz="0" w:space="0" w:color="auto"/>
        <w:bottom w:val="none" w:sz="0" w:space="0" w:color="auto"/>
        <w:right w:val="none" w:sz="0" w:space="0" w:color="auto"/>
      </w:divBdr>
    </w:div>
    <w:div w:id="917321362">
      <w:bodyDiv w:val="1"/>
      <w:marLeft w:val="0"/>
      <w:marRight w:val="0"/>
      <w:marTop w:val="0"/>
      <w:marBottom w:val="0"/>
      <w:divBdr>
        <w:top w:val="none" w:sz="0" w:space="0" w:color="auto"/>
        <w:left w:val="none" w:sz="0" w:space="0" w:color="auto"/>
        <w:bottom w:val="none" w:sz="0" w:space="0" w:color="auto"/>
        <w:right w:val="none" w:sz="0" w:space="0" w:color="auto"/>
      </w:divBdr>
    </w:div>
    <w:div w:id="925653753">
      <w:bodyDiv w:val="1"/>
      <w:marLeft w:val="0"/>
      <w:marRight w:val="0"/>
      <w:marTop w:val="0"/>
      <w:marBottom w:val="0"/>
      <w:divBdr>
        <w:top w:val="none" w:sz="0" w:space="0" w:color="auto"/>
        <w:left w:val="none" w:sz="0" w:space="0" w:color="auto"/>
        <w:bottom w:val="none" w:sz="0" w:space="0" w:color="auto"/>
        <w:right w:val="none" w:sz="0" w:space="0" w:color="auto"/>
      </w:divBdr>
    </w:div>
    <w:div w:id="937369712">
      <w:bodyDiv w:val="1"/>
      <w:marLeft w:val="0"/>
      <w:marRight w:val="0"/>
      <w:marTop w:val="0"/>
      <w:marBottom w:val="0"/>
      <w:divBdr>
        <w:top w:val="none" w:sz="0" w:space="0" w:color="auto"/>
        <w:left w:val="none" w:sz="0" w:space="0" w:color="auto"/>
        <w:bottom w:val="none" w:sz="0" w:space="0" w:color="auto"/>
        <w:right w:val="none" w:sz="0" w:space="0" w:color="auto"/>
      </w:divBdr>
    </w:div>
    <w:div w:id="943266159">
      <w:bodyDiv w:val="1"/>
      <w:marLeft w:val="0"/>
      <w:marRight w:val="0"/>
      <w:marTop w:val="0"/>
      <w:marBottom w:val="0"/>
      <w:divBdr>
        <w:top w:val="none" w:sz="0" w:space="0" w:color="auto"/>
        <w:left w:val="none" w:sz="0" w:space="0" w:color="auto"/>
        <w:bottom w:val="none" w:sz="0" w:space="0" w:color="auto"/>
        <w:right w:val="none" w:sz="0" w:space="0" w:color="auto"/>
      </w:divBdr>
      <w:divsChild>
        <w:div w:id="791365425">
          <w:marLeft w:val="0"/>
          <w:marRight w:val="0"/>
          <w:marTop w:val="0"/>
          <w:marBottom w:val="0"/>
          <w:divBdr>
            <w:top w:val="none" w:sz="0" w:space="0" w:color="auto"/>
            <w:left w:val="none" w:sz="0" w:space="0" w:color="auto"/>
            <w:bottom w:val="none" w:sz="0" w:space="0" w:color="auto"/>
            <w:right w:val="none" w:sz="0" w:space="0" w:color="auto"/>
          </w:divBdr>
        </w:div>
      </w:divsChild>
    </w:div>
    <w:div w:id="946959428">
      <w:bodyDiv w:val="1"/>
      <w:marLeft w:val="0"/>
      <w:marRight w:val="0"/>
      <w:marTop w:val="0"/>
      <w:marBottom w:val="0"/>
      <w:divBdr>
        <w:top w:val="none" w:sz="0" w:space="0" w:color="auto"/>
        <w:left w:val="none" w:sz="0" w:space="0" w:color="auto"/>
        <w:bottom w:val="none" w:sz="0" w:space="0" w:color="auto"/>
        <w:right w:val="none" w:sz="0" w:space="0" w:color="auto"/>
      </w:divBdr>
      <w:divsChild>
        <w:div w:id="195437098">
          <w:marLeft w:val="0"/>
          <w:marRight w:val="0"/>
          <w:marTop w:val="0"/>
          <w:marBottom w:val="0"/>
          <w:divBdr>
            <w:top w:val="none" w:sz="0" w:space="0" w:color="auto"/>
            <w:left w:val="none" w:sz="0" w:space="0" w:color="auto"/>
            <w:bottom w:val="none" w:sz="0" w:space="0" w:color="auto"/>
            <w:right w:val="none" w:sz="0" w:space="0" w:color="auto"/>
          </w:divBdr>
        </w:div>
      </w:divsChild>
    </w:div>
    <w:div w:id="952639409">
      <w:bodyDiv w:val="1"/>
      <w:marLeft w:val="0"/>
      <w:marRight w:val="0"/>
      <w:marTop w:val="0"/>
      <w:marBottom w:val="0"/>
      <w:divBdr>
        <w:top w:val="none" w:sz="0" w:space="0" w:color="auto"/>
        <w:left w:val="none" w:sz="0" w:space="0" w:color="auto"/>
        <w:bottom w:val="none" w:sz="0" w:space="0" w:color="auto"/>
        <w:right w:val="none" w:sz="0" w:space="0" w:color="auto"/>
      </w:divBdr>
      <w:divsChild>
        <w:div w:id="1474786777">
          <w:marLeft w:val="0"/>
          <w:marRight w:val="0"/>
          <w:marTop w:val="0"/>
          <w:marBottom w:val="0"/>
          <w:divBdr>
            <w:top w:val="none" w:sz="0" w:space="0" w:color="auto"/>
            <w:left w:val="none" w:sz="0" w:space="0" w:color="auto"/>
            <w:bottom w:val="none" w:sz="0" w:space="0" w:color="auto"/>
            <w:right w:val="none" w:sz="0" w:space="0" w:color="auto"/>
          </w:divBdr>
        </w:div>
      </w:divsChild>
    </w:div>
    <w:div w:id="956179085">
      <w:bodyDiv w:val="1"/>
      <w:marLeft w:val="0"/>
      <w:marRight w:val="0"/>
      <w:marTop w:val="0"/>
      <w:marBottom w:val="0"/>
      <w:divBdr>
        <w:top w:val="none" w:sz="0" w:space="0" w:color="auto"/>
        <w:left w:val="none" w:sz="0" w:space="0" w:color="auto"/>
        <w:bottom w:val="none" w:sz="0" w:space="0" w:color="auto"/>
        <w:right w:val="none" w:sz="0" w:space="0" w:color="auto"/>
      </w:divBdr>
    </w:div>
    <w:div w:id="1010327576">
      <w:bodyDiv w:val="1"/>
      <w:marLeft w:val="0"/>
      <w:marRight w:val="0"/>
      <w:marTop w:val="0"/>
      <w:marBottom w:val="0"/>
      <w:divBdr>
        <w:top w:val="none" w:sz="0" w:space="0" w:color="auto"/>
        <w:left w:val="none" w:sz="0" w:space="0" w:color="auto"/>
        <w:bottom w:val="none" w:sz="0" w:space="0" w:color="auto"/>
        <w:right w:val="none" w:sz="0" w:space="0" w:color="auto"/>
      </w:divBdr>
      <w:divsChild>
        <w:div w:id="429476307">
          <w:marLeft w:val="0"/>
          <w:marRight w:val="0"/>
          <w:marTop w:val="0"/>
          <w:marBottom w:val="0"/>
          <w:divBdr>
            <w:top w:val="none" w:sz="0" w:space="0" w:color="auto"/>
            <w:left w:val="none" w:sz="0" w:space="0" w:color="auto"/>
            <w:bottom w:val="none" w:sz="0" w:space="0" w:color="auto"/>
            <w:right w:val="none" w:sz="0" w:space="0" w:color="auto"/>
          </w:divBdr>
        </w:div>
      </w:divsChild>
    </w:div>
    <w:div w:id="1014067423">
      <w:bodyDiv w:val="1"/>
      <w:marLeft w:val="0"/>
      <w:marRight w:val="0"/>
      <w:marTop w:val="0"/>
      <w:marBottom w:val="0"/>
      <w:divBdr>
        <w:top w:val="none" w:sz="0" w:space="0" w:color="auto"/>
        <w:left w:val="none" w:sz="0" w:space="0" w:color="auto"/>
        <w:bottom w:val="none" w:sz="0" w:space="0" w:color="auto"/>
        <w:right w:val="none" w:sz="0" w:space="0" w:color="auto"/>
      </w:divBdr>
    </w:div>
    <w:div w:id="1032069465">
      <w:bodyDiv w:val="1"/>
      <w:marLeft w:val="0"/>
      <w:marRight w:val="0"/>
      <w:marTop w:val="0"/>
      <w:marBottom w:val="0"/>
      <w:divBdr>
        <w:top w:val="none" w:sz="0" w:space="0" w:color="auto"/>
        <w:left w:val="none" w:sz="0" w:space="0" w:color="auto"/>
        <w:bottom w:val="none" w:sz="0" w:space="0" w:color="auto"/>
        <w:right w:val="none" w:sz="0" w:space="0" w:color="auto"/>
      </w:divBdr>
      <w:divsChild>
        <w:div w:id="1404256926">
          <w:marLeft w:val="0"/>
          <w:marRight w:val="0"/>
          <w:marTop w:val="0"/>
          <w:marBottom w:val="0"/>
          <w:divBdr>
            <w:top w:val="none" w:sz="0" w:space="0" w:color="auto"/>
            <w:left w:val="none" w:sz="0" w:space="0" w:color="auto"/>
            <w:bottom w:val="none" w:sz="0" w:space="0" w:color="auto"/>
            <w:right w:val="none" w:sz="0" w:space="0" w:color="auto"/>
          </w:divBdr>
        </w:div>
      </w:divsChild>
    </w:div>
    <w:div w:id="1036278103">
      <w:bodyDiv w:val="1"/>
      <w:marLeft w:val="0"/>
      <w:marRight w:val="0"/>
      <w:marTop w:val="0"/>
      <w:marBottom w:val="0"/>
      <w:divBdr>
        <w:top w:val="none" w:sz="0" w:space="0" w:color="auto"/>
        <w:left w:val="none" w:sz="0" w:space="0" w:color="auto"/>
        <w:bottom w:val="none" w:sz="0" w:space="0" w:color="auto"/>
        <w:right w:val="none" w:sz="0" w:space="0" w:color="auto"/>
      </w:divBdr>
    </w:div>
    <w:div w:id="1040400729">
      <w:bodyDiv w:val="1"/>
      <w:marLeft w:val="0"/>
      <w:marRight w:val="0"/>
      <w:marTop w:val="0"/>
      <w:marBottom w:val="0"/>
      <w:divBdr>
        <w:top w:val="none" w:sz="0" w:space="0" w:color="auto"/>
        <w:left w:val="none" w:sz="0" w:space="0" w:color="auto"/>
        <w:bottom w:val="none" w:sz="0" w:space="0" w:color="auto"/>
        <w:right w:val="none" w:sz="0" w:space="0" w:color="auto"/>
      </w:divBdr>
    </w:div>
    <w:div w:id="1044914714">
      <w:bodyDiv w:val="1"/>
      <w:marLeft w:val="0"/>
      <w:marRight w:val="0"/>
      <w:marTop w:val="0"/>
      <w:marBottom w:val="0"/>
      <w:divBdr>
        <w:top w:val="none" w:sz="0" w:space="0" w:color="auto"/>
        <w:left w:val="none" w:sz="0" w:space="0" w:color="auto"/>
        <w:bottom w:val="none" w:sz="0" w:space="0" w:color="auto"/>
        <w:right w:val="none" w:sz="0" w:space="0" w:color="auto"/>
      </w:divBdr>
    </w:div>
    <w:div w:id="1049645373">
      <w:bodyDiv w:val="1"/>
      <w:marLeft w:val="0"/>
      <w:marRight w:val="0"/>
      <w:marTop w:val="0"/>
      <w:marBottom w:val="0"/>
      <w:divBdr>
        <w:top w:val="none" w:sz="0" w:space="0" w:color="auto"/>
        <w:left w:val="none" w:sz="0" w:space="0" w:color="auto"/>
        <w:bottom w:val="none" w:sz="0" w:space="0" w:color="auto"/>
        <w:right w:val="none" w:sz="0" w:space="0" w:color="auto"/>
      </w:divBdr>
    </w:div>
    <w:div w:id="1060831995">
      <w:bodyDiv w:val="1"/>
      <w:marLeft w:val="0"/>
      <w:marRight w:val="0"/>
      <w:marTop w:val="0"/>
      <w:marBottom w:val="0"/>
      <w:divBdr>
        <w:top w:val="none" w:sz="0" w:space="0" w:color="auto"/>
        <w:left w:val="none" w:sz="0" w:space="0" w:color="auto"/>
        <w:bottom w:val="none" w:sz="0" w:space="0" w:color="auto"/>
        <w:right w:val="none" w:sz="0" w:space="0" w:color="auto"/>
      </w:divBdr>
    </w:div>
    <w:div w:id="1067529575">
      <w:bodyDiv w:val="1"/>
      <w:marLeft w:val="0"/>
      <w:marRight w:val="0"/>
      <w:marTop w:val="0"/>
      <w:marBottom w:val="0"/>
      <w:divBdr>
        <w:top w:val="none" w:sz="0" w:space="0" w:color="auto"/>
        <w:left w:val="none" w:sz="0" w:space="0" w:color="auto"/>
        <w:bottom w:val="none" w:sz="0" w:space="0" w:color="auto"/>
        <w:right w:val="none" w:sz="0" w:space="0" w:color="auto"/>
      </w:divBdr>
      <w:divsChild>
        <w:div w:id="1452750623">
          <w:marLeft w:val="0"/>
          <w:marRight w:val="0"/>
          <w:marTop w:val="0"/>
          <w:marBottom w:val="0"/>
          <w:divBdr>
            <w:top w:val="none" w:sz="0" w:space="0" w:color="auto"/>
            <w:left w:val="none" w:sz="0" w:space="0" w:color="auto"/>
            <w:bottom w:val="none" w:sz="0" w:space="0" w:color="auto"/>
            <w:right w:val="none" w:sz="0" w:space="0" w:color="auto"/>
          </w:divBdr>
        </w:div>
      </w:divsChild>
    </w:div>
    <w:div w:id="1075394816">
      <w:bodyDiv w:val="1"/>
      <w:marLeft w:val="0"/>
      <w:marRight w:val="0"/>
      <w:marTop w:val="0"/>
      <w:marBottom w:val="0"/>
      <w:divBdr>
        <w:top w:val="none" w:sz="0" w:space="0" w:color="auto"/>
        <w:left w:val="none" w:sz="0" w:space="0" w:color="auto"/>
        <w:bottom w:val="none" w:sz="0" w:space="0" w:color="auto"/>
        <w:right w:val="none" w:sz="0" w:space="0" w:color="auto"/>
      </w:divBdr>
    </w:div>
    <w:div w:id="1076518378">
      <w:bodyDiv w:val="1"/>
      <w:marLeft w:val="0"/>
      <w:marRight w:val="0"/>
      <w:marTop w:val="0"/>
      <w:marBottom w:val="0"/>
      <w:divBdr>
        <w:top w:val="none" w:sz="0" w:space="0" w:color="auto"/>
        <w:left w:val="none" w:sz="0" w:space="0" w:color="auto"/>
        <w:bottom w:val="none" w:sz="0" w:space="0" w:color="auto"/>
        <w:right w:val="none" w:sz="0" w:space="0" w:color="auto"/>
      </w:divBdr>
      <w:divsChild>
        <w:div w:id="1409765967">
          <w:marLeft w:val="0"/>
          <w:marRight w:val="0"/>
          <w:marTop w:val="0"/>
          <w:marBottom w:val="0"/>
          <w:divBdr>
            <w:top w:val="none" w:sz="0" w:space="0" w:color="auto"/>
            <w:left w:val="none" w:sz="0" w:space="0" w:color="auto"/>
            <w:bottom w:val="none" w:sz="0" w:space="0" w:color="auto"/>
            <w:right w:val="none" w:sz="0" w:space="0" w:color="auto"/>
          </w:divBdr>
        </w:div>
      </w:divsChild>
    </w:div>
    <w:div w:id="1087269811">
      <w:bodyDiv w:val="1"/>
      <w:marLeft w:val="0"/>
      <w:marRight w:val="0"/>
      <w:marTop w:val="0"/>
      <w:marBottom w:val="0"/>
      <w:divBdr>
        <w:top w:val="none" w:sz="0" w:space="0" w:color="auto"/>
        <w:left w:val="none" w:sz="0" w:space="0" w:color="auto"/>
        <w:bottom w:val="none" w:sz="0" w:space="0" w:color="auto"/>
        <w:right w:val="none" w:sz="0" w:space="0" w:color="auto"/>
      </w:divBdr>
      <w:divsChild>
        <w:div w:id="1757555923">
          <w:marLeft w:val="0"/>
          <w:marRight w:val="0"/>
          <w:marTop w:val="0"/>
          <w:marBottom w:val="0"/>
          <w:divBdr>
            <w:top w:val="none" w:sz="0" w:space="0" w:color="auto"/>
            <w:left w:val="none" w:sz="0" w:space="0" w:color="auto"/>
            <w:bottom w:val="none" w:sz="0" w:space="0" w:color="auto"/>
            <w:right w:val="none" w:sz="0" w:space="0" w:color="auto"/>
          </w:divBdr>
        </w:div>
      </w:divsChild>
    </w:div>
    <w:div w:id="1102065856">
      <w:bodyDiv w:val="1"/>
      <w:marLeft w:val="0"/>
      <w:marRight w:val="0"/>
      <w:marTop w:val="0"/>
      <w:marBottom w:val="0"/>
      <w:divBdr>
        <w:top w:val="none" w:sz="0" w:space="0" w:color="auto"/>
        <w:left w:val="none" w:sz="0" w:space="0" w:color="auto"/>
        <w:bottom w:val="none" w:sz="0" w:space="0" w:color="auto"/>
        <w:right w:val="none" w:sz="0" w:space="0" w:color="auto"/>
      </w:divBdr>
      <w:divsChild>
        <w:div w:id="1062295620">
          <w:marLeft w:val="0"/>
          <w:marRight w:val="0"/>
          <w:marTop w:val="0"/>
          <w:marBottom w:val="0"/>
          <w:divBdr>
            <w:top w:val="none" w:sz="0" w:space="0" w:color="auto"/>
            <w:left w:val="none" w:sz="0" w:space="0" w:color="auto"/>
            <w:bottom w:val="none" w:sz="0" w:space="0" w:color="auto"/>
            <w:right w:val="none" w:sz="0" w:space="0" w:color="auto"/>
          </w:divBdr>
        </w:div>
      </w:divsChild>
    </w:div>
    <w:div w:id="1102800449">
      <w:bodyDiv w:val="1"/>
      <w:marLeft w:val="0"/>
      <w:marRight w:val="0"/>
      <w:marTop w:val="0"/>
      <w:marBottom w:val="0"/>
      <w:divBdr>
        <w:top w:val="none" w:sz="0" w:space="0" w:color="auto"/>
        <w:left w:val="none" w:sz="0" w:space="0" w:color="auto"/>
        <w:bottom w:val="none" w:sz="0" w:space="0" w:color="auto"/>
        <w:right w:val="none" w:sz="0" w:space="0" w:color="auto"/>
      </w:divBdr>
      <w:divsChild>
        <w:div w:id="1384257212">
          <w:marLeft w:val="0"/>
          <w:marRight w:val="0"/>
          <w:marTop w:val="0"/>
          <w:marBottom w:val="0"/>
          <w:divBdr>
            <w:top w:val="none" w:sz="0" w:space="0" w:color="auto"/>
            <w:left w:val="none" w:sz="0" w:space="0" w:color="auto"/>
            <w:bottom w:val="none" w:sz="0" w:space="0" w:color="auto"/>
            <w:right w:val="none" w:sz="0" w:space="0" w:color="auto"/>
          </w:divBdr>
        </w:div>
      </w:divsChild>
    </w:div>
    <w:div w:id="1107888642">
      <w:bodyDiv w:val="1"/>
      <w:marLeft w:val="0"/>
      <w:marRight w:val="0"/>
      <w:marTop w:val="0"/>
      <w:marBottom w:val="0"/>
      <w:divBdr>
        <w:top w:val="none" w:sz="0" w:space="0" w:color="auto"/>
        <w:left w:val="none" w:sz="0" w:space="0" w:color="auto"/>
        <w:bottom w:val="none" w:sz="0" w:space="0" w:color="auto"/>
        <w:right w:val="none" w:sz="0" w:space="0" w:color="auto"/>
      </w:divBdr>
    </w:div>
    <w:div w:id="1117338785">
      <w:bodyDiv w:val="1"/>
      <w:marLeft w:val="0"/>
      <w:marRight w:val="0"/>
      <w:marTop w:val="0"/>
      <w:marBottom w:val="0"/>
      <w:divBdr>
        <w:top w:val="none" w:sz="0" w:space="0" w:color="auto"/>
        <w:left w:val="none" w:sz="0" w:space="0" w:color="auto"/>
        <w:bottom w:val="none" w:sz="0" w:space="0" w:color="auto"/>
        <w:right w:val="none" w:sz="0" w:space="0" w:color="auto"/>
      </w:divBdr>
      <w:divsChild>
        <w:div w:id="1933510638">
          <w:marLeft w:val="0"/>
          <w:marRight w:val="0"/>
          <w:marTop w:val="0"/>
          <w:marBottom w:val="0"/>
          <w:divBdr>
            <w:top w:val="none" w:sz="0" w:space="0" w:color="auto"/>
            <w:left w:val="none" w:sz="0" w:space="0" w:color="auto"/>
            <w:bottom w:val="none" w:sz="0" w:space="0" w:color="auto"/>
            <w:right w:val="none" w:sz="0" w:space="0" w:color="auto"/>
          </w:divBdr>
        </w:div>
      </w:divsChild>
    </w:div>
    <w:div w:id="1119909065">
      <w:bodyDiv w:val="1"/>
      <w:marLeft w:val="0"/>
      <w:marRight w:val="0"/>
      <w:marTop w:val="0"/>
      <w:marBottom w:val="0"/>
      <w:divBdr>
        <w:top w:val="none" w:sz="0" w:space="0" w:color="auto"/>
        <w:left w:val="none" w:sz="0" w:space="0" w:color="auto"/>
        <w:bottom w:val="none" w:sz="0" w:space="0" w:color="auto"/>
        <w:right w:val="none" w:sz="0" w:space="0" w:color="auto"/>
      </w:divBdr>
    </w:div>
    <w:div w:id="1128431585">
      <w:bodyDiv w:val="1"/>
      <w:marLeft w:val="0"/>
      <w:marRight w:val="0"/>
      <w:marTop w:val="0"/>
      <w:marBottom w:val="0"/>
      <w:divBdr>
        <w:top w:val="none" w:sz="0" w:space="0" w:color="auto"/>
        <w:left w:val="none" w:sz="0" w:space="0" w:color="auto"/>
        <w:bottom w:val="none" w:sz="0" w:space="0" w:color="auto"/>
        <w:right w:val="none" w:sz="0" w:space="0" w:color="auto"/>
      </w:divBdr>
    </w:div>
    <w:div w:id="1128737453">
      <w:bodyDiv w:val="1"/>
      <w:marLeft w:val="0"/>
      <w:marRight w:val="0"/>
      <w:marTop w:val="0"/>
      <w:marBottom w:val="0"/>
      <w:divBdr>
        <w:top w:val="none" w:sz="0" w:space="0" w:color="auto"/>
        <w:left w:val="none" w:sz="0" w:space="0" w:color="auto"/>
        <w:bottom w:val="none" w:sz="0" w:space="0" w:color="auto"/>
        <w:right w:val="none" w:sz="0" w:space="0" w:color="auto"/>
      </w:divBdr>
      <w:divsChild>
        <w:div w:id="342977702">
          <w:marLeft w:val="0"/>
          <w:marRight w:val="0"/>
          <w:marTop w:val="0"/>
          <w:marBottom w:val="0"/>
          <w:divBdr>
            <w:top w:val="none" w:sz="0" w:space="0" w:color="auto"/>
            <w:left w:val="none" w:sz="0" w:space="0" w:color="auto"/>
            <w:bottom w:val="none" w:sz="0" w:space="0" w:color="auto"/>
            <w:right w:val="none" w:sz="0" w:space="0" w:color="auto"/>
          </w:divBdr>
        </w:div>
      </w:divsChild>
    </w:div>
    <w:div w:id="1134904141">
      <w:bodyDiv w:val="1"/>
      <w:marLeft w:val="0"/>
      <w:marRight w:val="0"/>
      <w:marTop w:val="0"/>
      <w:marBottom w:val="0"/>
      <w:divBdr>
        <w:top w:val="none" w:sz="0" w:space="0" w:color="auto"/>
        <w:left w:val="none" w:sz="0" w:space="0" w:color="auto"/>
        <w:bottom w:val="none" w:sz="0" w:space="0" w:color="auto"/>
        <w:right w:val="none" w:sz="0" w:space="0" w:color="auto"/>
      </w:divBdr>
    </w:div>
    <w:div w:id="1142886890">
      <w:bodyDiv w:val="1"/>
      <w:marLeft w:val="0"/>
      <w:marRight w:val="0"/>
      <w:marTop w:val="0"/>
      <w:marBottom w:val="0"/>
      <w:divBdr>
        <w:top w:val="none" w:sz="0" w:space="0" w:color="auto"/>
        <w:left w:val="none" w:sz="0" w:space="0" w:color="auto"/>
        <w:bottom w:val="none" w:sz="0" w:space="0" w:color="auto"/>
        <w:right w:val="none" w:sz="0" w:space="0" w:color="auto"/>
      </w:divBdr>
      <w:divsChild>
        <w:div w:id="50077620">
          <w:marLeft w:val="0"/>
          <w:marRight w:val="0"/>
          <w:marTop w:val="0"/>
          <w:marBottom w:val="0"/>
          <w:divBdr>
            <w:top w:val="none" w:sz="0" w:space="0" w:color="auto"/>
            <w:left w:val="none" w:sz="0" w:space="0" w:color="auto"/>
            <w:bottom w:val="none" w:sz="0" w:space="0" w:color="auto"/>
            <w:right w:val="none" w:sz="0" w:space="0" w:color="auto"/>
          </w:divBdr>
        </w:div>
      </w:divsChild>
    </w:div>
    <w:div w:id="1165558021">
      <w:bodyDiv w:val="1"/>
      <w:marLeft w:val="0"/>
      <w:marRight w:val="0"/>
      <w:marTop w:val="0"/>
      <w:marBottom w:val="0"/>
      <w:divBdr>
        <w:top w:val="none" w:sz="0" w:space="0" w:color="auto"/>
        <w:left w:val="none" w:sz="0" w:space="0" w:color="auto"/>
        <w:bottom w:val="none" w:sz="0" w:space="0" w:color="auto"/>
        <w:right w:val="none" w:sz="0" w:space="0" w:color="auto"/>
      </w:divBdr>
      <w:divsChild>
        <w:div w:id="1810435798">
          <w:marLeft w:val="0"/>
          <w:marRight w:val="0"/>
          <w:marTop w:val="0"/>
          <w:marBottom w:val="0"/>
          <w:divBdr>
            <w:top w:val="none" w:sz="0" w:space="0" w:color="auto"/>
            <w:left w:val="none" w:sz="0" w:space="0" w:color="auto"/>
            <w:bottom w:val="none" w:sz="0" w:space="0" w:color="auto"/>
            <w:right w:val="none" w:sz="0" w:space="0" w:color="auto"/>
          </w:divBdr>
        </w:div>
      </w:divsChild>
    </w:div>
    <w:div w:id="1166433907">
      <w:bodyDiv w:val="1"/>
      <w:marLeft w:val="0"/>
      <w:marRight w:val="0"/>
      <w:marTop w:val="0"/>
      <w:marBottom w:val="0"/>
      <w:divBdr>
        <w:top w:val="none" w:sz="0" w:space="0" w:color="auto"/>
        <w:left w:val="none" w:sz="0" w:space="0" w:color="auto"/>
        <w:bottom w:val="none" w:sz="0" w:space="0" w:color="auto"/>
        <w:right w:val="none" w:sz="0" w:space="0" w:color="auto"/>
      </w:divBdr>
      <w:divsChild>
        <w:div w:id="1081759738">
          <w:marLeft w:val="0"/>
          <w:marRight w:val="0"/>
          <w:marTop w:val="0"/>
          <w:marBottom w:val="0"/>
          <w:divBdr>
            <w:top w:val="none" w:sz="0" w:space="0" w:color="auto"/>
            <w:left w:val="none" w:sz="0" w:space="0" w:color="auto"/>
            <w:bottom w:val="none" w:sz="0" w:space="0" w:color="auto"/>
            <w:right w:val="none" w:sz="0" w:space="0" w:color="auto"/>
          </w:divBdr>
        </w:div>
      </w:divsChild>
    </w:div>
    <w:div w:id="1167475008">
      <w:bodyDiv w:val="1"/>
      <w:marLeft w:val="0"/>
      <w:marRight w:val="0"/>
      <w:marTop w:val="0"/>
      <w:marBottom w:val="0"/>
      <w:divBdr>
        <w:top w:val="none" w:sz="0" w:space="0" w:color="auto"/>
        <w:left w:val="none" w:sz="0" w:space="0" w:color="auto"/>
        <w:bottom w:val="none" w:sz="0" w:space="0" w:color="auto"/>
        <w:right w:val="none" w:sz="0" w:space="0" w:color="auto"/>
      </w:divBdr>
    </w:div>
    <w:div w:id="1173648938">
      <w:bodyDiv w:val="1"/>
      <w:marLeft w:val="0"/>
      <w:marRight w:val="0"/>
      <w:marTop w:val="0"/>
      <w:marBottom w:val="0"/>
      <w:divBdr>
        <w:top w:val="none" w:sz="0" w:space="0" w:color="auto"/>
        <w:left w:val="none" w:sz="0" w:space="0" w:color="auto"/>
        <w:bottom w:val="none" w:sz="0" w:space="0" w:color="auto"/>
        <w:right w:val="none" w:sz="0" w:space="0" w:color="auto"/>
      </w:divBdr>
    </w:div>
    <w:div w:id="1188104133">
      <w:bodyDiv w:val="1"/>
      <w:marLeft w:val="0"/>
      <w:marRight w:val="0"/>
      <w:marTop w:val="0"/>
      <w:marBottom w:val="0"/>
      <w:divBdr>
        <w:top w:val="none" w:sz="0" w:space="0" w:color="auto"/>
        <w:left w:val="none" w:sz="0" w:space="0" w:color="auto"/>
        <w:bottom w:val="none" w:sz="0" w:space="0" w:color="auto"/>
        <w:right w:val="none" w:sz="0" w:space="0" w:color="auto"/>
      </w:divBdr>
      <w:divsChild>
        <w:div w:id="961033915">
          <w:marLeft w:val="0"/>
          <w:marRight w:val="0"/>
          <w:marTop w:val="0"/>
          <w:marBottom w:val="0"/>
          <w:divBdr>
            <w:top w:val="none" w:sz="0" w:space="0" w:color="auto"/>
            <w:left w:val="none" w:sz="0" w:space="0" w:color="auto"/>
            <w:bottom w:val="none" w:sz="0" w:space="0" w:color="auto"/>
            <w:right w:val="none" w:sz="0" w:space="0" w:color="auto"/>
          </w:divBdr>
        </w:div>
      </w:divsChild>
    </w:div>
    <w:div w:id="1213080049">
      <w:bodyDiv w:val="1"/>
      <w:marLeft w:val="0"/>
      <w:marRight w:val="0"/>
      <w:marTop w:val="0"/>
      <w:marBottom w:val="0"/>
      <w:divBdr>
        <w:top w:val="none" w:sz="0" w:space="0" w:color="auto"/>
        <w:left w:val="none" w:sz="0" w:space="0" w:color="auto"/>
        <w:bottom w:val="none" w:sz="0" w:space="0" w:color="auto"/>
        <w:right w:val="none" w:sz="0" w:space="0" w:color="auto"/>
      </w:divBdr>
    </w:div>
    <w:div w:id="1220091906">
      <w:bodyDiv w:val="1"/>
      <w:marLeft w:val="0"/>
      <w:marRight w:val="0"/>
      <w:marTop w:val="0"/>
      <w:marBottom w:val="0"/>
      <w:divBdr>
        <w:top w:val="none" w:sz="0" w:space="0" w:color="auto"/>
        <w:left w:val="none" w:sz="0" w:space="0" w:color="auto"/>
        <w:bottom w:val="none" w:sz="0" w:space="0" w:color="auto"/>
        <w:right w:val="none" w:sz="0" w:space="0" w:color="auto"/>
      </w:divBdr>
      <w:divsChild>
        <w:div w:id="1097599956">
          <w:marLeft w:val="0"/>
          <w:marRight w:val="0"/>
          <w:marTop w:val="0"/>
          <w:marBottom w:val="0"/>
          <w:divBdr>
            <w:top w:val="none" w:sz="0" w:space="0" w:color="auto"/>
            <w:left w:val="none" w:sz="0" w:space="0" w:color="auto"/>
            <w:bottom w:val="none" w:sz="0" w:space="0" w:color="auto"/>
            <w:right w:val="none" w:sz="0" w:space="0" w:color="auto"/>
          </w:divBdr>
        </w:div>
      </w:divsChild>
    </w:div>
    <w:div w:id="1243837214">
      <w:bodyDiv w:val="1"/>
      <w:marLeft w:val="0"/>
      <w:marRight w:val="0"/>
      <w:marTop w:val="0"/>
      <w:marBottom w:val="0"/>
      <w:divBdr>
        <w:top w:val="none" w:sz="0" w:space="0" w:color="auto"/>
        <w:left w:val="none" w:sz="0" w:space="0" w:color="auto"/>
        <w:bottom w:val="none" w:sz="0" w:space="0" w:color="auto"/>
        <w:right w:val="none" w:sz="0" w:space="0" w:color="auto"/>
      </w:divBdr>
    </w:div>
    <w:div w:id="1254558193">
      <w:bodyDiv w:val="1"/>
      <w:marLeft w:val="0"/>
      <w:marRight w:val="0"/>
      <w:marTop w:val="0"/>
      <w:marBottom w:val="0"/>
      <w:divBdr>
        <w:top w:val="none" w:sz="0" w:space="0" w:color="auto"/>
        <w:left w:val="none" w:sz="0" w:space="0" w:color="auto"/>
        <w:bottom w:val="none" w:sz="0" w:space="0" w:color="auto"/>
        <w:right w:val="none" w:sz="0" w:space="0" w:color="auto"/>
      </w:divBdr>
    </w:div>
    <w:div w:id="1262225977">
      <w:bodyDiv w:val="1"/>
      <w:marLeft w:val="0"/>
      <w:marRight w:val="0"/>
      <w:marTop w:val="0"/>
      <w:marBottom w:val="0"/>
      <w:divBdr>
        <w:top w:val="none" w:sz="0" w:space="0" w:color="auto"/>
        <w:left w:val="none" w:sz="0" w:space="0" w:color="auto"/>
        <w:bottom w:val="none" w:sz="0" w:space="0" w:color="auto"/>
        <w:right w:val="none" w:sz="0" w:space="0" w:color="auto"/>
      </w:divBdr>
    </w:div>
    <w:div w:id="1281112454">
      <w:bodyDiv w:val="1"/>
      <w:marLeft w:val="0"/>
      <w:marRight w:val="0"/>
      <w:marTop w:val="0"/>
      <w:marBottom w:val="0"/>
      <w:divBdr>
        <w:top w:val="none" w:sz="0" w:space="0" w:color="auto"/>
        <w:left w:val="none" w:sz="0" w:space="0" w:color="auto"/>
        <w:bottom w:val="none" w:sz="0" w:space="0" w:color="auto"/>
        <w:right w:val="none" w:sz="0" w:space="0" w:color="auto"/>
      </w:divBdr>
    </w:div>
    <w:div w:id="1305967208">
      <w:bodyDiv w:val="1"/>
      <w:marLeft w:val="0"/>
      <w:marRight w:val="0"/>
      <w:marTop w:val="0"/>
      <w:marBottom w:val="0"/>
      <w:divBdr>
        <w:top w:val="none" w:sz="0" w:space="0" w:color="auto"/>
        <w:left w:val="none" w:sz="0" w:space="0" w:color="auto"/>
        <w:bottom w:val="none" w:sz="0" w:space="0" w:color="auto"/>
        <w:right w:val="none" w:sz="0" w:space="0" w:color="auto"/>
      </w:divBdr>
      <w:divsChild>
        <w:div w:id="422380906">
          <w:marLeft w:val="0"/>
          <w:marRight w:val="0"/>
          <w:marTop w:val="0"/>
          <w:marBottom w:val="0"/>
          <w:divBdr>
            <w:top w:val="none" w:sz="0" w:space="0" w:color="auto"/>
            <w:left w:val="none" w:sz="0" w:space="0" w:color="auto"/>
            <w:bottom w:val="none" w:sz="0" w:space="0" w:color="auto"/>
            <w:right w:val="none" w:sz="0" w:space="0" w:color="auto"/>
          </w:divBdr>
        </w:div>
      </w:divsChild>
    </w:div>
    <w:div w:id="1320504789">
      <w:bodyDiv w:val="1"/>
      <w:marLeft w:val="0"/>
      <w:marRight w:val="0"/>
      <w:marTop w:val="0"/>
      <w:marBottom w:val="0"/>
      <w:divBdr>
        <w:top w:val="none" w:sz="0" w:space="0" w:color="auto"/>
        <w:left w:val="none" w:sz="0" w:space="0" w:color="auto"/>
        <w:bottom w:val="none" w:sz="0" w:space="0" w:color="auto"/>
        <w:right w:val="none" w:sz="0" w:space="0" w:color="auto"/>
      </w:divBdr>
    </w:div>
    <w:div w:id="1321690180">
      <w:bodyDiv w:val="1"/>
      <w:marLeft w:val="0"/>
      <w:marRight w:val="0"/>
      <w:marTop w:val="0"/>
      <w:marBottom w:val="0"/>
      <w:divBdr>
        <w:top w:val="none" w:sz="0" w:space="0" w:color="auto"/>
        <w:left w:val="none" w:sz="0" w:space="0" w:color="auto"/>
        <w:bottom w:val="none" w:sz="0" w:space="0" w:color="auto"/>
        <w:right w:val="none" w:sz="0" w:space="0" w:color="auto"/>
      </w:divBdr>
    </w:div>
    <w:div w:id="1322928694">
      <w:bodyDiv w:val="1"/>
      <w:marLeft w:val="0"/>
      <w:marRight w:val="0"/>
      <w:marTop w:val="0"/>
      <w:marBottom w:val="0"/>
      <w:divBdr>
        <w:top w:val="none" w:sz="0" w:space="0" w:color="auto"/>
        <w:left w:val="none" w:sz="0" w:space="0" w:color="auto"/>
        <w:bottom w:val="none" w:sz="0" w:space="0" w:color="auto"/>
        <w:right w:val="none" w:sz="0" w:space="0" w:color="auto"/>
      </w:divBdr>
    </w:div>
    <w:div w:id="1327786564">
      <w:bodyDiv w:val="1"/>
      <w:marLeft w:val="0"/>
      <w:marRight w:val="0"/>
      <w:marTop w:val="0"/>
      <w:marBottom w:val="0"/>
      <w:divBdr>
        <w:top w:val="none" w:sz="0" w:space="0" w:color="auto"/>
        <w:left w:val="none" w:sz="0" w:space="0" w:color="auto"/>
        <w:bottom w:val="none" w:sz="0" w:space="0" w:color="auto"/>
        <w:right w:val="none" w:sz="0" w:space="0" w:color="auto"/>
      </w:divBdr>
      <w:divsChild>
        <w:div w:id="1202405783">
          <w:marLeft w:val="0"/>
          <w:marRight w:val="0"/>
          <w:marTop w:val="0"/>
          <w:marBottom w:val="0"/>
          <w:divBdr>
            <w:top w:val="none" w:sz="0" w:space="0" w:color="auto"/>
            <w:left w:val="none" w:sz="0" w:space="0" w:color="auto"/>
            <w:bottom w:val="none" w:sz="0" w:space="0" w:color="auto"/>
            <w:right w:val="none" w:sz="0" w:space="0" w:color="auto"/>
          </w:divBdr>
        </w:div>
      </w:divsChild>
    </w:div>
    <w:div w:id="1340890376">
      <w:bodyDiv w:val="1"/>
      <w:marLeft w:val="0"/>
      <w:marRight w:val="0"/>
      <w:marTop w:val="0"/>
      <w:marBottom w:val="0"/>
      <w:divBdr>
        <w:top w:val="none" w:sz="0" w:space="0" w:color="auto"/>
        <w:left w:val="none" w:sz="0" w:space="0" w:color="auto"/>
        <w:bottom w:val="none" w:sz="0" w:space="0" w:color="auto"/>
        <w:right w:val="none" w:sz="0" w:space="0" w:color="auto"/>
      </w:divBdr>
    </w:div>
    <w:div w:id="1343819357">
      <w:bodyDiv w:val="1"/>
      <w:marLeft w:val="0"/>
      <w:marRight w:val="0"/>
      <w:marTop w:val="0"/>
      <w:marBottom w:val="0"/>
      <w:divBdr>
        <w:top w:val="none" w:sz="0" w:space="0" w:color="auto"/>
        <w:left w:val="none" w:sz="0" w:space="0" w:color="auto"/>
        <w:bottom w:val="none" w:sz="0" w:space="0" w:color="auto"/>
        <w:right w:val="none" w:sz="0" w:space="0" w:color="auto"/>
      </w:divBdr>
    </w:div>
    <w:div w:id="1351487638">
      <w:bodyDiv w:val="1"/>
      <w:marLeft w:val="0"/>
      <w:marRight w:val="0"/>
      <w:marTop w:val="0"/>
      <w:marBottom w:val="0"/>
      <w:divBdr>
        <w:top w:val="none" w:sz="0" w:space="0" w:color="auto"/>
        <w:left w:val="none" w:sz="0" w:space="0" w:color="auto"/>
        <w:bottom w:val="none" w:sz="0" w:space="0" w:color="auto"/>
        <w:right w:val="none" w:sz="0" w:space="0" w:color="auto"/>
      </w:divBdr>
      <w:divsChild>
        <w:div w:id="564074963">
          <w:marLeft w:val="0"/>
          <w:marRight w:val="0"/>
          <w:marTop w:val="0"/>
          <w:marBottom w:val="0"/>
          <w:divBdr>
            <w:top w:val="none" w:sz="0" w:space="0" w:color="auto"/>
            <w:left w:val="none" w:sz="0" w:space="0" w:color="auto"/>
            <w:bottom w:val="none" w:sz="0" w:space="0" w:color="auto"/>
            <w:right w:val="none" w:sz="0" w:space="0" w:color="auto"/>
          </w:divBdr>
        </w:div>
      </w:divsChild>
    </w:div>
    <w:div w:id="1386369946">
      <w:bodyDiv w:val="1"/>
      <w:marLeft w:val="0"/>
      <w:marRight w:val="0"/>
      <w:marTop w:val="0"/>
      <w:marBottom w:val="0"/>
      <w:divBdr>
        <w:top w:val="none" w:sz="0" w:space="0" w:color="auto"/>
        <w:left w:val="none" w:sz="0" w:space="0" w:color="auto"/>
        <w:bottom w:val="none" w:sz="0" w:space="0" w:color="auto"/>
        <w:right w:val="none" w:sz="0" w:space="0" w:color="auto"/>
      </w:divBdr>
      <w:divsChild>
        <w:div w:id="1179851847">
          <w:marLeft w:val="0"/>
          <w:marRight w:val="0"/>
          <w:marTop w:val="0"/>
          <w:marBottom w:val="0"/>
          <w:divBdr>
            <w:top w:val="none" w:sz="0" w:space="0" w:color="auto"/>
            <w:left w:val="none" w:sz="0" w:space="0" w:color="auto"/>
            <w:bottom w:val="none" w:sz="0" w:space="0" w:color="auto"/>
            <w:right w:val="none" w:sz="0" w:space="0" w:color="auto"/>
          </w:divBdr>
        </w:div>
      </w:divsChild>
    </w:div>
    <w:div w:id="1393310058">
      <w:bodyDiv w:val="1"/>
      <w:marLeft w:val="0"/>
      <w:marRight w:val="0"/>
      <w:marTop w:val="0"/>
      <w:marBottom w:val="0"/>
      <w:divBdr>
        <w:top w:val="none" w:sz="0" w:space="0" w:color="auto"/>
        <w:left w:val="none" w:sz="0" w:space="0" w:color="auto"/>
        <w:bottom w:val="none" w:sz="0" w:space="0" w:color="auto"/>
        <w:right w:val="none" w:sz="0" w:space="0" w:color="auto"/>
      </w:divBdr>
    </w:div>
    <w:div w:id="1456872171">
      <w:bodyDiv w:val="1"/>
      <w:marLeft w:val="0"/>
      <w:marRight w:val="0"/>
      <w:marTop w:val="0"/>
      <w:marBottom w:val="0"/>
      <w:divBdr>
        <w:top w:val="none" w:sz="0" w:space="0" w:color="auto"/>
        <w:left w:val="none" w:sz="0" w:space="0" w:color="auto"/>
        <w:bottom w:val="none" w:sz="0" w:space="0" w:color="auto"/>
        <w:right w:val="none" w:sz="0" w:space="0" w:color="auto"/>
      </w:divBdr>
    </w:div>
    <w:div w:id="1466895651">
      <w:bodyDiv w:val="1"/>
      <w:marLeft w:val="0"/>
      <w:marRight w:val="0"/>
      <w:marTop w:val="0"/>
      <w:marBottom w:val="0"/>
      <w:divBdr>
        <w:top w:val="none" w:sz="0" w:space="0" w:color="auto"/>
        <w:left w:val="none" w:sz="0" w:space="0" w:color="auto"/>
        <w:bottom w:val="none" w:sz="0" w:space="0" w:color="auto"/>
        <w:right w:val="none" w:sz="0" w:space="0" w:color="auto"/>
      </w:divBdr>
      <w:divsChild>
        <w:div w:id="226689803">
          <w:marLeft w:val="0"/>
          <w:marRight w:val="0"/>
          <w:marTop w:val="0"/>
          <w:marBottom w:val="0"/>
          <w:divBdr>
            <w:top w:val="none" w:sz="0" w:space="0" w:color="auto"/>
            <w:left w:val="none" w:sz="0" w:space="0" w:color="auto"/>
            <w:bottom w:val="none" w:sz="0" w:space="0" w:color="auto"/>
            <w:right w:val="none" w:sz="0" w:space="0" w:color="auto"/>
          </w:divBdr>
        </w:div>
      </w:divsChild>
    </w:div>
    <w:div w:id="1476293912">
      <w:bodyDiv w:val="1"/>
      <w:marLeft w:val="0"/>
      <w:marRight w:val="0"/>
      <w:marTop w:val="0"/>
      <w:marBottom w:val="0"/>
      <w:divBdr>
        <w:top w:val="none" w:sz="0" w:space="0" w:color="auto"/>
        <w:left w:val="none" w:sz="0" w:space="0" w:color="auto"/>
        <w:bottom w:val="none" w:sz="0" w:space="0" w:color="auto"/>
        <w:right w:val="none" w:sz="0" w:space="0" w:color="auto"/>
      </w:divBdr>
    </w:div>
    <w:div w:id="1476338715">
      <w:bodyDiv w:val="1"/>
      <w:marLeft w:val="0"/>
      <w:marRight w:val="0"/>
      <w:marTop w:val="0"/>
      <w:marBottom w:val="0"/>
      <w:divBdr>
        <w:top w:val="none" w:sz="0" w:space="0" w:color="auto"/>
        <w:left w:val="none" w:sz="0" w:space="0" w:color="auto"/>
        <w:bottom w:val="none" w:sz="0" w:space="0" w:color="auto"/>
        <w:right w:val="none" w:sz="0" w:space="0" w:color="auto"/>
      </w:divBdr>
    </w:div>
    <w:div w:id="1497724986">
      <w:bodyDiv w:val="1"/>
      <w:marLeft w:val="0"/>
      <w:marRight w:val="0"/>
      <w:marTop w:val="0"/>
      <w:marBottom w:val="0"/>
      <w:divBdr>
        <w:top w:val="none" w:sz="0" w:space="0" w:color="auto"/>
        <w:left w:val="none" w:sz="0" w:space="0" w:color="auto"/>
        <w:bottom w:val="none" w:sz="0" w:space="0" w:color="auto"/>
        <w:right w:val="none" w:sz="0" w:space="0" w:color="auto"/>
      </w:divBdr>
    </w:div>
    <w:div w:id="1517958174">
      <w:bodyDiv w:val="1"/>
      <w:marLeft w:val="0"/>
      <w:marRight w:val="0"/>
      <w:marTop w:val="0"/>
      <w:marBottom w:val="0"/>
      <w:divBdr>
        <w:top w:val="none" w:sz="0" w:space="0" w:color="auto"/>
        <w:left w:val="none" w:sz="0" w:space="0" w:color="auto"/>
        <w:bottom w:val="none" w:sz="0" w:space="0" w:color="auto"/>
        <w:right w:val="none" w:sz="0" w:space="0" w:color="auto"/>
      </w:divBdr>
      <w:divsChild>
        <w:div w:id="599534337">
          <w:marLeft w:val="0"/>
          <w:marRight w:val="0"/>
          <w:marTop w:val="0"/>
          <w:marBottom w:val="0"/>
          <w:divBdr>
            <w:top w:val="none" w:sz="0" w:space="0" w:color="auto"/>
            <w:left w:val="none" w:sz="0" w:space="0" w:color="auto"/>
            <w:bottom w:val="none" w:sz="0" w:space="0" w:color="auto"/>
            <w:right w:val="none" w:sz="0" w:space="0" w:color="auto"/>
          </w:divBdr>
        </w:div>
      </w:divsChild>
    </w:div>
    <w:div w:id="1520778008">
      <w:bodyDiv w:val="1"/>
      <w:marLeft w:val="0"/>
      <w:marRight w:val="0"/>
      <w:marTop w:val="0"/>
      <w:marBottom w:val="0"/>
      <w:divBdr>
        <w:top w:val="none" w:sz="0" w:space="0" w:color="auto"/>
        <w:left w:val="none" w:sz="0" w:space="0" w:color="auto"/>
        <w:bottom w:val="none" w:sz="0" w:space="0" w:color="auto"/>
        <w:right w:val="none" w:sz="0" w:space="0" w:color="auto"/>
      </w:divBdr>
    </w:div>
    <w:div w:id="1537505801">
      <w:bodyDiv w:val="1"/>
      <w:marLeft w:val="0"/>
      <w:marRight w:val="0"/>
      <w:marTop w:val="0"/>
      <w:marBottom w:val="0"/>
      <w:divBdr>
        <w:top w:val="none" w:sz="0" w:space="0" w:color="auto"/>
        <w:left w:val="none" w:sz="0" w:space="0" w:color="auto"/>
        <w:bottom w:val="none" w:sz="0" w:space="0" w:color="auto"/>
        <w:right w:val="none" w:sz="0" w:space="0" w:color="auto"/>
      </w:divBdr>
      <w:divsChild>
        <w:div w:id="67583333">
          <w:marLeft w:val="0"/>
          <w:marRight w:val="0"/>
          <w:marTop w:val="0"/>
          <w:marBottom w:val="0"/>
          <w:divBdr>
            <w:top w:val="none" w:sz="0" w:space="0" w:color="auto"/>
            <w:left w:val="none" w:sz="0" w:space="0" w:color="auto"/>
            <w:bottom w:val="none" w:sz="0" w:space="0" w:color="auto"/>
            <w:right w:val="none" w:sz="0" w:space="0" w:color="auto"/>
          </w:divBdr>
        </w:div>
      </w:divsChild>
    </w:div>
    <w:div w:id="1537960121">
      <w:bodyDiv w:val="1"/>
      <w:marLeft w:val="0"/>
      <w:marRight w:val="0"/>
      <w:marTop w:val="0"/>
      <w:marBottom w:val="0"/>
      <w:divBdr>
        <w:top w:val="none" w:sz="0" w:space="0" w:color="auto"/>
        <w:left w:val="none" w:sz="0" w:space="0" w:color="auto"/>
        <w:bottom w:val="none" w:sz="0" w:space="0" w:color="auto"/>
        <w:right w:val="none" w:sz="0" w:space="0" w:color="auto"/>
      </w:divBdr>
      <w:divsChild>
        <w:div w:id="488865580">
          <w:marLeft w:val="0"/>
          <w:marRight w:val="0"/>
          <w:marTop w:val="0"/>
          <w:marBottom w:val="0"/>
          <w:divBdr>
            <w:top w:val="none" w:sz="0" w:space="0" w:color="auto"/>
            <w:left w:val="none" w:sz="0" w:space="0" w:color="auto"/>
            <w:bottom w:val="none" w:sz="0" w:space="0" w:color="auto"/>
            <w:right w:val="none" w:sz="0" w:space="0" w:color="auto"/>
          </w:divBdr>
        </w:div>
      </w:divsChild>
    </w:div>
    <w:div w:id="1551653215">
      <w:bodyDiv w:val="1"/>
      <w:marLeft w:val="0"/>
      <w:marRight w:val="0"/>
      <w:marTop w:val="0"/>
      <w:marBottom w:val="0"/>
      <w:divBdr>
        <w:top w:val="none" w:sz="0" w:space="0" w:color="auto"/>
        <w:left w:val="none" w:sz="0" w:space="0" w:color="auto"/>
        <w:bottom w:val="none" w:sz="0" w:space="0" w:color="auto"/>
        <w:right w:val="none" w:sz="0" w:space="0" w:color="auto"/>
      </w:divBdr>
    </w:div>
    <w:div w:id="1554197967">
      <w:bodyDiv w:val="1"/>
      <w:marLeft w:val="0"/>
      <w:marRight w:val="0"/>
      <w:marTop w:val="0"/>
      <w:marBottom w:val="0"/>
      <w:divBdr>
        <w:top w:val="none" w:sz="0" w:space="0" w:color="auto"/>
        <w:left w:val="none" w:sz="0" w:space="0" w:color="auto"/>
        <w:bottom w:val="none" w:sz="0" w:space="0" w:color="auto"/>
        <w:right w:val="none" w:sz="0" w:space="0" w:color="auto"/>
      </w:divBdr>
      <w:divsChild>
        <w:div w:id="2012371143">
          <w:marLeft w:val="0"/>
          <w:marRight w:val="0"/>
          <w:marTop w:val="0"/>
          <w:marBottom w:val="0"/>
          <w:divBdr>
            <w:top w:val="none" w:sz="0" w:space="0" w:color="auto"/>
            <w:left w:val="none" w:sz="0" w:space="0" w:color="auto"/>
            <w:bottom w:val="none" w:sz="0" w:space="0" w:color="auto"/>
            <w:right w:val="none" w:sz="0" w:space="0" w:color="auto"/>
          </w:divBdr>
        </w:div>
      </w:divsChild>
    </w:div>
    <w:div w:id="1554652524">
      <w:bodyDiv w:val="1"/>
      <w:marLeft w:val="0"/>
      <w:marRight w:val="0"/>
      <w:marTop w:val="0"/>
      <w:marBottom w:val="0"/>
      <w:divBdr>
        <w:top w:val="none" w:sz="0" w:space="0" w:color="auto"/>
        <w:left w:val="none" w:sz="0" w:space="0" w:color="auto"/>
        <w:bottom w:val="none" w:sz="0" w:space="0" w:color="auto"/>
        <w:right w:val="none" w:sz="0" w:space="0" w:color="auto"/>
      </w:divBdr>
      <w:divsChild>
        <w:div w:id="1183058130">
          <w:marLeft w:val="0"/>
          <w:marRight w:val="0"/>
          <w:marTop w:val="0"/>
          <w:marBottom w:val="0"/>
          <w:divBdr>
            <w:top w:val="none" w:sz="0" w:space="0" w:color="auto"/>
            <w:left w:val="none" w:sz="0" w:space="0" w:color="auto"/>
            <w:bottom w:val="none" w:sz="0" w:space="0" w:color="auto"/>
            <w:right w:val="none" w:sz="0" w:space="0" w:color="auto"/>
          </w:divBdr>
        </w:div>
      </w:divsChild>
    </w:div>
    <w:div w:id="1557162896">
      <w:bodyDiv w:val="1"/>
      <w:marLeft w:val="0"/>
      <w:marRight w:val="0"/>
      <w:marTop w:val="0"/>
      <w:marBottom w:val="0"/>
      <w:divBdr>
        <w:top w:val="none" w:sz="0" w:space="0" w:color="auto"/>
        <w:left w:val="none" w:sz="0" w:space="0" w:color="auto"/>
        <w:bottom w:val="none" w:sz="0" w:space="0" w:color="auto"/>
        <w:right w:val="none" w:sz="0" w:space="0" w:color="auto"/>
      </w:divBdr>
      <w:divsChild>
        <w:div w:id="2131121400">
          <w:marLeft w:val="0"/>
          <w:marRight w:val="0"/>
          <w:marTop w:val="0"/>
          <w:marBottom w:val="0"/>
          <w:divBdr>
            <w:top w:val="none" w:sz="0" w:space="0" w:color="auto"/>
            <w:left w:val="none" w:sz="0" w:space="0" w:color="auto"/>
            <w:bottom w:val="none" w:sz="0" w:space="0" w:color="auto"/>
            <w:right w:val="none" w:sz="0" w:space="0" w:color="auto"/>
          </w:divBdr>
        </w:div>
      </w:divsChild>
    </w:div>
    <w:div w:id="1580364367">
      <w:bodyDiv w:val="1"/>
      <w:marLeft w:val="0"/>
      <w:marRight w:val="0"/>
      <w:marTop w:val="0"/>
      <w:marBottom w:val="0"/>
      <w:divBdr>
        <w:top w:val="none" w:sz="0" w:space="0" w:color="auto"/>
        <w:left w:val="none" w:sz="0" w:space="0" w:color="auto"/>
        <w:bottom w:val="none" w:sz="0" w:space="0" w:color="auto"/>
        <w:right w:val="none" w:sz="0" w:space="0" w:color="auto"/>
      </w:divBdr>
      <w:divsChild>
        <w:div w:id="155846562">
          <w:marLeft w:val="0"/>
          <w:marRight w:val="0"/>
          <w:marTop w:val="0"/>
          <w:marBottom w:val="0"/>
          <w:divBdr>
            <w:top w:val="none" w:sz="0" w:space="0" w:color="auto"/>
            <w:left w:val="none" w:sz="0" w:space="0" w:color="auto"/>
            <w:bottom w:val="none" w:sz="0" w:space="0" w:color="auto"/>
            <w:right w:val="none" w:sz="0" w:space="0" w:color="auto"/>
          </w:divBdr>
        </w:div>
      </w:divsChild>
    </w:div>
    <w:div w:id="1580404465">
      <w:bodyDiv w:val="1"/>
      <w:marLeft w:val="0"/>
      <w:marRight w:val="0"/>
      <w:marTop w:val="0"/>
      <w:marBottom w:val="0"/>
      <w:divBdr>
        <w:top w:val="none" w:sz="0" w:space="0" w:color="auto"/>
        <w:left w:val="none" w:sz="0" w:space="0" w:color="auto"/>
        <w:bottom w:val="none" w:sz="0" w:space="0" w:color="auto"/>
        <w:right w:val="none" w:sz="0" w:space="0" w:color="auto"/>
      </w:divBdr>
    </w:div>
    <w:div w:id="1580406771">
      <w:bodyDiv w:val="1"/>
      <w:marLeft w:val="0"/>
      <w:marRight w:val="0"/>
      <w:marTop w:val="0"/>
      <w:marBottom w:val="0"/>
      <w:divBdr>
        <w:top w:val="none" w:sz="0" w:space="0" w:color="auto"/>
        <w:left w:val="none" w:sz="0" w:space="0" w:color="auto"/>
        <w:bottom w:val="none" w:sz="0" w:space="0" w:color="auto"/>
        <w:right w:val="none" w:sz="0" w:space="0" w:color="auto"/>
      </w:divBdr>
      <w:divsChild>
        <w:div w:id="1095401256">
          <w:marLeft w:val="0"/>
          <w:marRight w:val="0"/>
          <w:marTop w:val="0"/>
          <w:marBottom w:val="0"/>
          <w:divBdr>
            <w:top w:val="none" w:sz="0" w:space="0" w:color="auto"/>
            <w:left w:val="none" w:sz="0" w:space="0" w:color="auto"/>
            <w:bottom w:val="none" w:sz="0" w:space="0" w:color="auto"/>
            <w:right w:val="none" w:sz="0" w:space="0" w:color="auto"/>
          </w:divBdr>
        </w:div>
      </w:divsChild>
    </w:div>
    <w:div w:id="1605308162">
      <w:bodyDiv w:val="1"/>
      <w:marLeft w:val="0"/>
      <w:marRight w:val="0"/>
      <w:marTop w:val="0"/>
      <w:marBottom w:val="0"/>
      <w:divBdr>
        <w:top w:val="none" w:sz="0" w:space="0" w:color="auto"/>
        <w:left w:val="none" w:sz="0" w:space="0" w:color="auto"/>
        <w:bottom w:val="none" w:sz="0" w:space="0" w:color="auto"/>
        <w:right w:val="none" w:sz="0" w:space="0" w:color="auto"/>
      </w:divBdr>
      <w:divsChild>
        <w:div w:id="313729897">
          <w:marLeft w:val="0"/>
          <w:marRight w:val="0"/>
          <w:marTop w:val="0"/>
          <w:marBottom w:val="0"/>
          <w:divBdr>
            <w:top w:val="none" w:sz="0" w:space="0" w:color="auto"/>
            <w:left w:val="none" w:sz="0" w:space="0" w:color="auto"/>
            <w:bottom w:val="none" w:sz="0" w:space="0" w:color="auto"/>
            <w:right w:val="none" w:sz="0" w:space="0" w:color="auto"/>
          </w:divBdr>
        </w:div>
        <w:div w:id="1867055253">
          <w:marLeft w:val="0"/>
          <w:marRight w:val="0"/>
          <w:marTop w:val="0"/>
          <w:marBottom w:val="0"/>
          <w:divBdr>
            <w:top w:val="none" w:sz="0" w:space="0" w:color="auto"/>
            <w:left w:val="none" w:sz="0" w:space="0" w:color="auto"/>
            <w:bottom w:val="none" w:sz="0" w:space="0" w:color="auto"/>
            <w:right w:val="none" w:sz="0" w:space="0" w:color="auto"/>
          </w:divBdr>
          <w:divsChild>
            <w:div w:id="1656300723">
              <w:marLeft w:val="0"/>
              <w:marRight w:val="0"/>
              <w:marTop w:val="0"/>
              <w:marBottom w:val="0"/>
              <w:divBdr>
                <w:top w:val="none" w:sz="0" w:space="0" w:color="auto"/>
                <w:left w:val="none" w:sz="0" w:space="0" w:color="auto"/>
                <w:bottom w:val="none" w:sz="0" w:space="0" w:color="auto"/>
                <w:right w:val="none" w:sz="0" w:space="0" w:color="auto"/>
              </w:divBdr>
              <w:divsChild>
                <w:div w:id="1950232582">
                  <w:marLeft w:val="0"/>
                  <w:marRight w:val="0"/>
                  <w:marTop w:val="0"/>
                  <w:marBottom w:val="0"/>
                  <w:divBdr>
                    <w:top w:val="none" w:sz="0" w:space="0" w:color="auto"/>
                    <w:left w:val="none" w:sz="0" w:space="0" w:color="auto"/>
                    <w:bottom w:val="none" w:sz="0" w:space="0" w:color="auto"/>
                    <w:right w:val="none" w:sz="0" w:space="0" w:color="auto"/>
                  </w:divBdr>
                  <w:divsChild>
                    <w:div w:id="1037311281">
                      <w:marLeft w:val="0"/>
                      <w:marRight w:val="0"/>
                      <w:marTop w:val="0"/>
                      <w:marBottom w:val="0"/>
                      <w:divBdr>
                        <w:top w:val="none" w:sz="0" w:space="0" w:color="auto"/>
                        <w:left w:val="none" w:sz="0" w:space="0" w:color="auto"/>
                        <w:bottom w:val="none" w:sz="0" w:space="0" w:color="auto"/>
                        <w:right w:val="none" w:sz="0" w:space="0" w:color="auto"/>
                      </w:divBdr>
                      <w:divsChild>
                        <w:div w:id="522668195">
                          <w:marLeft w:val="0"/>
                          <w:marRight w:val="0"/>
                          <w:marTop w:val="0"/>
                          <w:marBottom w:val="0"/>
                          <w:divBdr>
                            <w:top w:val="none" w:sz="0" w:space="0" w:color="auto"/>
                            <w:left w:val="none" w:sz="0" w:space="0" w:color="auto"/>
                            <w:bottom w:val="none" w:sz="0" w:space="0" w:color="auto"/>
                            <w:right w:val="none" w:sz="0" w:space="0" w:color="auto"/>
                          </w:divBdr>
                          <w:divsChild>
                            <w:div w:id="21685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8191210">
      <w:bodyDiv w:val="1"/>
      <w:marLeft w:val="0"/>
      <w:marRight w:val="0"/>
      <w:marTop w:val="0"/>
      <w:marBottom w:val="0"/>
      <w:divBdr>
        <w:top w:val="none" w:sz="0" w:space="0" w:color="auto"/>
        <w:left w:val="none" w:sz="0" w:space="0" w:color="auto"/>
        <w:bottom w:val="none" w:sz="0" w:space="0" w:color="auto"/>
        <w:right w:val="none" w:sz="0" w:space="0" w:color="auto"/>
      </w:divBdr>
      <w:divsChild>
        <w:div w:id="1923903014">
          <w:marLeft w:val="0"/>
          <w:marRight w:val="0"/>
          <w:marTop w:val="0"/>
          <w:marBottom w:val="0"/>
          <w:divBdr>
            <w:top w:val="none" w:sz="0" w:space="0" w:color="auto"/>
            <w:left w:val="none" w:sz="0" w:space="0" w:color="auto"/>
            <w:bottom w:val="none" w:sz="0" w:space="0" w:color="auto"/>
            <w:right w:val="none" w:sz="0" w:space="0" w:color="auto"/>
          </w:divBdr>
        </w:div>
      </w:divsChild>
    </w:div>
    <w:div w:id="1626807426">
      <w:bodyDiv w:val="1"/>
      <w:marLeft w:val="0"/>
      <w:marRight w:val="0"/>
      <w:marTop w:val="0"/>
      <w:marBottom w:val="0"/>
      <w:divBdr>
        <w:top w:val="none" w:sz="0" w:space="0" w:color="auto"/>
        <w:left w:val="none" w:sz="0" w:space="0" w:color="auto"/>
        <w:bottom w:val="none" w:sz="0" w:space="0" w:color="auto"/>
        <w:right w:val="none" w:sz="0" w:space="0" w:color="auto"/>
      </w:divBdr>
    </w:div>
    <w:div w:id="1647706662">
      <w:bodyDiv w:val="1"/>
      <w:marLeft w:val="0"/>
      <w:marRight w:val="0"/>
      <w:marTop w:val="0"/>
      <w:marBottom w:val="0"/>
      <w:divBdr>
        <w:top w:val="none" w:sz="0" w:space="0" w:color="auto"/>
        <w:left w:val="none" w:sz="0" w:space="0" w:color="auto"/>
        <w:bottom w:val="none" w:sz="0" w:space="0" w:color="auto"/>
        <w:right w:val="none" w:sz="0" w:space="0" w:color="auto"/>
      </w:divBdr>
      <w:divsChild>
        <w:div w:id="168646651">
          <w:marLeft w:val="0"/>
          <w:marRight w:val="0"/>
          <w:marTop w:val="0"/>
          <w:marBottom w:val="0"/>
          <w:divBdr>
            <w:top w:val="none" w:sz="0" w:space="0" w:color="auto"/>
            <w:left w:val="none" w:sz="0" w:space="0" w:color="auto"/>
            <w:bottom w:val="none" w:sz="0" w:space="0" w:color="auto"/>
            <w:right w:val="none" w:sz="0" w:space="0" w:color="auto"/>
          </w:divBdr>
        </w:div>
      </w:divsChild>
    </w:div>
    <w:div w:id="1649087057">
      <w:bodyDiv w:val="1"/>
      <w:marLeft w:val="0"/>
      <w:marRight w:val="0"/>
      <w:marTop w:val="0"/>
      <w:marBottom w:val="0"/>
      <w:divBdr>
        <w:top w:val="none" w:sz="0" w:space="0" w:color="auto"/>
        <w:left w:val="none" w:sz="0" w:space="0" w:color="auto"/>
        <w:bottom w:val="none" w:sz="0" w:space="0" w:color="auto"/>
        <w:right w:val="none" w:sz="0" w:space="0" w:color="auto"/>
      </w:divBdr>
    </w:div>
    <w:div w:id="1671329263">
      <w:bodyDiv w:val="1"/>
      <w:marLeft w:val="0"/>
      <w:marRight w:val="0"/>
      <w:marTop w:val="0"/>
      <w:marBottom w:val="0"/>
      <w:divBdr>
        <w:top w:val="none" w:sz="0" w:space="0" w:color="auto"/>
        <w:left w:val="none" w:sz="0" w:space="0" w:color="auto"/>
        <w:bottom w:val="none" w:sz="0" w:space="0" w:color="auto"/>
        <w:right w:val="none" w:sz="0" w:space="0" w:color="auto"/>
      </w:divBdr>
      <w:divsChild>
        <w:div w:id="672298712">
          <w:marLeft w:val="0"/>
          <w:marRight w:val="0"/>
          <w:marTop w:val="0"/>
          <w:marBottom w:val="0"/>
          <w:divBdr>
            <w:top w:val="none" w:sz="0" w:space="0" w:color="auto"/>
            <w:left w:val="none" w:sz="0" w:space="0" w:color="auto"/>
            <w:bottom w:val="none" w:sz="0" w:space="0" w:color="auto"/>
            <w:right w:val="none" w:sz="0" w:space="0" w:color="auto"/>
          </w:divBdr>
        </w:div>
      </w:divsChild>
    </w:div>
    <w:div w:id="1681227706">
      <w:bodyDiv w:val="1"/>
      <w:marLeft w:val="0"/>
      <w:marRight w:val="0"/>
      <w:marTop w:val="0"/>
      <w:marBottom w:val="0"/>
      <w:divBdr>
        <w:top w:val="none" w:sz="0" w:space="0" w:color="auto"/>
        <w:left w:val="none" w:sz="0" w:space="0" w:color="auto"/>
        <w:bottom w:val="none" w:sz="0" w:space="0" w:color="auto"/>
        <w:right w:val="none" w:sz="0" w:space="0" w:color="auto"/>
      </w:divBdr>
      <w:divsChild>
        <w:div w:id="1400589527">
          <w:marLeft w:val="0"/>
          <w:marRight w:val="0"/>
          <w:marTop w:val="0"/>
          <w:marBottom w:val="0"/>
          <w:divBdr>
            <w:top w:val="none" w:sz="0" w:space="0" w:color="auto"/>
            <w:left w:val="none" w:sz="0" w:space="0" w:color="auto"/>
            <w:bottom w:val="none" w:sz="0" w:space="0" w:color="auto"/>
            <w:right w:val="none" w:sz="0" w:space="0" w:color="auto"/>
          </w:divBdr>
        </w:div>
      </w:divsChild>
    </w:div>
    <w:div w:id="1683511904">
      <w:bodyDiv w:val="1"/>
      <w:marLeft w:val="0"/>
      <w:marRight w:val="0"/>
      <w:marTop w:val="0"/>
      <w:marBottom w:val="0"/>
      <w:divBdr>
        <w:top w:val="none" w:sz="0" w:space="0" w:color="auto"/>
        <w:left w:val="none" w:sz="0" w:space="0" w:color="auto"/>
        <w:bottom w:val="none" w:sz="0" w:space="0" w:color="auto"/>
        <w:right w:val="none" w:sz="0" w:space="0" w:color="auto"/>
      </w:divBdr>
    </w:div>
    <w:div w:id="1692142140">
      <w:bodyDiv w:val="1"/>
      <w:marLeft w:val="0"/>
      <w:marRight w:val="0"/>
      <w:marTop w:val="0"/>
      <w:marBottom w:val="0"/>
      <w:divBdr>
        <w:top w:val="none" w:sz="0" w:space="0" w:color="auto"/>
        <w:left w:val="none" w:sz="0" w:space="0" w:color="auto"/>
        <w:bottom w:val="none" w:sz="0" w:space="0" w:color="auto"/>
        <w:right w:val="none" w:sz="0" w:space="0" w:color="auto"/>
      </w:divBdr>
      <w:divsChild>
        <w:div w:id="1895892398">
          <w:marLeft w:val="0"/>
          <w:marRight w:val="0"/>
          <w:marTop w:val="0"/>
          <w:marBottom w:val="0"/>
          <w:divBdr>
            <w:top w:val="none" w:sz="0" w:space="0" w:color="auto"/>
            <w:left w:val="none" w:sz="0" w:space="0" w:color="auto"/>
            <w:bottom w:val="none" w:sz="0" w:space="0" w:color="auto"/>
            <w:right w:val="none" w:sz="0" w:space="0" w:color="auto"/>
          </w:divBdr>
        </w:div>
      </w:divsChild>
    </w:div>
    <w:div w:id="1718316370">
      <w:bodyDiv w:val="1"/>
      <w:marLeft w:val="0"/>
      <w:marRight w:val="0"/>
      <w:marTop w:val="0"/>
      <w:marBottom w:val="0"/>
      <w:divBdr>
        <w:top w:val="none" w:sz="0" w:space="0" w:color="auto"/>
        <w:left w:val="none" w:sz="0" w:space="0" w:color="auto"/>
        <w:bottom w:val="none" w:sz="0" w:space="0" w:color="auto"/>
        <w:right w:val="none" w:sz="0" w:space="0" w:color="auto"/>
      </w:divBdr>
    </w:div>
    <w:div w:id="1722049850">
      <w:bodyDiv w:val="1"/>
      <w:marLeft w:val="0"/>
      <w:marRight w:val="0"/>
      <w:marTop w:val="0"/>
      <w:marBottom w:val="0"/>
      <w:divBdr>
        <w:top w:val="none" w:sz="0" w:space="0" w:color="auto"/>
        <w:left w:val="none" w:sz="0" w:space="0" w:color="auto"/>
        <w:bottom w:val="none" w:sz="0" w:space="0" w:color="auto"/>
        <w:right w:val="none" w:sz="0" w:space="0" w:color="auto"/>
      </w:divBdr>
    </w:div>
    <w:div w:id="1725760206">
      <w:bodyDiv w:val="1"/>
      <w:marLeft w:val="0"/>
      <w:marRight w:val="0"/>
      <w:marTop w:val="0"/>
      <w:marBottom w:val="0"/>
      <w:divBdr>
        <w:top w:val="none" w:sz="0" w:space="0" w:color="auto"/>
        <w:left w:val="none" w:sz="0" w:space="0" w:color="auto"/>
        <w:bottom w:val="none" w:sz="0" w:space="0" w:color="auto"/>
        <w:right w:val="none" w:sz="0" w:space="0" w:color="auto"/>
      </w:divBdr>
    </w:div>
    <w:div w:id="1730113682">
      <w:bodyDiv w:val="1"/>
      <w:marLeft w:val="0"/>
      <w:marRight w:val="0"/>
      <w:marTop w:val="0"/>
      <w:marBottom w:val="0"/>
      <w:divBdr>
        <w:top w:val="none" w:sz="0" w:space="0" w:color="auto"/>
        <w:left w:val="none" w:sz="0" w:space="0" w:color="auto"/>
        <w:bottom w:val="none" w:sz="0" w:space="0" w:color="auto"/>
        <w:right w:val="none" w:sz="0" w:space="0" w:color="auto"/>
      </w:divBdr>
    </w:div>
    <w:div w:id="1738747602">
      <w:bodyDiv w:val="1"/>
      <w:marLeft w:val="0"/>
      <w:marRight w:val="0"/>
      <w:marTop w:val="0"/>
      <w:marBottom w:val="0"/>
      <w:divBdr>
        <w:top w:val="none" w:sz="0" w:space="0" w:color="auto"/>
        <w:left w:val="none" w:sz="0" w:space="0" w:color="auto"/>
        <w:bottom w:val="none" w:sz="0" w:space="0" w:color="auto"/>
        <w:right w:val="none" w:sz="0" w:space="0" w:color="auto"/>
      </w:divBdr>
    </w:div>
    <w:div w:id="1747413119">
      <w:bodyDiv w:val="1"/>
      <w:marLeft w:val="0"/>
      <w:marRight w:val="0"/>
      <w:marTop w:val="0"/>
      <w:marBottom w:val="0"/>
      <w:divBdr>
        <w:top w:val="none" w:sz="0" w:space="0" w:color="auto"/>
        <w:left w:val="none" w:sz="0" w:space="0" w:color="auto"/>
        <w:bottom w:val="none" w:sz="0" w:space="0" w:color="auto"/>
        <w:right w:val="none" w:sz="0" w:space="0" w:color="auto"/>
      </w:divBdr>
      <w:divsChild>
        <w:div w:id="1305160676">
          <w:marLeft w:val="0"/>
          <w:marRight w:val="0"/>
          <w:marTop w:val="0"/>
          <w:marBottom w:val="0"/>
          <w:divBdr>
            <w:top w:val="none" w:sz="0" w:space="0" w:color="auto"/>
            <w:left w:val="none" w:sz="0" w:space="0" w:color="auto"/>
            <w:bottom w:val="none" w:sz="0" w:space="0" w:color="auto"/>
            <w:right w:val="none" w:sz="0" w:space="0" w:color="auto"/>
          </w:divBdr>
        </w:div>
      </w:divsChild>
    </w:div>
    <w:div w:id="1767724137">
      <w:bodyDiv w:val="1"/>
      <w:marLeft w:val="0"/>
      <w:marRight w:val="0"/>
      <w:marTop w:val="0"/>
      <w:marBottom w:val="0"/>
      <w:divBdr>
        <w:top w:val="none" w:sz="0" w:space="0" w:color="auto"/>
        <w:left w:val="none" w:sz="0" w:space="0" w:color="auto"/>
        <w:bottom w:val="none" w:sz="0" w:space="0" w:color="auto"/>
        <w:right w:val="none" w:sz="0" w:space="0" w:color="auto"/>
      </w:divBdr>
    </w:div>
    <w:div w:id="1779371694">
      <w:bodyDiv w:val="1"/>
      <w:marLeft w:val="0"/>
      <w:marRight w:val="0"/>
      <w:marTop w:val="0"/>
      <w:marBottom w:val="0"/>
      <w:divBdr>
        <w:top w:val="none" w:sz="0" w:space="0" w:color="auto"/>
        <w:left w:val="none" w:sz="0" w:space="0" w:color="auto"/>
        <w:bottom w:val="none" w:sz="0" w:space="0" w:color="auto"/>
        <w:right w:val="none" w:sz="0" w:space="0" w:color="auto"/>
      </w:divBdr>
      <w:divsChild>
        <w:div w:id="1876456632">
          <w:marLeft w:val="0"/>
          <w:marRight w:val="0"/>
          <w:marTop w:val="0"/>
          <w:marBottom w:val="0"/>
          <w:divBdr>
            <w:top w:val="none" w:sz="0" w:space="0" w:color="auto"/>
            <w:left w:val="none" w:sz="0" w:space="0" w:color="auto"/>
            <w:bottom w:val="none" w:sz="0" w:space="0" w:color="auto"/>
            <w:right w:val="none" w:sz="0" w:space="0" w:color="auto"/>
          </w:divBdr>
        </w:div>
      </w:divsChild>
    </w:div>
    <w:div w:id="1801267772">
      <w:bodyDiv w:val="1"/>
      <w:marLeft w:val="0"/>
      <w:marRight w:val="0"/>
      <w:marTop w:val="0"/>
      <w:marBottom w:val="0"/>
      <w:divBdr>
        <w:top w:val="none" w:sz="0" w:space="0" w:color="auto"/>
        <w:left w:val="none" w:sz="0" w:space="0" w:color="auto"/>
        <w:bottom w:val="none" w:sz="0" w:space="0" w:color="auto"/>
        <w:right w:val="none" w:sz="0" w:space="0" w:color="auto"/>
      </w:divBdr>
      <w:divsChild>
        <w:div w:id="1955868611">
          <w:marLeft w:val="0"/>
          <w:marRight w:val="0"/>
          <w:marTop w:val="0"/>
          <w:marBottom w:val="0"/>
          <w:divBdr>
            <w:top w:val="none" w:sz="0" w:space="0" w:color="auto"/>
            <w:left w:val="none" w:sz="0" w:space="0" w:color="auto"/>
            <w:bottom w:val="none" w:sz="0" w:space="0" w:color="auto"/>
            <w:right w:val="none" w:sz="0" w:space="0" w:color="auto"/>
          </w:divBdr>
        </w:div>
      </w:divsChild>
    </w:div>
    <w:div w:id="1816481825">
      <w:bodyDiv w:val="1"/>
      <w:marLeft w:val="0"/>
      <w:marRight w:val="0"/>
      <w:marTop w:val="0"/>
      <w:marBottom w:val="0"/>
      <w:divBdr>
        <w:top w:val="none" w:sz="0" w:space="0" w:color="auto"/>
        <w:left w:val="none" w:sz="0" w:space="0" w:color="auto"/>
        <w:bottom w:val="none" w:sz="0" w:space="0" w:color="auto"/>
        <w:right w:val="none" w:sz="0" w:space="0" w:color="auto"/>
      </w:divBdr>
    </w:div>
    <w:div w:id="1841774513">
      <w:bodyDiv w:val="1"/>
      <w:marLeft w:val="0"/>
      <w:marRight w:val="0"/>
      <w:marTop w:val="0"/>
      <w:marBottom w:val="0"/>
      <w:divBdr>
        <w:top w:val="none" w:sz="0" w:space="0" w:color="auto"/>
        <w:left w:val="none" w:sz="0" w:space="0" w:color="auto"/>
        <w:bottom w:val="none" w:sz="0" w:space="0" w:color="auto"/>
        <w:right w:val="none" w:sz="0" w:space="0" w:color="auto"/>
      </w:divBdr>
    </w:div>
    <w:div w:id="1848591862">
      <w:bodyDiv w:val="1"/>
      <w:marLeft w:val="0"/>
      <w:marRight w:val="0"/>
      <w:marTop w:val="0"/>
      <w:marBottom w:val="0"/>
      <w:divBdr>
        <w:top w:val="none" w:sz="0" w:space="0" w:color="auto"/>
        <w:left w:val="none" w:sz="0" w:space="0" w:color="auto"/>
        <w:bottom w:val="none" w:sz="0" w:space="0" w:color="auto"/>
        <w:right w:val="none" w:sz="0" w:space="0" w:color="auto"/>
      </w:divBdr>
    </w:div>
    <w:div w:id="1852455620">
      <w:bodyDiv w:val="1"/>
      <w:marLeft w:val="0"/>
      <w:marRight w:val="0"/>
      <w:marTop w:val="0"/>
      <w:marBottom w:val="0"/>
      <w:divBdr>
        <w:top w:val="none" w:sz="0" w:space="0" w:color="auto"/>
        <w:left w:val="none" w:sz="0" w:space="0" w:color="auto"/>
        <w:bottom w:val="none" w:sz="0" w:space="0" w:color="auto"/>
        <w:right w:val="none" w:sz="0" w:space="0" w:color="auto"/>
      </w:divBdr>
      <w:divsChild>
        <w:div w:id="873738706">
          <w:marLeft w:val="0"/>
          <w:marRight w:val="0"/>
          <w:marTop w:val="0"/>
          <w:marBottom w:val="0"/>
          <w:divBdr>
            <w:top w:val="none" w:sz="0" w:space="0" w:color="auto"/>
            <w:left w:val="none" w:sz="0" w:space="0" w:color="auto"/>
            <w:bottom w:val="none" w:sz="0" w:space="0" w:color="auto"/>
            <w:right w:val="none" w:sz="0" w:space="0" w:color="auto"/>
          </w:divBdr>
        </w:div>
      </w:divsChild>
    </w:div>
    <w:div w:id="1852988625">
      <w:bodyDiv w:val="1"/>
      <w:marLeft w:val="0"/>
      <w:marRight w:val="0"/>
      <w:marTop w:val="0"/>
      <w:marBottom w:val="0"/>
      <w:divBdr>
        <w:top w:val="none" w:sz="0" w:space="0" w:color="auto"/>
        <w:left w:val="none" w:sz="0" w:space="0" w:color="auto"/>
        <w:bottom w:val="none" w:sz="0" w:space="0" w:color="auto"/>
        <w:right w:val="none" w:sz="0" w:space="0" w:color="auto"/>
      </w:divBdr>
    </w:div>
    <w:div w:id="1877155549">
      <w:bodyDiv w:val="1"/>
      <w:marLeft w:val="0"/>
      <w:marRight w:val="0"/>
      <w:marTop w:val="0"/>
      <w:marBottom w:val="0"/>
      <w:divBdr>
        <w:top w:val="none" w:sz="0" w:space="0" w:color="auto"/>
        <w:left w:val="none" w:sz="0" w:space="0" w:color="auto"/>
        <w:bottom w:val="none" w:sz="0" w:space="0" w:color="auto"/>
        <w:right w:val="none" w:sz="0" w:space="0" w:color="auto"/>
      </w:divBdr>
    </w:div>
    <w:div w:id="1878270492">
      <w:bodyDiv w:val="1"/>
      <w:marLeft w:val="0"/>
      <w:marRight w:val="0"/>
      <w:marTop w:val="0"/>
      <w:marBottom w:val="0"/>
      <w:divBdr>
        <w:top w:val="none" w:sz="0" w:space="0" w:color="auto"/>
        <w:left w:val="none" w:sz="0" w:space="0" w:color="auto"/>
        <w:bottom w:val="none" w:sz="0" w:space="0" w:color="auto"/>
        <w:right w:val="none" w:sz="0" w:space="0" w:color="auto"/>
      </w:divBdr>
      <w:divsChild>
        <w:div w:id="553854251">
          <w:marLeft w:val="0"/>
          <w:marRight w:val="0"/>
          <w:marTop w:val="0"/>
          <w:marBottom w:val="0"/>
          <w:divBdr>
            <w:top w:val="none" w:sz="0" w:space="0" w:color="auto"/>
            <w:left w:val="none" w:sz="0" w:space="0" w:color="auto"/>
            <w:bottom w:val="none" w:sz="0" w:space="0" w:color="auto"/>
            <w:right w:val="none" w:sz="0" w:space="0" w:color="auto"/>
          </w:divBdr>
        </w:div>
      </w:divsChild>
    </w:div>
    <w:div w:id="1887522847">
      <w:bodyDiv w:val="1"/>
      <w:marLeft w:val="0"/>
      <w:marRight w:val="0"/>
      <w:marTop w:val="0"/>
      <w:marBottom w:val="0"/>
      <w:divBdr>
        <w:top w:val="none" w:sz="0" w:space="0" w:color="auto"/>
        <w:left w:val="none" w:sz="0" w:space="0" w:color="auto"/>
        <w:bottom w:val="none" w:sz="0" w:space="0" w:color="auto"/>
        <w:right w:val="none" w:sz="0" w:space="0" w:color="auto"/>
      </w:divBdr>
    </w:div>
    <w:div w:id="1890412076">
      <w:bodyDiv w:val="1"/>
      <w:marLeft w:val="0"/>
      <w:marRight w:val="0"/>
      <w:marTop w:val="0"/>
      <w:marBottom w:val="0"/>
      <w:divBdr>
        <w:top w:val="none" w:sz="0" w:space="0" w:color="auto"/>
        <w:left w:val="none" w:sz="0" w:space="0" w:color="auto"/>
        <w:bottom w:val="none" w:sz="0" w:space="0" w:color="auto"/>
        <w:right w:val="none" w:sz="0" w:space="0" w:color="auto"/>
      </w:divBdr>
      <w:divsChild>
        <w:div w:id="1308582632">
          <w:marLeft w:val="0"/>
          <w:marRight w:val="0"/>
          <w:marTop w:val="0"/>
          <w:marBottom w:val="0"/>
          <w:divBdr>
            <w:top w:val="none" w:sz="0" w:space="0" w:color="auto"/>
            <w:left w:val="none" w:sz="0" w:space="0" w:color="auto"/>
            <w:bottom w:val="none" w:sz="0" w:space="0" w:color="auto"/>
            <w:right w:val="none" w:sz="0" w:space="0" w:color="auto"/>
          </w:divBdr>
        </w:div>
      </w:divsChild>
    </w:div>
    <w:div w:id="1890461240">
      <w:bodyDiv w:val="1"/>
      <w:marLeft w:val="0"/>
      <w:marRight w:val="0"/>
      <w:marTop w:val="0"/>
      <w:marBottom w:val="0"/>
      <w:divBdr>
        <w:top w:val="none" w:sz="0" w:space="0" w:color="auto"/>
        <w:left w:val="none" w:sz="0" w:space="0" w:color="auto"/>
        <w:bottom w:val="none" w:sz="0" w:space="0" w:color="auto"/>
        <w:right w:val="none" w:sz="0" w:space="0" w:color="auto"/>
      </w:divBdr>
    </w:div>
    <w:div w:id="1914198957">
      <w:bodyDiv w:val="1"/>
      <w:marLeft w:val="0"/>
      <w:marRight w:val="0"/>
      <w:marTop w:val="0"/>
      <w:marBottom w:val="0"/>
      <w:divBdr>
        <w:top w:val="none" w:sz="0" w:space="0" w:color="auto"/>
        <w:left w:val="none" w:sz="0" w:space="0" w:color="auto"/>
        <w:bottom w:val="none" w:sz="0" w:space="0" w:color="auto"/>
        <w:right w:val="none" w:sz="0" w:space="0" w:color="auto"/>
      </w:divBdr>
      <w:divsChild>
        <w:div w:id="2009359029">
          <w:marLeft w:val="0"/>
          <w:marRight w:val="0"/>
          <w:marTop w:val="0"/>
          <w:marBottom w:val="0"/>
          <w:divBdr>
            <w:top w:val="none" w:sz="0" w:space="0" w:color="auto"/>
            <w:left w:val="none" w:sz="0" w:space="0" w:color="auto"/>
            <w:bottom w:val="none" w:sz="0" w:space="0" w:color="auto"/>
            <w:right w:val="none" w:sz="0" w:space="0" w:color="auto"/>
          </w:divBdr>
        </w:div>
      </w:divsChild>
    </w:div>
    <w:div w:id="1916625279">
      <w:bodyDiv w:val="1"/>
      <w:marLeft w:val="0"/>
      <w:marRight w:val="0"/>
      <w:marTop w:val="0"/>
      <w:marBottom w:val="0"/>
      <w:divBdr>
        <w:top w:val="none" w:sz="0" w:space="0" w:color="auto"/>
        <w:left w:val="none" w:sz="0" w:space="0" w:color="auto"/>
        <w:bottom w:val="none" w:sz="0" w:space="0" w:color="auto"/>
        <w:right w:val="none" w:sz="0" w:space="0" w:color="auto"/>
      </w:divBdr>
      <w:divsChild>
        <w:div w:id="1482768688">
          <w:marLeft w:val="0"/>
          <w:marRight w:val="0"/>
          <w:marTop w:val="0"/>
          <w:marBottom w:val="0"/>
          <w:divBdr>
            <w:top w:val="none" w:sz="0" w:space="0" w:color="auto"/>
            <w:left w:val="none" w:sz="0" w:space="0" w:color="auto"/>
            <w:bottom w:val="none" w:sz="0" w:space="0" w:color="auto"/>
            <w:right w:val="none" w:sz="0" w:space="0" w:color="auto"/>
          </w:divBdr>
        </w:div>
      </w:divsChild>
    </w:div>
    <w:div w:id="1936939240">
      <w:bodyDiv w:val="1"/>
      <w:marLeft w:val="0"/>
      <w:marRight w:val="0"/>
      <w:marTop w:val="0"/>
      <w:marBottom w:val="0"/>
      <w:divBdr>
        <w:top w:val="none" w:sz="0" w:space="0" w:color="auto"/>
        <w:left w:val="none" w:sz="0" w:space="0" w:color="auto"/>
        <w:bottom w:val="none" w:sz="0" w:space="0" w:color="auto"/>
        <w:right w:val="none" w:sz="0" w:space="0" w:color="auto"/>
      </w:divBdr>
    </w:div>
    <w:div w:id="1945259935">
      <w:bodyDiv w:val="1"/>
      <w:marLeft w:val="0"/>
      <w:marRight w:val="0"/>
      <w:marTop w:val="0"/>
      <w:marBottom w:val="0"/>
      <w:divBdr>
        <w:top w:val="none" w:sz="0" w:space="0" w:color="auto"/>
        <w:left w:val="none" w:sz="0" w:space="0" w:color="auto"/>
        <w:bottom w:val="none" w:sz="0" w:space="0" w:color="auto"/>
        <w:right w:val="none" w:sz="0" w:space="0" w:color="auto"/>
      </w:divBdr>
    </w:div>
    <w:div w:id="1949314176">
      <w:bodyDiv w:val="1"/>
      <w:marLeft w:val="0"/>
      <w:marRight w:val="0"/>
      <w:marTop w:val="0"/>
      <w:marBottom w:val="0"/>
      <w:divBdr>
        <w:top w:val="none" w:sz="0" w:space="0" w:color="auto"/>
        <w:left w:val="none" w:sz="0" w:space="0" w:color="auto"/>
        <w:bottom w:val="none" w:sz="0" w:space="0" w:color="auto"/>
        <w:right w:val="none" w:sz="0" w:space="0" w:color="auto"/>
      </w:divBdr>
    </w:div>
    <w:div w:id="1957253570">
      <w:bodyDiv w:val="1"/>
      <w:marLeft w:val="0"/>
      <w:marRight w:val="0"/>
      <w:marTop w:val="0"/>
      <w:marBottom w:val="0"/>
      <w:divBdr>
        <w:top w:val="none" w:sz="0" w:space="0" w:color="auto"/>
        <w:left w:val="none" w:sz="0" w:space="0" w:color="auto"/>
        <w:bottom w:val="none" w:sz="0" w:space="0" w:color="auto"/>
        <w:right w:val="none" w:sz="0" w:space="0" w:color="auto"/>
      </w:divBdr>
    </w:div>
    <w:div w:id="1974480189">
      <w:bodyDiv w:val="1"/>
      <w:marLeft w:val="0"/>
      <w:marRight w:val="0"/>
      <w:marTop w:val="0"/>
      <w:marBottom w:val="0"/>
      <w:divBdr>
        <w:top w:val="none" w:sz="0" w:space="0" w:color="auto"/>
        <w:left w:val="none" w:sz="0" w:space="0" w:color="auto"/>
        <w:bottom w:val="none" w:sz="0" w:space="0" w:color="auto"/>
        <w:right w:val="none" w:sz="0" w:space="0" w:color="auto"/>
      </w:divBdr>
      <w:divsChild>
        <w:div w:id="1176650923">
          <w:marLeft w:val="0"/>
          <w:marRight w:val="0"/>
          <w:marTop w:val="0"/>
          <w:marBottom w:val="0"/>
          <w:divBdr>
            <w:top w:val="none" w:sz="0" w:space="0" w:color="auto"/>
            <w:left w:val="none" w:sz="0" w:space="0" w:color="auto"/>
            <w:bottom w:val="none" w:sz="0" w:space="0" w:color="auto"/>
            <w:right w:val="none" w:sz="0" w:space="0" w:color="auto"/>
          </w:divBdr>
        </w:div>
      </w:divsChild>
    </w:div>
    <w:div w:id="2015960969">
      <w:bodyDiv w:val="1"/>
      <w:marLeft w:val="0"/>
      <w:marRight w:val="0"/>
      <w:marTop w:val="0"/>
      <w:marBottom w:val="0"/>
      <w:divBdr>
        <w:top w:val="none" w:sz="0" w:space="0" w:color="auto"/>
        <w:left w:val="none" w:sz="0" w:space="0" w:color="auto"/>
        <w:bottom w:val="none" w:sz="0" w:space="0" w:color="auto"/>
        <w:right w:val="none" w:sz="0" w:space="0" w:color="auto"/>
      </w:divBdr>
    </w:div>
    <w:div w:id="2028822592">
      <w:bodyDiv w:val="1"/>
      <w:marLeft w:val="0"/>
      <w:marRight w:val="0"/>
      <w:marTop w:val="0"/>
      <w:marBottom w:val="0"/>
      <w:divBdr>
        <w:top w:val="none" w:sz="0" w:space="0" w:color="auto"/>
        <w:left w:val="none" w:sz="0" w:space="0" w:color="auto"/>
        <w:bottom w:val="none" w:sz="0" w:space="0" w:color="auto"/>
        <w:right w:val="none" w:sz="0" w:space="0" w:color="auto"/>
      </w:divBdr>
    </w:div>
    <w:div w:id="2041856617">
      <w:bodyDiv w:val="1"/>
      <w:marLeft w:val="0"/>
      <w:marRight w:val="0"/>
      <w:marTop w:val="0"/>
      <w:marBottom w:val="0"/>
      <w:divBdr>
        <w:top w:val="none" w:sz="0" w:space="0" w:color="auto"/>
        <w:left w:val="none" w:sz="0" w:space="0" w:color="auto"/>
        <w:bottom w:val="none" w:sz="0" w:space="0" w:color="auto"/>
        <w:right w:val="none" w:sz="0" w:space="0" w:color="auto"/>
      </w:divBdr>
      <w:divsChild>
        <w:div w:id="1491948449">
          <w:marLeft w:val="0"/>
          <w:marRight w:val="0"/>
          <w:marTop w:val="0"/>
          <w:marBottom w:val="0"/>
          <w:divBdr>
            <w:top w:val="none" w:sz="0" w:space="0" w:color="auto"/>
            <w:left w:val="none" w:sz="0" w:space="0" w:color="auto"/>
            <w:bottom w:val="none" w:sz="0" w:space="0" w:color="auto"/>
            <w:right w:val="none" w:sz="0" w:space="0" w:color="auto"/>
          </w:divBdr>
        </w:div>
      </w:divsChild>
    </w:div>
    <w:div w:id="2050883903">
      <w:bodyDiv w:val="1"/>
      <w:marLeft w:val="0"/>
      <w:marRight w:val="0"/>
      <w:marTop w:val="0"/>
      <w:marBottom w:val="0"/>
      <w:divBdr>
        <w:top w:val="none" w:sz="0" w:space="0" w:color="auto"/>
        <w:left w:val="none" w:sz="0" w:space="0" w:color="auto"/>
        <w:bottom w:val="none" w:sz="0" w:space="0" w:color="auto"/>
        <w:right w:val="none" w:sz="0" w:space="0" w:color="auto"/>
      </w:divBdr>
      <w:divsChild>
        <w:div w:id="2147355765">
          <w:marLeft w:val="0"/>
          <w:marRight w:val="0"/>
          <w:marTop w:val="0"/>
          <w:marBottom w:val="0"/>
          <w:divBdr>
            <w:top w:val="none" w:sz="0" w:space="0" w:color="auto"/>
            <w:left w:val="none" w:sz="0" w:space="0" w:color="auto"/>
            <w:bottom w:val="none" w:sz="0" w:space="0" w:color="auto"/>
            <w:right w:val="none" w:sz="0" w:space="0" w:color="auto"/>
          </w:divBdr>
        </w:div>
      </w:divsChild>
    </w:div>
    <w:div w:id="2052267954">
      <w:bodyDiv w:val="1"/>
      <w:marLeft w:val="0"/>
      <w:marRight w:val="0"/>
      <w:marTop w:val="0"/>
      <w:marBottom w:val="0"/>
      <w:divBdr>
        <w:top w:val="none" w:sz="0" w:space="0" w:color="auto"/>
        <w:left w:val="none" w:sz="0" w:space="0" w:color="auto"/>
        <w:bottom w:val="none" w:sz="0" w:space="0" w:color="auto"/>
        <w:right w:val="none" w:sz="0" w:space="0" w:color="auto"/>
      </w:divBdr>
      <w:divsChild>
        <w:div w:id="1826165054">
          <w:marLeft w:val="0"/>
          <w:marRight w:val="0"/>
          <w:marTop w:val="0"/>
          <w:marBottom w:val="0"/>
          <w:divBdr>
            <w:top w:val="none" w:sz="0" w:space="0" w:color="auto"/>
            <w:left w:val="none" w:sz="0" w:space="0" w:color="auto"/>
            <w:bottom w:val="none" w:sz="0" w:space="0" w:color="auto"/>
            <w:right w:val="none" w:sz="0" w:space="0" w:color="auto"/>
          </w:divBdr>
        </w:div>
      </w:divsChild>
    </w:div>
    <w:div w:id="2079091516">
      <w:bodyDiv w:val="1"/>
      <w:marLeft w:val="0"/>
      <w:marRight w:val="0"/>
      <w:marTop w:val="0"/>
      <w:marBottom w:val="0"/>
      <w:divBdr>
        <w:top w:val="none" w:sz="0" w:space="0" w:color="auto"/>
        <w:left w:val="none" w:sz="0" w:space="0" w:color="auto"/>
        <w:bottom w:val="none" w:sz="0" w:space="0" w:color="auto"/>
        <w:right w:val="none" w:sz="0" w:space="0" w:color="auto"/>
      </w:divBdr>
    </w:div>
    <w:div w:id="2083022475">
      <w:bodyDiv w:val="1"/>
      <w:marLeft w:val="0"/>
      <w:marRight w:val="0"/>
      <w:marTop w:val="0"/>
      <w:marBottom w:val="0"/>
      <w:divBdr>
        <w:top w:val="none" w:sz="0" w:space="0" w:color="auto"/>
        <w:left w:val="none" w:sz="0" w:space="0" w:color="auto"/>
        <w:bottom w:val="none" w:sz="0" w:space="0" w:color="auto"/>
        <w:right w:val="none" w:sz="0" w:space="0" w:color="auto"/>
      </w:divBdr>
      <w:divsChild>
        <w:div w:id="497615275">
          <w:marLeft w:val="0"/>
          <w:marRight w:val="0"/>
          <w:marTop w:val="0"/>
          <w:marBottom w:val="0"/>
          <w:divBdr>
            <w:top w:val="none" w:sz="0" w:space="0" w:color="auto"/>
            <w:left w:val="none" w:sz="0" w:space="0" w:color="auto"/>
            <w:bottom w:val="none" w:sz="0" w:space="0" w:color="auto"/>
            <w:right w:val="none" w:sz="0" w:space="0" w:color="auto"/>
          </w:divBdr>
        </w:div>
      </w:divsChild>
    </w:div>
    <w:div w:id="2092776906">
      <w:bodyDiv w:val="1"/>
      <w:marLeft w:val="0"/>
      <w:marRight w:val="0"/>
      <w:marTop w:val="0"/>
      <w:marBottom w:val="0"/>
      <w:divBdr>
        <w:top w:val="none" w:sz="0" w:space="0" w:color="auto"/>
        <w:left w:val="none" w:sz="0" w:space="0" w:color="auto"/>
        <w:bottom w:val="none" w:sz="0" w:space="0" w:color="auto"/>
        <w:right w:val="none" w:sz="0" w:space="0" w:color="auto"/>
      </w:divBdr>
    </w:div>
    <w:div w:id="2095977201">
      <w:bodyDiv w:val="1"/>
      <w:marLeft w:val="0"/>
      <w:marRight w:val="0"/>
      <w:marTop w:val="0"/>
      <w:marBottom w:val="0"/>
      <w:divBdr>
        <w:top w:val="none" w:sz="0" w:space="0" w:color="auto"/>
        <w:left w:val="none" w:sz="0" w:space="0" w:color="auto"/>
        <w:bottom w:val="none" w:sz="0" w:space="0" w:color="auto"/>
        <w:right w:val="none" w:sz="0" w:space="0" w:color="auto"/>
      </w:divBdr>
    </w:div>
    <w:div w:id="2119449436">
      <w:bodyDiv w:val="1"/>
      <w:marLeft w:val="0"/>
      <w:marRight w:val="0"/>
      <w:marTop w:val="0"/>
      <w:marBottom w:val="0"/>
      <w:divBdr>
        <w:top w:val="none" w:sz="0" w:space="0" w:color="auto"/>
        <w:left w:val="none" w:sz="0" w:space="0" w:color="auto"/>
        <w:bottom w:val="none" w:sz="0" w:space="0" w:color="auto"/>
        <w:right w:val="none" w:sz="0" w:space="0" w:color="auto"/>
      </w:divBdr>
    </w:div>
    <w:div w:id="2126924400">
      <w:bodyDiv w:val="1"/>
      <w:marLeft w:val="0"/>
      <w:marRight w:val="0"/>
      <w:marTop w:val="0"/>
      <w:marBottom w:val="0"/>
      <w:divBdr>
        <w:top w:val="none" w:sz="0" w:space="0" w:color="auto"/>
        <w:left w:val="none" w:sz="0" w:space="0" w:color="auto"/>
        <w:bottom w:val="none" w:sz="0" w:space="0" w:color="auto"/>
        <w:right w:val="none" w:sz="0" w:space="0" w:color="auto"/>
      </w:divBdr>
    </w:div>
    <w:div w:id="2136831452">
      <w:bodyDiv w:val="1"/>
      <w:marLeft w:val="0"/>
      <w:marRight w:val="0"/>
      <w:marTop w:val="0"/>
      <w:marBottom w:val="0"/>
      <w:divBdr>
        <w:top w:val="none" w:sz="0" w:space="0" w:color="auto"/>
        <w:left w:val="none" w:sz="0" w:space="0" w:color="auto"/>
        <w:bottom w:val="none" w:sz="0" w:space="0" w:color="auto"/>
        <w:right w:val="none" w:sz="0" w:space="0" w:color="auto"/>
      </w:divBdr>
    </w:div>
    <w:div w:id="2140757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eativecommons.org/licenses/by-nc-sa/4.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258/jes.9.6.p.5697-5707"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jes.ejournal.unri.ac.id/index.php/JE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ri09</b:Tag>
    <b:SourceType>Book</b:SourceType>
    <b:Guid>{1C814772-E281-490E-9EC7-52EEB7B82265}</b:Guid>
    <b:Author>
      <b:Author>
        <b:NameList>
          <b:Person>
            <b:Last>Trianto</b:Last>
          </b:Person>
        </b:NameList>
      </b:Author>
    </b:Author>
    <b:Title>Mendesain Model Pembelajaran Inovatif-Progresif</b:Title>
    <b:Year>2009</b:Year>
    <b:City>Jakarta</b:City>
    <b:Publisher>Kencana</b:Publisher>
    <b:RefOrder>1</b:RefOrder>
  </b:Source>
  <b:Source>
    <b:Tag>Sum15</b:Tag>
    <b:SourceType>Book</b:SourceType>
    <b:Guid>{3D0E2194-A316-4F7B-A876-951ACE30661B}</b:Guid>
    <b:Title>Aplikasi Pemodelan Rasch Pada Assessement Pendidikan</b:Title>
    <b:Year>2015</b:Year>
    <b:City>Cimahi</b:City>
    <b:Publisher>Trim Komunikata</b:Publisher>
    <b:Author>
      <b:Author>
        <b:NameList>
          <b:Person>
            <b:Last>Sumintono</b:Last>
            <b:First>Bambang</b:First>
          </b:Person>
          <b:Person>
            <b:Last>Widhiarso</b:Last>
            <b:First>Wahyu</b:First>
          </b:Person>
        </b:NameList>
      </b:Author>
    </b:Author>
    <b:RefOrder>2</b:RefOrder>
  </b:Source>
  <b:Source>
    <b:Tag>Mah22</b:Tag>
    <b:SourceType>Book</b:SourceType>
    <b:Guid>{BBEC49A9-3479-46EF-8686-B51A026F7D2F}</b:Guid>
    <b:Author>
      <b:Author>
        <b:NameList>
          <b:Person>
            <b:Last>Mahaffy</b:Last>
            <b:First>Peter</b:First>
            <b:Middle>G.</b:Middle>
          </b:Person>
          <b:Person>
            <b:Last>Bucat</b:Last>
            <b:First>Bob</b:First>
          </b:Person>
          <b:Person>
            <b:Last>Tasker</b:Last>
            <b:First>Roy</b:First>
          </b:Person>
          <b:Person>
            <b:Last>Kotz</b:Last>
            <b:Middle>C.</b:Middle>
            <b:First>John</b:First>
          </b:Person>
          <b:Person>
            <b:Last>Treichel</b:Last>
            <b:Middle>M.</b:Middle>
            <b:First>Paul</b:First>
          </b:Person>
          <b:Person>
            <b:Last>Weaver</b:Last>
            <b:Middle>C.</b:Middle>
            <b:First>Gabriela</b:First>
          </b:Person>
          <b:Person>
            <b:Last>McMurry</b:Last>
            <b:First>John</b:First>
          </b:Person>
        </b:NameList>
      </b:Author>
    </b:Author>
    <b:Title>Chemistry Human Activity, Chemical Reactivity</b:Title>
    <b:Year>2022</b:Year>
    <b:City>Toronto</b:City>
    <b:Publisher>Nelson Education</b:Publisher>
    <b:RefOrder>3</b:RefOrder>
  </b:Source>
  <b:Source>
    <b:Tag>Rat14</b:Tag>
    <b:SourceType>Book</b:SourceType>
    <b:Guid>{F6FC721D-B259-4884-98BF-000A12140A9D}</b:Guid>
    <b:Author>
      <b:Author>
        <b:NameList>
          <b:Person>
            <b:Last>Ratnawulan</b:Last>
            <b:First>Elis</b:First>
          </b:Person>
          <b:Person>
            <b:First>Rusdiana</b:First>
          </b:Person>
        </b:NameList>
      </b:Author>
    </b:Author>
    <b:Title>Evaluasi Pembelajaran</b:Title>
    <b:Year>2014</b:Year>
    <b:City>Bandung</b:City>
    <b:Publisher>Pustaka Setia Bandung</b:Publisher>
    <b:RefOrder>4</b:RefOrder>
  </b:Source>
  <b:Source>
    <b:Tag>Xiu20</b:Tag>
    <b:SourceType>Book</b:SourceType>
    <b:Guid>{63FC8B5E-9E44-4593-9DC0-320038B0BF10}</b:Guid>
    <b:Author>
      <b:Author>
        <b:NameList>
          <b:Person>
            <b:Last>Liu</b:Last>
            <b:First>Xiufeng</b:First>
          </b:Person>
        </b:NameList>
      </b:Author>
    </b:Author>
    <b:Title>Using and Developing Measurement Instruments in Science Education</b:Title>
    <b:Year>2020</b:Year>
    <b:City>New York</b:City>
    <b:Publisher>Information Age Publishing</b:Publisher>
    <b:RefOrder>5</b:RefOrder>
  </b:Source>
  <b:Source>
    <b:Tag>Sug13</b:Tag>
    <b:SourceType>Book</b:SourceType>
    <b:Guid>{FD259BF8-D8F2-498C-8FFD-440B40659166}</b:Guid>
    <b:Author>
      <b:Author>
        <b:NameList>
          <b:Person>
            <b:Last>Sugiyono</b:Last>
          </b:Person>
        </b:NameList>
      </b:Author>
    </b:Author>
    <b:Title>Metode Penelitian Kuantitatif Kualitatif dan R&amp;D</b:Title>
    <b:Year>2013</b:Year>
    <b:City>Bandung</b:City>
    <b:Publisher>Alfabeta</b:Publisher>
    <b:RefOrder>6</b:RefOrder>
  </b:Source>
  <b:Source>
    <b:Tag>Nah15</b:Tag>
    <b:SourceType>Book</b:SourceType>
    <b:Guid>{DB820AEE-5199-4428-956E-EB29143EB5A9}</b:Guid>
    <b:Author>
      <b:Author>
        <b:NameList>
          <b:Person>
            <b:Last>Ahmad</b:Last>
            <b:First>Nahjiah</b:First>
          </b:Person>
        </b:NameList>
      </b:Author>
    </b:Author>
    <b:Title>Buku Ajar Evaluasi Pembelajaran</b:Title>
    <b:Year>2015</b:Year>
    <b:City>Yogyakarta</b:City>
    <b:Publisher>Interpena</b:Publisher>
    <b:RefOrder>7</b:RefOrder>
  </b:Source>
  <b:Source>
    <b:Tag>Sit20</b:Tag>
    <b:SourceType>JournalArticle</b:SourceType>
    <b:Guid>{402DA899-3CF7-4660-8E82-EE175F145379}</b:Guid>
    <b:Author>
      <b:Author>
        <b:Corporate>Qomariyah, S., &amp; Nafisah, B.</b:Corporate>
      </b:Author>
    </b:Author>
    <b:Title>Word Mapping in Student's Vocabulary Mastery</b:Title>
    <b:JournalName>Jo-ELT (Journal of English Language Teaching) Fakultas Pendidikan Bahasa &amp; Seni Prodi Pendidikan Bahasa Inggris IKIP</b:JournalName>
    <b:Year>2020</b:Year>
    <b:Pages>31-40</b:Pages>
    <b:Volume>7</b:Volume>
    <b:Issue>1</b:Issue>
    <b:DOI>doi:https://doi.org/10.33394/jo-elt.v7i1.2736</b:DOI>
    <b:RefOrder>2</b:RefOrder>
  </b:Source>
  <b:Source>
    <b:Tag>Bur091</b:Tag>
    <b:SourceType>Book</b:SourceType>
    <b:Guid>{03E88AED-50D4-4C6B-B6D6-FCB75C20638A}</b:Guid>
    <b:Title>Action research. In Juanita Heigham &amp; Robert A. Croker (Eds) Qualitative research in applied linguistics: A practical introduction</b:Title>
    <b:Year>2009</b:Year>
    <b:Author>
      <b:Author>
        <b:NameList>
          <b:Person>
            <b:Last>Burns</b:Last>
            <b:First>A.</b:First>
          </b:Person>
        </b:NameList>
      </b:Author>
    </b:Author>
    <b:City>Basingstoke</b:City>
    <b:Publisher>Palgrave Macmillan</b:Publisher>
    <b:RefOrder>3</b:RefOrder>
  </b:Source>
  <b:Source>
    <b:Tag>Bur09</b:Tag>
    <b:SourceType>Book</b:SourceType>
    <b:Guid>{9CF73A05-E6B0-46AF-99C2-C7C7DABDD97C}</b:Guid>
    <b:Author>
      <b:Author>
        <b:NameList>
          <b:Person>
            <b:Last>Burns</b:Last>
            <b:First>Anne</b:First>
          </b:Person>
        </b:NameList>
      </b:Author>
    </b:Author>
    <b:Title>Action research. Qualitative research in applied linguistics: A practical introduction</b:Title>
    <b:Year>2009</b:Year>
    <b:Pages>112-134</b:Pages>
    <b:RefOrder>4</b:RefOrder>
  </b:Source>
  <b:Source>
    <b:Tag>Rai23</b:Tag>
    <b:SourceType>JournalArticle</b:SourceType>
    <b:Guid>{4E4578B6-4127-4AD9-A8F7-56D93442D6DD}</b:Guid>
    <b:Author>
      <b:Author>
        <b:Corporate>Rainsyah, R. M., Yanto, E. S., &amp; Fitriyana, W.</b:Corporate>
      </b:Author>
    </b:Author>
    <b:Title>Engaging Vocational High School Students In Word Mapping Strategy In Learning Technical Vocabulary: A Classroom Action Research</b:Title>
    <b:JournalName>Jurnal Ilmiah Wahana Pendidikan</b:JournalName>
    <b:Year>2023</b:Year>
    <b:Pages>549-558</b:Pages>
    <b:Volume>9</b:Volume>
    <b:Issue>24</b:Issue>
    <b:DOI>https://doi.org/10.5281/zenodo.10434131</b:DOI>
    <b:RefOrder>5</b:RefOrder>
  </b:Source>
  <b:Source>
    <b:Tag>Jay19</b:Tag>
    <b:SourceType>JournalArticle</b:SourceType>
    <b:Guid>{77C88BA1-7283-4E9B-9844-A294C823E453}</b:Guid>
    <b:Author>
      <b:Author>
        <b:NameList>
          <b:Person>
            <b:Last>Jayanti</b:Last>
            <b:First>A.</b:First>
            <b:Middle>D.</b:Middle>
          </b:Person>
        </b:NameList>
      </b:Author>
    </b:Author>
    <b:Title>Students' Writing Ability on English Descriptive Text at Grade VIII in Smpn 33 Padang</b:Title>
    <b:JournalName>ENGLISH FRANCA: Academic Journal of English Language and Education</b:JournalName>
    <b:Year>2019</b:Year>
    <b:Pages>72-94</b:Pages>
    <b:Volume>3</b:Volume>
    <b:Issue>1</b:Issue>
    <b:RefOrder>6</b:RefOrder>
  </b:Source>
  <b:Source>
    <b:Tag>Ram22</b:Tag>
    <b:SourceType>JournalArticle</b:SourceType>
    <b:Guid>{3D543BA6-D434-48FB-A271-F2136799709D}</b:Guid>
    <b:Author>
      <b:Author>
        <b:Corporate>Ramdani, J.M., Yanto, E.S., Sri, M., &amp; Djunaedi, R.</b:Corporate>
      </b:Author>
    </b:Author>
    <b:Title>Exploring the Impact of Workshops and a Mini-Project in Student Teachers Becoming Qualitative Researchers</b:Title>
    <b:Year>2022</b:Year>
    <b:Pages>1390-1414</b:Pages>
    <b:DOI>https://doi.org/10.46743/2160-3715/2022.3445</b:DOI>
    <b:JournalName>The Qualitative Report </b:JournalName>
    <b:Volume>27</b:Volume>
    <b:Issue>7</b:Issue>
    <b:RefOrder>7</b:RefOrder>
  </b:Source>
  <b:Source>
    <b:Tag>Yan23</b:Tag>
    <b:SourceType>JournalArticle</b:SourceType>
    <b:Guid>{93EB59CA-7EE7-4A17-AB7D-5D05C146726A}</b:Guid>
    <b:Author>
      <b:Author>
        <b:Corporate>Yanto, E. S., Firdaus, I. M., &amp; Nugraha, S. I.</b:Corporate>
      </b:Author>
    </b:Author>
    <b:Title>Bridging the gap: Project based-writing procedure texts as a pathway to real-world jobs for vocational students</b:Title>
    <b:JournalName>ELT in Focus</b:JournalName>
    <b:Year>2023</b:Year>
    <b:Pages>129-145</b:Pages>
    <b:Volume>6</b:Volume>
    <b:Issue>2</b:Issue>
    <b:DOI>https://doi.org/10.35706/eltinfc.v6i2.10938</b:DOI>
    <b:RefOrder>8</b:RefOrder>
  </b:Source>
  <b:Source>
    <b:Tag>Sir18</b:Tag>
    <b:SourceType>JournalArticle</b:SourceType>
    <b:Guid>{867152AC-D058-44C7-80D3-7C4B77C2AE2F}</b:Guid>
    <b:Author>
      <b:Author>
        <b:Corporate>Sirait, L. J., Pangaribuan, J. J. &amp; Tarigan, E. E.</b:Corporate>
      </b:Author>
    </b:Author>
    <b:Title>TEACHING VOCABULARY THROUGH MIND MAPPING TECHNIQUE TO THE EIGHTH GRADE STUDENTS OF SMP SANTO THOMAS 3 MEDAN</b:Title>
    <b:Pages>79-95</b:Pages>
    <b:Year>2018</b:Year>
    <b:JournalName>KAIROS ELT JOURNAL</b:JournalName>
    <b:Volume>2</b:Volume>
    <b:Issue>2</b:Issue>
    <b:RefOrder>9</b:RefOrder>
  </b:Source>
  <b:Source>
    <b:Tag>Goo02</b:Tag>
    <b:SourceType>Report</b:SourceType>
    <b:Guid>{7A6F9A44-5EB3-46AA-AC48-9E9A1E948666}</b:Guid>
    <b:Title>Student and Teacher Perceptions of Mind Mapping: A Middle School Case Study</b:Title>
    <b:Year>2002</b:Year>
    <b:Author>
      <b:Author>
        <b:Corporate>Goodnough, K., &amp; Woods, R.</b:Corporate>
      </b:Author>
    </b:Author>
    <b:Publisher>American Educational Research Association</b:Publisher>
    <b:City>New Orleans </b:City>
    <b:RefOrder>10</b:RefOrder>
  </b:Source>
  <b:Source>
    <b:Tag>Ken17</b:Tag>
    <b:SourceType>Book</b:SourceType>
    <b:Guid>{1BF7B7CA-ED35-402C-BBC0-576D93EF5F16}</b:Guid>
    <b:Author>
      <b:Author>
        <b:Corporate>Dikilitaş, K. &amp; Griffiths, C. </b:Corporate>
      </b:Author>
    </b:Author>
    <b:Title>Developing language teacher autonomy through action research</b:Title>
    <b:Year>2017</b:Year>
    <b:Publisher>Springer</b:Publisher>
    <b:RefOrder>11</b:RefOrder>
  </b:Source>
  <b:Source>
    <b:Tag>Fik211</b:Tag>
    <b:SourceType>Report</b:SourceType>
    <b:Guid>{CC8716B8-D0C1-4AC1-9112-CB40E68F93ED}</b:Guid>
    <b:Author>
      <b:Author>
        <b:Corporate>Fikriah, N. et. al.</b:Corporate>
      </b:Author>
    </b:Author>
    <b:Title>The Use of Mind Mapping Technique in Teaching English Vocabulary Type at Seventh Grade Students of SMPN 2 Sungai Pandan School Year 2020/2021</b:Title>
    <b:Year>2021</b:Year>
    <b:Publisher>Universitas Islam Kalimantan MAB</b:Publisher>
    <b:City>Kalimantan</b:City>
    <b:URL>http://eprints.uniska-bjm.ac.id/id/eprint/5935</b:URL>
    <b:RefOrder>12</b:RefOrder>
  </b:Source>
  <b:Source>
    <b:Tag>Del201</b:Tag>
    <b:SourceType>JournalArticle</b:SourceType>
    <b:Guid>{70A78A8C-4AC9-47F6-81E0-BD7D3C37EFD6}</b:Guid>
    <b:Author>
      <b:Author>
        <b:Corporate>Delatu, T. A., Wowor, D., &amp; Kamagi, S.</b:Corporate>
      </b:Author>
    </b:Author>
    <b:Title>Increasing Students' Vocabulary by Using Mind Mapping Technique at SMPN 2 Bitung</b:Title>
    <b:Year>2020</b:Year>
    <b:Pages>88-96</b:Pages>
    <b:Volume>8</b:Volume>
    <b:Issue>2</b:Issue>
    <b:DOI>https://doi.org/10.53682/eclue.v8i2</b:DOI>
    <b:JournalName>Journal of English Culture, Language, Literature and Education</b:JournalName>
    <b:RefOrder>13</b:RefOrder>
  </b:Source>
  <b:Source>
    <b:Tag>Sch85</b:Tag>
    <b:SourceType>JournalArticle</b:SourceType>
    <b:Guid>{6D882096-110B-4342-926D-0E8D072218B7}</b:Guid>
    <b:Author>
      <b:Author>
        <b:Corporate>Schwartz, R. M &amp; Raphael, T. E.</b:Corporate>
      </b:Author>
    </b:Author>
    <b:Title>Concept Definition: A Key to Improving Student's Vocabulary</b:Title>
    <b:JournalName>The Reading Teacher</b:JournalName>
    <b:Year>1985</b:Year>
    <b:Pages>198-205.</b:Pages>
    <b:Volume>39</b:Volume>
    <b:Issue>2</b:Issue>
    <b:URL>http://www.jstor.org/stable/20199044</b:URL>
    <b:RefOrder>14</b:RefOrder>
  </b:Source>
  <b:Source>
    <b:Tag>Rah16</b:Tag>
    <b:SourceType>JournalArticle</b:SourceType>
    <b:Guid>{E78198BB-842C-444D-B3C1-C69A83D369B5}</b:Guid>
    <b:Author>
      <b:Author>
        <b:NameList>
          <b:Person>
            <b:Last>Rahma</b:Last>
            <b:First>M.</b:First>
          </b:Person>
        </b:NameList>
      </b:Author>
    </b:Author>
    <b:Title>Teaching Vocabulary Through Semantic Mapping Technique at The Second Year of SMP Muhammadiyah 3 Bandar Lampung</b:Title>
    <b:JournalName>UNIVERSITY OF LAMPUNG, Teacher Training and Education Faculty.</b:JournalName>
    <b:Year>2016</b:Year>
    <b:RefOrder>15</b:RefOrder>
  </b:Source>
  <b:Source>
    <b:Tag>Son24</b:Tag>
    <b:SourceType>JournalArticle</b:SourceType>
    <b:Guid>{B2A21EE5-622E-4C74-B163-4B598EE988B2}</b:Guid>
    <b:Author>
      <b:Author>
        <b:Corporate>Sonata, P., Fauzi, I., &amp; Saman, T. N.</b:Corporate>
      </b:Author>
    </b:Author>
    <b:Title>The Effect of Word Mapping Technique in Teaching Vocabulary</b:Title>
    <b:JournalName>EduMedia- Jurnal Pendidikan Dasar &amp; Menengah</b:JournalName>
    <b:Year>2024</b:Year>
    <b:Pages>1–13</b:Pages>
    <b:Volume>2</b:Volume>
    <b:Issue>1</b:Issue>
    <b:URL>https://edumedia.pkbdb.org</b:URL>
    <b:RefOrder>16</b:RefOrder>
  </b:Source>
  <b:Source>
    <b:Tag>Kar17</b:Tag>
    <b:SourceType>JournalArticle</b:SourceType>
    <b:Guid>{4B193C70-8440-4933-A6E0-26D598B93B9F}</b:Guid>
    <b:Author>
      <b:Author>
        <b:NameList>
          <b:Person>
            <b:Last>Karendra</b:Last>
            <b:First>R.</b:First>
          </b:Person>
        </b:NameList>
      </b:Author>
    </b:Author>
    <b:Title>The Implementation of Word Mapping Strategy to Increase Students Vocabulary Mastery at The First Grade of SMAN 1 Rumbia Lampung Tengah</b:Title>
    <b:JournalName>TEACHER TRAINING AND EDUCATION FACULTY, UNIVERSITY OF LAMPUNG.</b:JournalName>
    <b:Year>2017</b:Year>
    <b:RefOrder>17</b:RefOrder>
  </b:Source>
  <b:Source>
    <b:Tag>Far15</b:Tag>
    <b:SourceType>JournalArticle</b:SourceType>
    <b:Guid>{3980D8A9-20CE-4801-A673-D276835788E6}</b:Guid>
    <b:Title>Effective Strategies for Turning Receptive Vocabulary into Productive Vocabulary in EFL Context</b:Title>
    <b:Year>2015</b:Year>
    <b:Author>
      <b:Author>
        <b:NameList>
          <b:Person>
            <b:Last>Faraj</b:Last>
            <b:First>A.K.A.</b:First>
          </b:Person>
        </b:NameList>
      </b:Author>
    </b:Author>
    <b:JournalName>Journal of Education and Practice</b:JournalName>
    <b:Pages>10-19</b:Pages>
    <b:Volume>6</b:Volume>
    <b:Issue>27</b:Issue>
    <b:RefOrder>18</b:RefOrder>
  </b:Source>
  <b:Source>
    <b:Tag>Pur21</b:Tag>
    <b:SourceType>JournalArticle</b:SourceType>
    <b:Guid>{77F0B747-05F6-4EFC-8803-99C7FAFAFFE5}</b:Guid>
    <b:Author>
      <b:Author>
        <b:Corporate>Purnamasari, D., Hidayat, D. N., &amp; Kurniawan, L.</b:Corporate>
      </b:Author>
    </b:Author>
    <b:Title>An Analysis of Students' Writing Skill on English Descriptive Text</b:Title>
    <b:JournalName>English Education: Jurnal Tadris Bahasa Inggris</b:JournalName>
    <b:Year>2021</b:Year>
    <b:Pages>101-114</b:Pages>
    <b:Volume>14</b:Volume>
    <b:Issue>1</b:Issue>
    <b:RefOrder>19</b:RefOrder>
  </b:Source>
  <b:Source>
    <b:Tag>Sus13</b:Tag>
    <b:SourceType>JournalArticle</b:SourceType>
    <b:Guid>{609FCB6B-E3B2-4CD8-86D9-81ECF190F164}</b:Guid>
    <b:Author>
      <b:Author>
        <b:Corporate>Susanti, E. &amp; Amri, Z.</b:Corporate>
      </b:Author>
    </b:Author>
    <b:Title>Speaking Board Game to Teach Speaking of Descriptive Text</b:Title>
    <b:JournalName>Journal of English Language Teaching</b:JournalName>
    <b:Year>2013</b:Year>
    <b:Pages>455-463</b:Pages>
    <b:Volume>1</b:Volume>
    <b:Issue>3</b:Issue>
    <b:DOI>https://doi.org/10.24036/jelt.v1i2.1982</b:DOI>
    <b:RefOrder>20</b:RefOrder>
  </b:Source>
  <b:Source>
    <b:Tag>Wid</b:Tag>
    <b:SourceType>BookSection</b:SourceType>
    <b:Guid>{F8AD724E-2CA8-4DC1-8FA8-D9B09CFDAA76}</b:Guid>
    <b:Author>
      <b:Author>
        <b:NameList>
          <b:Person>
            <b:Last>Widodo</b:Last>
            <b:First>H.</b:First>
            <b:Middle>P.</b:Middle>
          </b:Person>
        </b:NameList>
      </b:Author>
    </b:Author>
    <b:Title>The ESP vocabulary portfolio as a tool for sustained vocabulary learning. In M. Azarnoosh, M. Zeraatphise, A. Faravani, &amp;H. R Kargozari (Eds,), Issues in materials development (pp. 121-133).</b:Title>
    <b:Publisher>Rotterdam: Sense Publisher</b:Publisher>
    <b:RefOrder>21</b:RefOrder>
  </b:Source>
  <b:Source>
    <b:Tag>Nat01</b:Tag>
    <b:SourceType>JournalArticle</b:SourceType>
    <b:Guid>{19B4C20D-A184-44AF-9B01-3AF7DACF643C}</b:Guid>
    <b:Author>
      <b:Author>
        <b:NameList>
          <b:Person>
            <b:Last>Nation</b:Last>
            <b:First>I.</b:First>
            <b:Middle>S. P.</b:Middle>
          </b:Person>
        </b:NameList>
      </b:Author>
    </b:Author>
    <b:Title>Learning Vocabulary in Another Language</b:Title>
    <b:Year>2001</b:Year>
    <b:DOI>DOI:/10.1017/cbo9781139524759</b:DOI>
    <b:RefOrder>22</b:RefOrder>
  </b:Source>
  <b:Source>
    <b:Tag>Scr94</b:Tag>
    <b:SourceType>Book</b:SourceType>
    <b:Guid>{86DED07C-9EAD-460A-A903-F39EB0C67F6D}</b:Guid>
    <b:Title>Learning Teaching </b:Title>
    <b:Year>1994</b:Year>
    <b:Author>
      <b:Author>
        <b:NameList>
          <b:Person>
            <b:Last>Scrhivener</b:Last>
            <b:First>J.</b:First>
          </b:Person>
        </b:NameList>
      </b:Author>
    </b:Author>
    <b:City>Lomdon</b:City>
    <b:Publisher>Heinman Publisher</b:Publisher>
    <b:RefOrder>23</b:RefOrder>
  </b:Source>
  <b:Source>
    <b:Tag>Pen04</b:Tag>
    <b:SourceType>Book</b:SourceType>
    <b:Guid>{36BF1559-B4A4-470E-B74B-F10C55FBDF92}</b:Guid>
    <b:Title>Effective Literacy Strategy: A Guide for Teachers (J. Hay &amp; M. Smith, eds.).</b:Title>
    <b:Year>2004</b:Year>
    <b:City>Wellington</b:City>
    <b:Publisher>Ministry of Education </b:Publisher>
    <b:Author>
      <b:Author>
        <b:Corporate>Penton, R., Glenn, J., &amp; English, C.</b:Corporate>
      </b:Author>
    </b:Author>
    <b:RefOrder>24</b:RefOrder>
  </b:Source>
  <b:Source>
    <b:Tag>Gra08</b:Tag>
    <b:SourceType>Book</b:SourceType>
    <b:Guid>{C7376181-DF11-4902-8957-0038921138B8}</b:Guid>
    <b:Title>Instruction on Individual Words : One Size Does Not Fit All </b:Title>
    <b:Year>2008</b:Year>
    <b:Author>
      <b:Author>
        <b:NameList>
          <b:Person>
            <b:Last>Graves</b:Last>
            <b:First>M.</b:First>
          </b:Person>
        </b:NameList>
      </b:Author>
    </b:Author>
    <b:City>New York </b:City>
    <b:Publisher>International Reading Association </b:Publisher>
    <b:RefOrder>25</b:RefOrder>
  </b:Source>
  <b:Source>
    <b:Tag>Gue11</b:Tag>
    <b:SourceType>Book</b:SourceType>
    <b:Guid>{66ABB7F9-BCE3-4663-8EE8-03769F573412}</b:Guid>
    <b:Title>Applied Thematic Analysis</b:Title>
    <b:Year>2011</b:Year>
    <b:Publisher>Sage Publications</b:Publisher>
    <b:City>America</b:City>
    <b:Author>
      <b:Author>
        <b:Corporate>Guest, G., MacQueen, K. M., &amp; Namey, E. E.</b:Corporate>
      </b:Author>
    </b:Author>
    <b:RefOrder>26</b:RefOrder>
  </b:Source>
  <b:Source>
    <b:Tag>Bud211</b:Tag>
    <b:SourceType>JournalArticle</b:SourceType>
    <b:Guid>{F01B46DB-1C8F-483F-8EB9-493AF7188688}</b:Guid>
    <b:Author>
      <b:Author>
        <b:Corporate>Budi, F. L. S., Mulyati, T. &amp; Halim A.</b:Corporate>
      </b:Author>
    </b:Author>
    <b:Title>The Effect of Word Mapping Strategy on Student's Vocabulary Mastery</b:Title>
    <b:JournalName>Language and Art (LUNAR)</b:JournalName>
    <b:Year>2021</b:Year>
    <b:Pages>184-193</b:Pages>
    <b:Volume>5</b:Volume>
    <b:Issue>1</b:Issue>
    <b:DOI>https://doi.org/10.36526/ln.v5i1.1461</b:DOI>
    <b:RefOrder>27</b:RefOrder>
  </b:Source>
  <b:Source>
    <b:Tag>Yud222</b:Tag>
    <b:SourceType>JournalArticle</b:SourceType>
    <b:Guid>{D37EAC91-725B-4198-80CC-80CAD1DD77C1}</b:Guid>
    <b:Author>
      <b:Author>
        <b:Corporate>Yuda, M.S. &amp; Prasetyarini, A.</b:Corporate>
      </b:Author>
    </b:Author>
    <b:Title>The Implementation of Mind Mapping in Teaching Vocabulary at Elementary School of Pringanom</b:Title>
    <b:JournalName>Doctoral dissertation, Universitas Muhammadiyah Surakarta </b:JournalName>
    <b:Year>2022</b:Year>
    <b:RefOrder>28</b:RefOrder>
  </b:Source>
  <b:Source>
    <b:Tag>Ant11</b:Tag>
    <b:SourceType>Book</b:SourceType>
    <b:Guid>{E1C33EC9-19BA-434F-8C61-BBAEC4FD95CC}</b:Guid>
    <b:Title>Promoting Literacy Development: 50 research-based strategies for K-8 learners</b:Title>
    <b:Year>2011</b:Year>
    <b:Author>
      <b:Author>
        <b:Corporate>Antonacci, P. A &amp; O'Callaghan, C. M.</b:Corporate>
      </b:Author>
    </b:Author>
    <b:Publisher>Sage Publications</b:Publisher>
    <b:RefOrder>29</b:RefOrder>
  </b:Source>
  <b:Source>
    <b:Tag>Alb</b:Tag>
    <b:SourceType>JournalArticle</b:SourceType>
    <b:Guid>{62015404-9B4E-4474-935C-DB9509103406}</b:Guid>
    <b:Author>
      <b:Author>
        <b:Corporate>Albakia, D., Yahrif, M., &amp; Rosmayanti, V.</b:Corporate>
      </b:Author>
    </b:Author>
    <b:Title>Improving Students Vocabulary Mastery Through Mind Mapping of Eight-Grade Students at SMP Negeri 03 Waesama</b:Title>
    <b:JournalName>Jurnal Pendidikan, Sosial dan Humaniora</b:JournalName>
    <b:Pages>75-81</b:Pages>
    <b:Volume>3</b:Volume>
    <b:Issue>2</b:Issue>
    <b:DOI>https://doi.org/10.37289/kapasa.v3i2.310</b:DOI>
    <b:Year>2023</b:Year>
    <b:RefOrder>30</b:RefOrder>
  </b:Source>
  <b:Source xmlns:b="http://schemas.openxmlformats.org/officeDocument/2006/bibliography">
    <b:Tag>Bur10</b:Tag>
    <b:SourceType>Book</b:SourceType>
    <b:Guid>{8DEBF90F-16F3-435F-A8FC-3541423FB2F2}</b:Guid>
    <b:Author>
      <b:Author>
        <b:NameList>
          <b:Person>
            <b:Last>Burns</b:Last>
            <b:First>A.</b:First>
          </b:Person>
        </b:NameList>
      </b:Author>
    </b:Author>
    <b:Title>Doing Action Research in English Language Teaching: A Guide for Practitioners</b:Title>
    <b:Year>2010</b:Year>
    <b:City>New York </b:City>
    <b:Publisher>New York: Routledge</b:Publisher>
    <b:RefOrder>1</b:RefOrder>
  </b:Source>
  <b:Source>
    <b:Tag>Muk03</b:Tag>
    <b:SourceType>Book</b:SourceType>
    <b:Guid>{DE7DBDE2-712C-4364-8461-E66398CBE962}</b:Guid>
    <b:Title>Desain Pembelajaran Pendidikan Agama Islam. ke III</b:Title>
    <b:Year>2003</b:Year>
    <b:City> Jakarta</b:City>
    <b:Publisher>Misaka Galiza</b:Publisher>
    <b:Author>
      <b:Author>
        <b:NameList>
          <b:Person>
            <b:Last>Mukhtar</b:Last>
          </b:Person>
        </b:NameList>
      </b:Author>
    </b:Author>
    <b:RefOrder>1</b:RefOrder>
  </b:Source>
  <b:Source>
    <b:Tag>Muh06</b:Tag>
    <b:SourceType>Book</b:SourceType>
    <b:Guid>{29DAD7FB-4A9C-46FB-B572-3176A90ECA7A}</b:Guid>
    <b:Author>
      <b:Author>
        <b:NameList>
          <b:Person>
            <b:Last>Alim</b:Last>
            <b:First>Muhammad</b:First>
          </b:Person>
        </b:NameList>
      </b:Author>
    </b:Author>
    <b:Title>Pendidikan Agama Islam Upaya Pembentukan Pikiran Dan Kepribadian Muslim. </b:Title>
    <b:Year>2006</b:Year>
    <b:City>Bandung</b:City>
    <b:Publisher>Remaja Rosdakarya</b:Publisher>
    <b:RefOrder>2</b:RefOrder>
  </b:Source>
  <b:Source>
    <b:Tag>Rah22</b:Tag>
    <b:SourceType>JournalArticle</b:SourceType>
    <b:Guid>{7286AC25-6B66-4D92-BF4D-100863A4918F}</b:Guid>
    <b:Title>The role of Islamic religious education in instilling religious moderation in students at SMA Negeri 1 Rejang Lebong</b:Title>
    <b:Year>2022</b:Year>
    <b:Author>
      <b:Author>
        <b:NameList>
          <b:Person>
            <b:Last>Septian</b:Last>
            <b:First>R.</b:First>
            <b:Middle>Y., &amp; M. B.</b:Middle>
          </b:Person>
        </b:NameList>
      </b:Author>
    </b:Author>
    <b:JournalName>Al-Riwayah: Jurnal Kependidikan, 14(2). </b:JournalName>
    <b:Pages>https://doi.org/10.47945/al-riwayah.v14i2.679</b:Pages>
    <b:RefOrder>3</b:RefOrder>
  </b:Source>
  <b:Source>
    <b:Tag>Kha24</b:Tag>
    <b:SourceType>Interview</b:SourceType>
    <b:Guid>{3682ACC4-70D6-4FA6-8332-CE9CB2EE7806}</b:Guid>
    <b:Title>Students of Class X MIA 4 SMA Negeri 3 Sibolga</b:Title>
    <b:Year>2024</b:Year>
    <b:Author>
      <b:Author>
        <b:NameList>
          <b:Person>
            <b:Last>Khairunisa</b:Last>
            <b:First>A.</b:First>
            <b:Middle>(2024, November 19). Interview by the author. Students of Class X MIA 4 SMA Negeri 3 Sibolga.</b:Middle>
          </b:Person>
        </b:NameList>
      </b:Author>
      <b:Interviewee>
        <b:NameList>
          <b:Person>
            <b:Last>Khairunisa</b:Last>
            <b:First>A.</b:First>
          </b:Person>
        </b:NameList>
      </b:Interviewee>
      <b:Interviewer>
        <b:NameList>
          <b:Person>
            <b:Last>autho</b:Last>
            <b:First>Interview</b:First>
            <b:Middle>by the</b:Middle>
          </b:Person>
        </b:NameList>
      </b:Interviewer>
    </b:Author>
    <b:Month>November</b:Month>
    <b:Day>Selasa</b:Day>
    <b:RefOrder>4</b:RefOrder>
  </b:Source>
  <b:Source>
    <b:Tag>Ham19</b:Tag>
    <b:SourceType>Book</b:SourceType>
    <b:Guid>{08C55D99-9038-4D71-B1AD-739027060EEF}</b:Guid>
    <b:Author>
      <b:Author>
        <b:NameList>
          <b:Person>
            <b:Last>Hamzah</b:Last>
            <b:First>A.</b:First>
          </b:Person>
        </b:NameList>
      </b:Author>
    </b:Author>
    <b:Title> Qualitative research methods: Reconstruction of basic thoughts and examples of application in educational sciences, social and humanities. </b:Title>
    <b:Year>2019</b:Year>
    <b:City>Malang</b:City>
    <b:Publisher>CV. Literasi Nusantara</b:Publisher>
    <b:RefOrder>5</b:RefOrder>
  </b:Source>
  <b:Source>
    <b:Tag>Isk10</b:Tag>
    <b:SourceType>Book</b:SourceType>
    <b:Guid>{45561FC7-B28A-469F-8C01-3EEADA2B6E6C}</b:Guid>
    <b:Title>Educational and social research methodology (quantitative and qualitative).</b:Title>
    <b:Year>2010</b:Year>
    <b:Author>
      <b:Author>
        <b:NameList>
          <b:Person>
            <b:Last>Iskandar</b:Last>
          </b:Person>
        </b:NameList>
      </b:Author>
    </b:Author>
    <b:City>Jakarta</b:City>
    <b:Publisher>Gaung Persada Press</b:Publisher>
    <b:RefOrder>6</b:RefOrder>
  </b:Source>
  <b:Source>
    <b:Tag>Har241</b:Tag>
    <b:SourceType>Interview</b:SourceType>
    <b:Guid>{A7024F1D-E5BC-48F3-9A8E-5739E0AF1C54}</b:Guid>
    <b:Author>
      <b:Interviewee>
        <b:NameList>
          <b:Person>
            <b:Last>Harahap</b:Last>
            <b:First>S.</b:First>
          </b:Person>
        </b:NameList>
      </b:Interviewee>
      <b:Interviewer>
        <b:NameList>
          <b:Person>
            <b:Last>autho</b:Last>
            <b:First>Interview</b:First>
            <b:Middle>by the</b:Middle>
          </b:Person>
        </b:NameList>
      </b:Interviewer>
    </b:Author>
    <b:Title>Islamic Religious Education Teacher, SMA Negeri 3 Sibolga</b:Title>
    <b:Year>2024</b:Year>
    <b:Month>November </b:Month>
    <b:Day>Senin</b:Day>
    <b:RefOrder>7</b:RefOrder>
  </b:Source>
  <b:Source>
    <b:Tag>Mis10</b:Tag>
    <b:SourceType>Book</b:SourceType>
    <b:Guid>{6AE32662-473D-4A07-B588-1496C2D90747}</b:Guid>
    <b:Title> Hadratussyaikh Hasyim Asy’ari:Moderation, community, and nationality</b:Title>
    <b:Year>2010</b:Year>
    <b:Author>
      <b:Author>
        <b:NameList>
          <b:Person>
            <b:Last>Misrawi</b:Last>
            <b:First>Z.</b:First>
          </b:Person>
        </b:NameList>
      </b:Author>
    </b:Author>
    <b:City>Jakarta</b:City>
    <b:Publisher>Kompas</b:Publisher>
    <b:RefOrder>8</b:RefOrder>
  </b:Source>
  <b:Source>
    <b:Tag>Pur19</b:Tag>
    <b:SourceType>JournalArticle</b:SourceType>
    <b:Guid>{5C039404-1382-48A4-8589-F72A13728EEE}</b:Guid>
    <b:Title>Internalization of moderation values ​​through Islamic Religious Education in public universities </b:Title>
    <b:Year>2019</b:Year>
    <b:Author>
      <b:Author>
        <b:NameList>
          <b:Person>
            <b:Last>Purwanto</b:Last>
            <b:First>Y.,</b:First>
            <b:Middle>et al.</b:Middle>
          </b:Person>
        </b:NameList>
      </b:Author>
    </b:Author>
    <b:JournalName>Edukasi : Journal of Religious Education and Religion Research, 17(2).</b:JournalName>
    <b:Pages>2186</b:Pages>
    <b:RefOrder>9</b:RefOrder>
  </b:Source>
  <b:Source>
    <b:Tag>Nur2211</b:Tag>
    <b:SourceType>JournalArticle</b:SourceType>
    <b:Guid>{ADAC6E5E-E4B5-405A-B5F3-872F0387FC9D}</b:Guid>
    <b:Title>KAJIAN KEARIFAN LOKAL TRADISI MARSATTAN/MANGUPA (MEMINTA KESELAMATAN) PADA MASYARAKAT MANDAILING DESA GUNUNG MALINTANG KECAMATAN BARUMUN TENGAH KABUPATEN PADANG LAWAS</b:Title>
    <b:JournalName>Ijtimaiyah Jurnal Ilmu Sosial Dan Budaya</b:JournalName>
    <b:Year>2022</b:Year>
    <b:Pages>50-67</b:Pages>
    <b:Volume>6</b:Volume>
    <b:Issue>2</b:Issue>
    <b:DOI>10.30821/ijtimaiyah.v6i2.7855</b:DOI>
    <b:Author>
      <b:Author>
        <b:NameList>
          <b:Person>
            <b:Last>Dora</b:Last>
            <b:First>Nuriza</b:First>
          </b:Person>
        </b:NameList>
      </b:Author>
    </b:Author>
    <b:RefOrder>1</b:RefOrder>
  </b:Source>
  <b:Source>
    <b:Tag>Umi23</b:Tag>
    <b:SourceType>Book</b:SourceType>
    <b:Guid>{A21528DD-D070-49D3-A469-8C8033D2353C}</b:Guid>
    <b:Author>
      <b:Author>
        <b:NameList>
          <b:Person>
            <b:Last>Umi Kalsum</b:Last>
            <b:First>Putri</b:First>
            <b:Middle>Syahri, Wuri Tamtama Abdi, Topan Iskandar</b:Middle>
          </b:Person>
        </b:NameList>
      </b:Author>
    </b:Author>
    <b:Title>ISU-ISU KONTEMPORER</b:Title>
    <b:Year>2023</b:Year>
    <b:City>Jambi</b:City>
    <b:Publisher>PT. Sonpedia Publishing</b:Publisher>
    <b:RefOrder>2</b:RefOrder>
  </b:Source>
  <b:Source>
    <b:Tag>Ser24</b:Tag>
    <b:SourceType>JournalArticle</b:SourceType>
    <b:Guid>{07D4A070-EC8F-4CAE-A423-56E6693170A2}</b:Guid>
    <b:Title>Analisis Kearifan Lokal Melalui Ikan Mas Di Dalam Perayaan Budaya Dan Ritual Keagamaan Etnis Batak</b:Title>
    <b:JournalName>JISPENDIORA Jurnal Ilmu Sosial Pendidikan Dan Humaniora</b:JournalName>
    <b:Year>2024</b:Year>
    <b:Pages>93-109</b:Pages>
    <b:Volume>3</b:Volume>
    <b:Issue>1</b:Issue>
    <b:DOI>10.56910/jispendiora.v3i1.1236</b:DOI>
    <b:Author>
      <b:Author>
        <b:NameList>
          <b:Person>
            <b:Last>Sertiawan</b:Last>
            <b:First>Nerisa</b:First>
          </b:Person>
          <b:Person>
            <b:Last>Dora</b:Last>
            <b:First>Nuriza</b:First>
          </b:Person>
        </b:NameList>
      </b:Author>
    </b:Author>
    <b:RefOrder>3</b:RefOrder>
  </b:Source>
  <b:Source>
    <b:Tag>Azi244</b:Tag>
    <b:SourceType>JournalArticle</b:SourceType>
    <b:Guid>{3A0DF096-0330-43B4-98DF-1545C1526669}</b:Guid>
    <b:Author>
      <b:Author>
        <b:NameList>
          <b:Person>
            <b:Last>Azizah</b:Last>
            <b:First>Sulastri</b:First>
          </b:Person>
          <b:Person>
            <b:Last>Khakim</b:Last>
          </b:Person>
        </b:NameList>
      </b:Author>
    </b:Author>
    <b:Title>Kajian Neuroarsitektur pada Situs Warisan Budaya</b:Title>
    <b:JournalName>Buletin Psikologi</b:JournalName>
    <b:Year>2024</b:Year>
    <b:Pages>41-55</b:Pages>
    <b:Volume>32</b:Volume>
    <b:Issue>1</b:Issue>
    <b:DOI>10.22146/buletinpsikologi.91955</b:DOI>
    <b:RefOrder>4</b:RefOrder>
  </b:Source>
  <b:Source>
    <b:Tag>Mar247</b:Tag>
    <b:SourceType>JournalArticle</b:SourceType>
    <b:Guid>{34572142-A89F-4920-AE8F-DEF05B22A986}</b:Guid>
    <b:Author>
      <b:Author>
        <b:NameList>
          <b:Person>
            <b:Last>Mariani</b:Last>
          </b:Person>
          <b:Person>
            <b:Last>Akbar</b:Last>
          </b:Person>
        </b:NameList>
      </b:Author>
    </b:Author>
    <b:Title>Pembelajaran Kultural Melalui Motif Kain Songket: Analisis Terhadap Karakteristik Masyarakat Suku Sasak</b:Title>
    <b:JournalName>JIIP - Jurnal Ilmiah Ilmu Pendidikan</b:JournalName>
    <b:Year>2024</b:Year>
    <b:Pages>5764–5773</b:Pages>
    <b:Volume>7</b:Volume>
    <b:Issue>6</b:Issue>
    <b:DOI>10.54371/jiip.v7</b:DOI>
    <b:RefOrder>5</b:RefOrder>
  </b:Source>
  <b:Source>
    <b:Tag>Fat226</b:Tag>
    <b:SourceType>JournalArticle</b:SourceType>
    <b:Guid>{41548943-5772-44C0-AE20-B75DB14BB475}</b:Guid>
    <b:Author>
      <b:Author>
        <b:NameList>
          <b:Person>
            <b:Last>Fatmawati</b:Last>
          </b:Person>
          <b:Person>
            <b:Last>Muktarruddin</b:Last>
          </b:Person>
        </b:NameList>
      </b:Author>
    </b:Author>
    <b:Title>Analisis Potensi dan Peluang Usaha Nelayan di Kelurahan Negeri Lama</b:Title>
    <b:JournalName>Al-Kharaj : Jurnal Ekonomi, Keuangan &amp; Bisnis Syariah</b:JournalName>
    <b:Year>2022</b:Year>
    <b:Pages>2281–2294</b:Pages>
    <b:Volume>5</b:Volume>
    <b:Issue>6</b:Issue>
    <b:DOI>10.47467/alkharaj.v5i6</b:DOI>
    <b:RefOrder>6</b:RefOrder>
  </b:Source>
  <b:Source>
    <b:Tag>Kha215</b:Tag>
    <b:SourceType>JournalArticle</b:SourceType>
    <b:Guid>{8979A5F9-E312-4082-A80D-5345A2EB4421}</b:Guid>
    <b:Author>
      <b:Author>
        <b:NameList>
          <b:Person>
            <b:Last>Khasanah</b:Last>
          </b:Person>
          <b:Person>
            <b:Last>Nuria</b:Last>
          </b:Person>
        </b:NameList>
      </b:Author>
    </b:Author>
    <b:Title>Etnomatematika pada Pakaian Adat Lampung</b:Title>
    <b:JournalName>JURNAL E-DuMath</b:JournalName>
    <b:Year>2021</b:Year>
    <b:Pages>71–80</b:Pages>
    <b:Volume>7</b:Volume>
    <b:Issue>2</b:Issue>
    <b:DOI>10.52657/je.v7i2.1546</b:DOI>
    <b:RefOrder>7</b:RefOrder>
  </b:Source>
  <b:Source>
    <b:Tag>Ray24</b:Tag>
    <b:SourceType>JournalArticle</b:SourceType>
    <b:Guid>{D7214445-151E-49BB-9385-62D34684D278}</b:Guid>
    <b:Author>
      <b:Author>
        <b:NameList>
          <b:Person>
            <b:Last>Rayana</b:Last>
          </b:Person>
          <b:Person>
            <b:Last>Grahita</b:Last>
          </b:Person>
        </b:NameList>
      </b:Author>
    </b:Author>
    <b:Title>Perbandingan Visual Hasil Digitisasi 3D pada Pengarsipan Digital Artefak Warisan Budaya</b:Title>
    <b:JournalName>Jurnal Sains Dan Seni ITS</b:JournalName>
    <b:Year>2024</b:Year>
    <b:Pages>1-12</b:Pages>
    <b:Volume>11</b:Volume>
    <b:Issue>6</b:Issue>
    <b:DOI>10.12962/j23373520.v11i6.110267</b:DOI>
    <b:RefOrder>8</b:RefOrder>
  </b:Source>
  <b:Source>
    <b:Tag>Ram228</b:Tag>
    <b:SourceType>JournalArticle</b:SourceType>
    <b:Guid>{091A9C20-A42C-4A6F-ADD0-EEA2692E63E9}</b:Guid>
    <b:Title>Sejarah Kesultanan Bilah pada Masa Kolonial Belanda, 1865-1942</b:Title>
    <b:JournalName>Warisan: Journal of History and Cultural Heritage</b:JournalName>
    <b:Year>2022</b:Year>
    <b:Pages>25-32</b:Pages>
    <b:Volume>3</b:Volume>
    <b:Issue>1</b:Issue>
    <b:DOI>10.34007/warisan.v3i1.1215</b:DOI>
    <b:Author>
      <b:Author>
        <b:NameList>
          <b:Person>
            <b:Last>Rambe</b:Last>
            <b:First>Sabda</b:First>
            <b:Middle>Firmansyah, Rohani, Laila</b:Middle>
          </b:Person>
          <b:Person>
            <b:Last>Batubara</b:Last>
            <b:First>Abdul</b:First>
            <b:Middle>Karim</b:Middle>
          </b:Person>
        </b:NameList>
      </b:Author>
    </b:Author>
    <b:RefOrder>9</b:RefOrder>
  </b:Source>
  <b:Source>
    <b:Tag>Cre20</b:Tag>
    <b:SourceType>Book</b:SourceType>
    <b:Guid>{39B13439-2C16-4790-ADB8-AA7889DF93FC}</b:Guid>
    <b:Author>
      <b:Author>
        <b:NameList>
          <b:Person>
            <b:Last>Creswell</b:Last>
            <b:First>JW</b:First>
          </b:Person>
        </b:NameList>
      </b:Author>
    </b:Author>
    <b:Title>Desain Penelitian: Pendekatan Metode Kualitatif, Kuantitatif, dan Campuran (edisi ke-4)</b:Title>
    <b:Year>2020</b:Year>
    <b:City>Thousand Oaks</b:City>
    <b:Publisher>CA: Publikasi Sage</b:Publisher>
    <b:RefOrder>10</b:RefOrder>
  </b:Source>
  <b:Source>
    <b:Tag>Lex00</b:Tag>
    <b:SourceType>Book</b:SourceType>
    <b:Guid>{7239D25F-7247-45B9-8B7E-F2891727EBDD}</b:Guid>
    <b:Author>
      <b:Author>
        <b:NameList>
          <b:Person>
            <b:Last>Moleong</b:Last>
            <b:First>Lexy.</b:First>
            <b:Middle>J.</b:Middle>
          </b:Person>
        </b:NameList>
      </b:Author>
    </b:Author>
    <b:Title>Metode Penelitian Kualitaif</b:Title>
    <b:Year>2000</b:Year>
    <b:City>Bandung</b:City>
    <b:Publisher>PT. Remaja Rosdakarya</b:Publisher>
    <b:RefOrder>11</b:RefOrder>
  </b:Source>
  <b:Source>
    <b:Tag>Sug17</b:Tag>
    <b:SourceType>Book</b:SourceType>
    <b:Guid>{95930436-DCF7-4ABB-9586-B061E2F6A1F4}</b:Guid>
    <b:Title>Metode Penelitian Kuantitatif, Kualitatif, Dan R&amp;D</b:Title>
    <b:Year>2022</b:Year>
    <b:Author>
      <b:Author>
        <b:NameList>
          <b:Person>
            <b:Last>Sugiyono</b:Last>
          </b:Person>
        </b:NameList>
      </b:Author>
    </b:Author>
    <b:City>Bandung</b:City>
    <b:Publisher>CV. Alfabeta</b:Publisher>
    <b:RefOrder>12</b:RefOrder>
  </b:Source>
  <b:Source>
    <b:Tag>Mur242</b:Tag>
    <b:SourceType>JournalArticle</b:SourceType>
    <b:Guid>{F8CFFFDA-F22B-4017-9598-C0195C8D91FD}</b:Guid>
    <b:Title>CULTURAL ADVANCEMENT STRATEGIES IN INDONESIA: A LITERATURE REVIEW</b:Title>
    <b:JournalName>Acintya</b:JournalName>
    <b:Year>2024</b:Year>
    <b:Pages>143-159</b:Pages>
    <b:Volume>16</b:Volume>
    <b:Issue>2</b:Issue>
    <b:DOI>10.33153/acy.v16i2.6177</b:DOI>
    <b:Author>
      <b:Author>
        <b:NameList>
          <b:Person>
            <b:Last>Murtono</b:Last>
            <b:First>Taufik</b:First>
          </b:Person>
          <b:Person>
            <b:Last>Wahyudi</b:Last>
            <b:First>Didik</b:First>
            <b:Middle>Bambang</b:Middle>
          </b:Person>
        </b:NameList>
      </b:Author>
    </b:Author>
    <b:RefOrder>13</b:RefOrder>
  </b:Source>
  <b:Source>
    <b:Tag>Ahm244</b:Tag>
    <b:SourceType>JournalArticle</b:SourceType>
    <b:Guid>{AB86AC3C-6EEF-43C8-B54E-5089BAE0BB8A}</b:Guid>
    <b:Title>Dimensi pada Instrumen Lingkungan Pembelajaran Literatur Budaya Gayo: Systematic Literature Riview (SLR)</b:Title>
    <b:JournalName>Sulawesi Tenggara Educational Journal</b:JournalName>
    <b:Year>2024</b:Year>
    <b:Pages>129-144</b:Pages>
    <b:Volume>4</b:Volume>
    <b:Issue>3</b:Issue>
    <b:DOI>10.54297/seduj.v4i3.826</b:DOI>
    <b:Author>
      <b:Author>
        <b:NameList>
          <b:Person>
            <b:Last>Ahmad</b:Last>
            <b:First>Nurul</b:First>
            <b:Middle>Qomariyah</b:Middle>
          </b:Person>
          <b:Person>
            <b:Last>Rahayu</b:Last>
            <b:First>Wardani</b:First>
          </b:Person>
        </b:NameList>
      </b:Author>
    </b:Author>
    <b:RefOrder>14</b:RefOrder>
  </b:Source>
  <b:Source>
    <b:Tag>Eva25</b:Tag>
    <b:SourceType>JournalArticle</b:SourceType>
    <b:Guid>{865107D1-F1D0-4F51-99ED-E203345278EC}</b:Guid>
    <b:Title>Tinjauan Sistematis: Minuman Fungsional Tradisional untuk Kesejahteraan Psikologis</b:Title>
    <b:JournalName>Flourishing Journal</b:JournalName>
    <b:Year>2025</b:Year>
    <b:Pages>224-234</b:Pages>
    <b:Volume>5</b:Volume>
    <b:Issue>4</b:Issue>
    <b:DOI>10.17977/um070v5i42025p224-234</b:DOI>
    <b:Author>
      <b:Author>
        <b:NameList>
          <b:Person>
            <b:Last>Evanty</b:Last>
            <b:First>Ersyalina</b:First>
          </b:Person>
          <b:Person>
            <b:Last>Simon</b:Last>
            <b:First>Irene</b:First>
            <b:Middle>Maya</b:Middle>
          </b:Person>
        </b:NameList>
      </b:Author>
    </b:Author>
    <b:RefOrder>15</b:RefOrder>
  </b:Source>
  <b:Source>
    <b:Tag>Bay24</b:Tag>
    <b:SourceType>JournalArticle</b:SourceType>
    <b:Guid>{264A3080-A38B-454A-8838-0EA22B085198}</b:Guid>
    <b:Title>EKOLOGI DAN BUDAYA: MENGINTEGRASIKAN KEBERLANJUTAN PARIWISATA BERBENTUK FESTIVAL</b:Title>
    <b:JournalName>Kepariwisataan: Jurnal Ilmiah</b:JournalName>
    <b:Year>2024</b:Year>
    <b:Pages>90-98</b:Pages>
    <b:Volume>18</b:Volume>
    <b:Issue>2</b:Issue>
    <b:DOI>10.47256/kji.v18i2.387</b:DOI>
    <b:Author>
      <b:Author>
        <b:NameList>
          <b:Person>
            <b:Last>Bayu Aulia</b:Last>
            <b:First>Bambang</b:First>
            <b:Middle>Suharto, Santi Isnaini, Tri Siwi Agustina</b:Middle>
          </b:Person>
        </b:NameList>
      </b:Author>
    </b:Author>
    <b:RefOrder>16</b:RefOrder>
  </b:Source>
  <b:Source>
    <b:Tag>Ika24</b:Tag>
    <b:SourceType>JournalArticle</b:SourceType>
    <b:Guid>{9E96AD5B-CAF8-4959-97F8-887F2774B437}</b:Guid>
    <b:Title>Pengaruh Islam dalam Pembentukan Kerajaan-Kerajaan di Sumatera dan Pantai Utara Jawa</b:Title>
    <b:JournalName>Islam &amp; Contemporary Issues</b:JournalName>
    <b:Year>2024</b:Year>
    <b:Pages>14-20</b:Pages>
    <b:Volume>4</b:Volume>
    <b:Issue>1</b:Issue>
    <b:DOI>10.57251/ici.v4i1.1357</b:DOI>
    <b:Author>
      <b:Author>
        <b:NameList>
          <b:Person>
            <b:Last>Ika Purnamasari</b:Last>
            <b:First>Elsa</b:First>
            <b:Middle>Manora Simaremare, Sadina Yanti Dhalimunte, Adrian Marpaung, Marnita Sihotang, M. Dirham Nazwa</b:Middle>
          </b:Person>
        </b:NameList>
      </b:Author>
    </b:Author>
    <b:RefOrder>17</b:RefOrder>
  </b:Source>
  <b:Source>
    <b:Tag>Ine24</b:Tag>
    <b:SourceType>JournalArticle</b:SourceType>
    <b:Guid>{277DAC4E-AFA5-405B-8BBA-D80FB4B97FF0}</b:Guid>
    <b:Title>Systematic Literature Review (SLR): Keberlanjutan Arsitektur Tradisional dan Vernakular dalam Menghadapi Zaman pada Konteks Urban Rural</b:Title>
    <b:JournalName>Jurnal Lingkungan Binaan Indonesia (JLBI)</b:JournalName>
    <b:Year>2024</b:Year>
    <b:Pages>Bunga Pasadena Ineru</b:Pages>
    <b:Volume>13</b:Volume>
    <b:Issue>4</b:Issue>
    <b:DOI>10.32315/jlbi.v13i4.408</b:DOI>
    <b:Author>
      <b:Author>
        <b:NameList>
          <b:Person>
            <b:Last>Ineru</b:Last>
            <b:First>Bunga</b:First>
            <b:Middle>Pasadena</b:Middle>
          </b:Person>
          <b:Person>
            <b:Last>Kusdiwanggo</b:Last>
            <b:First>Susilo</b:First>
          </b:Person>
        </b:NameList>
      </b:Author>
    </b:Author>
    <b:RefOrder>18</b:RefOrder>
  </b:Source>
  <b:Source>
    <b:Tag>Ilh25</b:Tag>
    <b:SourceType>JournalArticle</b:SourceType>
    <b:Guid>{9F73E1BA-0EAC-4943-A868-613BD7D6953C}</b:Guid>
    <b:Title>Dompet Desain Budaya Sebagai Tren Masa Kini</b:Title>
    <b:JournalName>REALISASI : ILMU PENDIDIKAN, SENI RUPA DAN DESAIN</b:JournalName>
    <b:Year>2025</b:Year>
    <b:Pages>79-86</b:Pages>
    <b:Volume>2</b:Volume>
    <b:Issue>2</b:Issue>
    <b:DOI>10.62383/realisasi.v2i2.580</b:DOI>
    <b:Author>
      <b:Author>
        <b:NameList>
          <b:Person>
            <b:Last>Ilham</b:Last>
            <b:First>Amri</b:First>
          </b:Person>
          <b:Person>
            <b:Last>Tobing</b:Last>
            <b:First>Immanuel</b:First>
          </b:Person>
        </b:NameList>
      </b:Author>
    </b:Author>
    <b:RefOrder>19</b:RefOrder>
  </b:Source>
  <b:Source>
    <b:Tag>Jan24</b:Tag>
    <b:SourceType>JournalArticle</b:SourceType>
    <b:Guid>{D961EBBD-168B-47CC-895A-D46E2F111D1C}</b:Guid>
    <b:Author>
      <b:Author>
        <b:NameList>
          <b:Person>
            <b:Last>Jannah</b:Last>
            <b:First>Widia</b:First>
            <b:Middle>Nur</b:Middle>
          </b:Person>
          <b:Person>
            <b:Last>Rahayu</b:Last>
            <b:First>Septiany </b:First>
          </b:Person>
          <b:Person>
            <b:Last>Nursahid</b:Last>
            <b:First>Mahardhika </b:First>
          </b:Person>
        </b:NameList>
      </b:Author>
    </b:Author>
    <b:Title>Pengaruh Penerapan Program Literasi terhadap Kemampuan Membaca Pemahaman Siswa Kelas III SD Negeri 1 Perbutulan</b:Title>
    <b:JournalName>Blantika: Multidisciplinary Journal</b:JournalName>
    <b:Year>2024</b:Year>
    <b:Pages>2(10), 211–219. https://doi.org/10.57096/blantika.v2i10.215</b:Pages>
    <b:RefOrder>1</b:RefOrder>
  </b:Source>
  <b:Source>
    <b:Tag>WNu</b:Tag>
    <b:SourceType>JournalArticle</b:SourceType>
    <b:Guid>{191019C3-3495-47A8-9A7E-E4774ECDCEB7}</b:Guid>
    <b:Author>
      <b:Author>
        <b:NameList>
          <b:Person>
            <b:Last>Nur</b:Last>
            <b:First>W.</b:First>
          </b:Person>
          <b:Person>
            <b:First>Sholihat</b:First>
          </b:Person>
          <b:Person>
            <b:Last>Agustin</b:Last>
            <b:First>H. H.</b:First>
          </b:Person>
        </b:NameList>
      </b:Author>
    </b:Author>
    <b:Title>Peningkatan Kemampuan Literasi melalui Kegiatan “NOLITA” di Kelas 4 SDN Kemakmuran 2 Fiks</b:Title>
    <b:JournalName>Pendas : Jurnal Ilmiah Pendidikan Dasar</b:JournalName>
    <b:Year>2025</b:Year>
    <b:Pages>10, 464–478.</b:Pages>
    <b:RefOrder>2</b:RefOrder>
  </b:Source>
  <b:Source>
    <b:Tag>Pra241</b:Tag>
    <b:SourceType>JournalArticle</b:SourceType>
    <b:Guid>{4755CD34-F4F9-4ACB-86F3-B1A2E8F0438A}</b:Guid>
    <b:Author>
      <b:Author>
        <b:NameList>
          <b:Person>
            <b:Last>Prastiwi</b:Last>
            <b:First>A.</b:First>
            <b:Middle>D.</b:Middle>
          </b:Person>
          <b:Person>
            <b:Last>Anafiah</b:Last>
            <b:First>S.</b:First>
          </b:Person>
          <b:Person>
            <b:Last>Daniar</b:Last>
            <b:First>M.</b:First>
          </b:Person>
        </b:NameList>
      </b:Author>
    </b:Author>
    <b:Title>Application Of Problem Based Learning Model To Improve Indonesian Learning Outcomes For Grade IIIb Students Of Sd Negeri Tahunan Yogyakarta.</b:Title>
    <b:JournalName>ICSTI: International Conference on Science and Technology for the Internet of Things</b:JournalName>
    <b:Year>2024</b:Year>
    <b:Pages>735–743.</b:Pages>
    <b:RefOrder>3</b:RefOrder>
  </b:Source>
  <b:Source>
    <b:Tag>Des211</b:Tag>
    <b:SourceType>JournalArticle</b:SourceType>
    <b:Guid>{10014282-BFCA-47F6-BDD6-D57CE86104F7}</b:Guid>
    <b:Author>
      <b:Author>
        <b:NameList>
          <b:Person>
            <b:Last>Desiwidiaadee</b:Last>
          </b:Person>
          <b:Person>
            <b:Last>Nelisa</b:Last>
            <b:First>M.</b:First>
          </b:Person>
        </b:NameList>
      </b:Author>
    </b:Author>
    <b:Title>Tingkat Minat Baca Siswa Sd Negeri 05 Kubang Putiah Melalui Penerapan Drop Everything and Read (Dear)</b:Title>
    <b:JournalName>Jurnal Pustaka Budaya</b:JournalName>
    <b:Year>2021</b:Year>
    <b:Pages> (Vol. 8, Issue 2, pp. 74–82). https://doi.org/10.31849/pb.v8i2.6721</b:Pages>
    <b:RefOrder>4</b:RefOrder>
  </b:Source>
  <b:Source>
    <b:Tag>Fit18</b:Tag>
    <b:SourceType>JournalArticle</b:SourceType>
    <b:Guid>{3209CA01-4EB8-4143-AC06-152CF465E6BF}</b:Guid>
    <b:Author>
      <b:Author>
        <b:NameList>
          <b:Person>
            <b:Last>Pramesti</b:Last>
            <b:First>Fitria</b:First>
          </b:Person>
        </b:NameList>
      </b:Author>
    </b:Author>
    <b:Title>Analisis Faktor-Faktor Penghambat Membaca Permulaan pada Siswa Kelas 1 SD</b:Title>
    <b:JournalName>Jurnal Ilmiah Sekolah Dasar</b:JournalName>
    <b:Year>2018</b:Year>
    <b:Pages>Volume 2, Number 3, Tahun 2018, pp. 283-289</b:Pages>
    <b:RefOrder>5</b:RefOrder>
  </b:Source>
  <b:Source>
    <b:Tag>Han25</b:Tag>
    <b:SourceType>JournalArticle</b:SourceType>
    <b:Guid>{25422ABF-B84A-433E-AF08-94E28F878941}</b:Guid>
    <b:Author>
      <b:Author>
        <b:NameList>
          <b:Person>
            <b:Last>Hanikah</b:Last>
          </b:Person>
          <b:Person>
            <b:Last>Darmini</b:Last>
            <b:First>Mimin</b:First>
          </b:Person>
          <b:Person>
            <b:Last>Sidik</b:Last>
            <b:First>Muhammad Nurfaisal </b:First>
          </b:Person>
        </b:NameList>
      </b:Author>
    </b:Author>
    <b:Title>Pengembangan Media Dikaya (Diorama Kekayaan Budaya) untuk Meningkatkan Aktifvitas Belajar Siswa pada Materi Kekayaan Budaya di Kelas IV SDN 3 Babakan</b:Title>
    <b:JournalName>JKIP : Jurnal Kajian Ilmu Pendidikan</b:JournalName>
    <b:Year>2025</b:Year>
    <b:Pages> Vol. 6 No. 3, DOI: https://doi.org/10.55583/jkip.v6i3.1525</b:Pages>
    <b:RefOrder>6</b:RefOrder>
  </b:Source>
  <b:Source>
    <b:Tag>Okt221</b:Tag>
    <b:SourceType>JournalArticle</b:SourceType>
    <b:Guid>{481993D5-4FF5-439D-BB53-3C9C85C2BF27}</b:Guid>
    <b:Author>
      <b:Author>
        <b:NameList>
          <b:Person>
            <b:Last>Putri</b:Last>
            <b:First>Oktamia</b:First>
            <b:Middle>Anggraini</b:Middle>
          </b:Person>
        </b:NameList>
      </b:Author>
    </b:Author>
    <b:Title>Jurnal Pendidikan dan Konseling</b:Title>
    <b:JournalName>Jurnal Pendidikan dan Konseling</b:JournalName>
    <b:Year>2022</b:Year>
    <b:Pages> 4(20), 1349–1358</b:Pages>
    <b:RefOrder>7</b:RefOrder>
  </b:Source>
  <b:Source>
    <b:Tag>Hoi221</b:Tag>
    <b:SourceType>JournalArticle</b:SourceType>
    <b:Guid>{5A8CD840-8F52-4693-92C6-826E7C35D08B}</b:Guid>
    <b:Author>
      <b:Author>
        <b:NameList>
          <b:Person>
            <b:Last>Hoiyati</b:Last>
          </b:Person>
          <b:Person>
            <b:Last>Imansyah</b:Last>
            <b:First>F.</b:First>
          </b:Person>
          <b:Person>
            <b:Last>Riyanti</b:Last>
            <b:First>H.</b:First>
          </b:Person>
        </b:NameList>
      </b:Author>
    </b:Author>
    <b:Title>Pengaruh Model CTL (Contextual Teaching And Learning) Berbantuan Kartu Kata terhadap Kemampuan Membaca Permulaan pada Siswa Kelas II SD</b:Title>
    <b:JournalName>Jurnal Pendidikan Tambusai</b:JournalName>
    <b:Year>2022</b:Year>
    <b:Pages>6(2), 14965–14972. https://doi.org/10.31004/jptam.v6i2.4777</b:Pages>
    <b:RefOrder>8</b:RefOrder>
  </b:Source>
  <b:Source>
    <b:Tag>SSu201</b:Tag>
    <b:SourceType>JournalArticle</b:SourceType>
    <b:Guid>{1D761ED4-DF01-4383-9CDC-CB2E1D570B4C}</b:Guid>
    <b:Author>
      <b:Author>
        <b:NameList>
          <b:Person>
            <b:Last>Sumarno</b:Last>
            <b:First>S.</b:First>
          </b:Person>
        </b:NameList>
      </b:Author>
    </b:Author>
    <b:Title>Penggunaan Metode Contextual Teaching and Learning (CTL) dapat Meningkatkan Minat dan Kemampuan Membaca Permulaan pada Siswa Kelas I Sekolah Dasar</b:Title>
    <b:JournalName>SHEs: Conference Series</b:JournalName>
    <b:Year>2020</b:Year>
    <b:Pages> 3(4), 1394–1400. https://jurnal.uns.ac.id/shes</b:Pages>
    <b:RefOrder>9</b:RefOrder>
  </b:Source>
  <b:Source>
    <b:Tag>Ain</b:Tag>
    <b:SourceType>JournalArticle</b:SourceType>
    <b:Guid>{23E9C808-4DD2-40EB-9756-EC4BF91C586F}</b:Guid>
    <b:Author>
      <b:Author>
        <b:NameList>
          <b:Person>
            <b:Last>Aini</b:Last>
            <b:First>Afita</b:First>
            <b:Middle>Nur</b:Middle>
          </b:Person>
          <b:Person>
            <b:Last>Hardini</b:Last>
            <b:First>Agustina Tyas Asri </b:First>
          </b:Person>
        </b:NameList>
      </b:Author>
    </b:Author>
    <b:Title>Efektivitas Model CTL (Contextual Teaching And Learning)</b:Title>
    <b:JournalName>Jurnal Pendidikan Anak dan Pendidikan Umum</b:JournalName>
    <b:Year>2023</b:Year>
    <b:Pages>Vol 1 No. 3, Bulan Agustus Tahun 2023, pp. 126-133</b:Pages>
    <b:RefOrder>10</b:RefOrder>
  </b:Source>
  <b:Source>
    <b:Tag>Isw23</b:Tag>
    <b:SourceType>JournalArticle</b:SourceType>
    <b:Guid>{836BF3D6-EB39-4511-A515-49150F343331}</b:Guid>
    <b:Author>
      <b:Author>
        <b:NameList>
          <b:Person>
            <b:Last>Iswahyudi</b:Last>
            <b:First>Y.</b:First>
          </b:Person>
          <b:Person>
            <b:Last>Syamlan</b:Last>
            <b:First>A. F.</b:First>
          </b:Person>
          <b:Person>
            <b:Last> Pramitasari</b:Last>
            <b:First>D. A.</b:First>
          </b:Person>
          <b:Person>
            <b:Last>Tuharea</b:Last>
            <b:First>F. I.</b:First>
          </b:Person>
        </b:NameList>
      </b:Author>
    </b:Author>
    <b:Title>This work is licensed under Creative Commons Attribution License 4.0 CC-BY International license</b:Title>
    <b:JournalName>Akuntansi Neraca</b:JournalName>
    <b:Year>2023</b:Year>
    <b:Pages>1(2). https://ejournal.amirulbangunbangsapublishing.com/index.php/JAN/index</b:Pages>
    <b:RefOrder>11</b:RefOrder>
  </b:Source>
  <b:Source>
    <b:Tag>DNa231</b:Tag>
    <b:SourceType>JournalArticle</b:SourceType>
    <b:Guid>{ACF14BC8-1B84-4769-88AE-3851AA5F497C}</b:Guid>
    <b:Author>
      <b:Author>
        <b:NameList>
          <b:Person>
            <b:Last>Nababan</b:Last>
            <b:First>D.</b:First>
          </b:Person>
        </b:NameList>
      </b:Author>
    </b:Author>
    <b:Title>Jurnal Kontektual CTL Christofel.</b:Title>
    <b:JournalName>Jurnal Pendidikan Sosial Dan Humaniora</b:JournalName>
    <b:Year>2023</b:Year>
    <b:Pages>2(2), 825–837.</b:Pages>
    <b:RefOrder>12</b:RefOrder>
  </b:Source>
  <b:Source>
    <b:Tag>Mar181</b:Tag>
    <b:SourceType>JournalArticle</b:SourceType>
    <b:Guid>{BD879FE0-5F96-4131-9048-D99DDCB473B7}</b:Guid>
    <b:Author>
      <b:Author>
        <b:NameList>
          <b:Person>
            <b:Last>Mardiati</b:Last>
            <b:First>M.</b:First>
          </b:Person>
          <b:Person>
            <b:Last>Rani</b:Last>
            <b:First>F. N.</b:First>
          </b:Person>
        </b:NameList>
      </b:Author>
    </b:Author>
    <b:Title>Pengaruh Model Pembelajaran Contextual Teaching and Learning (CTL) Terhadap Kemampuan Penalaran Matematika</b:Title>
    <b:JournalName>Jurnal Mathematic Paedagogic</b:JournalName>
    <b:Year>2018</b:Year>
    <b:Pages>2(2), 115. https://doi.org/10.36294/jmp.v2i2.209</b:Pages>
    <b:RefOrder>13</b:RefOrder>
  </b:Source>
  <b:Source>
    <b:Tag>Sug131</b:Tag>
    <b:SourceType>Book</b:SourceType>
    <b:Guid>{97A6DBEE-7E35-4034-8DA6-B0CCD2C257F1}</b:Guid>
    <b:Author>
      <b:Author>
        <b:NameList>
          <b:Person>
            <b:Last>Sugiyono</b:Last>
          </b:Person>
        </b:NameList>
      </b:Author>
    </b:Author>
    <b:Title>Metode Penelitian Kuantitatif, Kualitatif Dan R &amp; D</b:Title>
    <b:Year>2013</b:Year>
    <b:City> Bandung</b:City>
    <b:Publisher>Alfabeta</b:Publisher>
    <b:RefOrder>14</b:RefOrder>
  </b:Source>
  <b:Source>
    <b:Tag>Sal23</b:Tag>
    <b:SourceType>JournalArticle</b:SourceType>
    <b:Guid>{81F49F66-A669-48FE-9AA2-DCEB5724E850}</b:Guid>
    <b:Author>
      <b:Author>
        <b:NameList>
          <b:Person>
            <b:Last>Salma</b:Last>
            <b:First>Azizatis</b:First>
          </b:Person>
          <b:Person>
            <b:Last>Aini</b:Last>
            <b:First>Syamsi</b:First>
          </b:Person>
        </b:NameList>
      </b:Author>
    </b:Author>
    <b:Title>Efektivitas Media Pembelajaran Power-Point Interaktif Berbasis Inkuiri Terbimbing pada Materi Larutan Peyangga terhadap Hasil Belajar Peserta Didik</b:Title>
    <b:Year>2023</b:Year>
    <b:JournalName>Jurnal Pendidikan MIPA</b:JournalName>
    <b:Pages>13(2), 514–519. https://doi.org/10.37630/jpm.v13i2.1097</b:Pages>
    <b:RefOrder>15</b:RefOrder>
  </b:Source>
  <b:Source>
    <b:Tag>Ant19</b:Tag>
    <b:SourceType>JournalArticle</b:SourceType>
    <b:Guid>{886B7088-480A-4E4A-A7B0-0063F8598C6C}</b:Guid>
    <b:Author>
      <b:Author>
        <b:NameList>
          <b:Person>
            <b:Last>Antara</b:Last>
            <b:First>Putu</b:First>
            <b:Middle>Aditya</b:Middle>
          </b:Person>
          <b:Person>
            <b:Last>Ujianti</b:Last>
            <b:First>Putu Rahayu </b:First>
          </b:Person>
          <b:Person>
            <b:Last>Patissera</b:Last>
            <b:First> Anggun La </b:First>
          </b:Person>
        </b:NameList>
      </b:Author>
    </b:Author>
    <b:Title>Pengaruh Model Pembelajaran Kontekstual Terhadap Kemampuan Membaca Permulaan Anak</b:Title>
    <b:JournalName>Jurnal Mimbar Ilmu</b:JournalName>
    <b:Year>2019</b:Year>
    <b:Pages>24(2), 72–79.</b:Pages>
    <b:RefOrder>16</b:RefOrder>
  </b:Source>
  <b:Source>
    <b:Tag>Fur22</b:Tag>
    <b:SourceType>JournalArticle</b:SourceType>
    <b:Guid>{840E28D5-4272-49D0-BBF7-6A852A8ABC55}</b:Guid>
    <b:Author>
      <b:Author>
        <b:NameList>
          <b:Person>
            <b:Last>Furroyda</b:Last>
            <b:First>A.</b:First>
            <b:Middle>F.</b:Middle>
          </b:Person>
          <b:Person>
            <b:Last>Ibda</b:Last>
            <b:First>H.</b:First>
          </b:Person>
          <b:Person>
            <b:Last>Wijanarko</b:Last>
            <b:First>A. G.</b:First>
          </b:Person>
        </b:NameList>
      </b:Author>
    </b:Author>
    <b:Title> Pengaruh Model Pembelajaran Contextual Teaching and Learning Berbasis Tpack Terhadap Hasil Belajar Ppkn Di Madrasah Ibtidaiyah Swasta</b:Title>
    <b:JournalName> SITTAH: Journal of Primary Education</b:JournalName>
    <b:Year>2022</b:Year>
    <b:Pages> 3(2), 145–160. https://doi.org/10.30762/sittah.v3i2.522</b:Pages>
    <b:RefOrder>17</b:RefOrder>
  </b:Source>
  <b:Source>
    <b:Tag>Est23</b:Tag>
    <b:SourceType>JournalArticle</b:SourceType>
    <b:Guid>{E354CD36-78D5-46A7-978C-EDF7A3DFE9A7}</b:Guid>
    <b:Author>
      <b:Author>
        <b:NameList>
          <b:Person>
            <b:Last>Ester</b:Last>
            <b:First>K.</b:First>
          </b:Person>
          <b:Person>
            <b:Last>Sakka</b:Last>
            <b:First>F.S.</b:First>
          </b:Person>
          <b:Person>
            <b:Last>Mamonto</b:Last>
            <b:First>F.</b:First>
          </b:Person>
          <b:Person>
            <b:Last>Mangolo</b:Last>
            <b:First>M. A. </b:First>
          </b:Person>
          <b:Person>
            <b:Last>Bawole</b:Last>
            <b:First>R.</b:First>
          </b:Person>
          <b:Person>
            <b:Last>Mamonto</b:Last>
            <b:First>S.</b:First>
          </b:Person>
        </b:NameList>
      </b:Author>
    </b:Author>
    <b:Title>Model Pembelajaran Contextual Teaching and Learning (CTL) di SD Gmim II Sarongsong</b:Title>
    <b:JournalName>Wahana Pendidikan</b:JournalName>
    <b:Year>2023</b:Year>
    <b:Pages> 9(20), 967–973. https://doi.org/10.5281/zenodo.10421051</b:Pages>
    <b:RefOrder>18</b:RefOrder>
  </b:Source>
  <b:Source>
    <b:Tag>Roh25</b:Tag>
    <b:SourceType>JournalArticle</b:SourceType>
    <b:Guid>{08C1A5FE-F8AF-4891-8417-236B6DE309FF}</b:Guid>
    <b:Author>
      <b:Author>
        <b:NameList>
          <b:Person>
            <b:Last>Rohimah</b:Last>
            <b:First>R.</b:First>
          </b:Person>
          <b:Person>
            <b:Last>Putri</b:Last>
            <b:First>H. E.</b:First>
          </b:Person>
          <b:Person>
            <b:Last>Tiara</b:Last>
            <b:First>N.</b:First>
          </b:Person>
          <b:Person>
            <b:Last>Sari</b:Last>
            <b:First>A.</b:First>
          </b:Person>
        </b:NameList>
      </b:Author>
    </b:Author>
    <b:Title>engaruh Pendekatan Contextual Teaching and Learning (CTL) Berbantuan Media Literacy Cloud terhadap Kemampuan Membaca Pemahaman Siswa Sekolah Dasar.</b:Title>
    <b:JournalName>Jurnal Pendidikan Tambusai</b:JournalName>
    <b:Year>2025</b:Year>
    <b:Pages>9(2022), 13226–13230.</b:Pages>
    <b:RefOrder>19</b:RefOrder>
  </b:Source>
  <b:Source>
    <b:Tag>Sus24</b:Tag>
    <b:SourceType>JournalArticle</b:SourceType>
    <b:Guid>{02AE27E9-A498-4E82-8F4A-6612AE4BDE0D}</b:Guid>
    <b:Author>
      <b:Author>
        <b:NameList>
          <b:Person>
            <b:Last>Susanti</b:Last>
            <b:First>R.</b:First>
          </b:Person>
          <b:Person>
            <b:Last>Hanafi</b:Last>
            <b:First>I.</b:First>
          </b:Person>
        </b:NameList>
      </b:Author>
    </b:Author>
    <b:Title>Pengaruh Model Pembelajaran Contextual Teaching and Learning Terhadap Kemampuan Membaca dan Berbicara Siswa Sekolah Dasar The Influence of Contextual Teaching and Learning Model on Reading and Speaking Skills of Elementary School Students.</b:Title>
    <b:JournalName>JIIC: Jurnal Intelek Insan Cendikia,</b:JournalName>
    <b:Year>2024</b:Year>
    <b:Pages>1(8), 4084–4096. https://doi.org/10.5281/zenodo.10421051</b:Pages>
    <b:RefOrder>20</b:RefOrder>
  </b:Source>
  <b:Source>
    <b:Tag>AlS19</b:Tag>
    <b:SourceType>JournalArticle</b:SourceType>
    <b:Guid>{52CA9D65-656D-4812-A295-C29326740757}</b:Guid>
    <b:Author>
      <b:Author>
        <b:NameList>
          <b:Person>
            <b:Last>Al‐Saggaf</b:Last>
            <b:First>Y.,</b:First>
            <b:Middle>&amp; O'Donnell, S. B.</b:Middle>
          </b:Person>
        </b:NameList>
      </b:Author>
    </b:Author>
    <b:Title>Phubbing: Perceptions, reasons behind, predictors, and impacts</b:Title>
    <b:Year>2019</b:Year>
    <b:Pages>132-140</b:Pages>
    <b:JournalName>Human Behavior and Emerging Technologies</b:JournalName>
    <b:RefOrder>16</b:RefOrder>
  </b:Source>
  <b:Source>
    <b:Tag>Hai15</b:Tag>
    <b:SourceType>Report</b:SourceType>
    <b:Guid>{1F1C91F5-8E82-410E-B7A1-FA2893B9FFB4}</b:Guid>
    <b:Author>
      <b:Author>
        <b:NameList>
          <b:Person>
            <b:Last>Haigh</b:Last>
            <b:First>A</b:First>
          </b:Person>
        </b:NameList>
      </b:Author>
    </b:Author>
    <b:Title>Stop Phubbing</b:Title>
    <b:Year>2015</b:Year>
    <b:Publisher>http://stopphubbing.com </b:Publisher>
    <b:RefOrder>6</b:RefOrder>
  </b:Source>
  <b:Source>
    <b:Tag>Van19</b:Tag>
    <b:SourceType>JournalArticle</b:SourceType>
    <b:Guid>{3CFD8904-59E2-48E5-B84E-7545CE3194C4}</b:Guid>
    <b:Author>
      <b:Author>
        <b:NameList>
          <b:Person>
            <b:Last>Vanden Abeele</b:Last>
            <b:First>M.</b:First>
            <b:Middle>M. P., Hendrickson, A. T., Pollmann, M. M. H., &amp; Ling, R.</b:Middle>
          </b:Person>
        </b:NameList>
      </b:Author>
    </b:Author>
    <b:Title>Phubbing behavior in conversations and its relation to perceived conversations intimacy and distraction: An exploraty observation study</b:Title>
    <b:JournalName>Computers in Human Behavior</b:JournalName>
    <b:Year>2019</b:Year>
    <b:Pages>35-47</b:Pages>
    <b:RefOrder>7</b:RefOrder>
  </b:Source>
  <b:Source>
    <b:Tag>Syi24</b:Tag>
    <b:SourceType>JournalArticle</b:SourceType>
    <b:Guid>{9BC1BEBD-9DAA-4EAF-8F5D-9A9AE8BAA6E5}</b:Guid>
    <b:Author>
      <b:Author>
        <b:NameList>
          <b:Person>
            <b:Last>Syifa</b:Last>
            <b:First>A.,</b:First>
            <b:Middle>Nugraha, W., &amp; Yudistira, R. T.</b:Middle>
          </b:Person>
        </b:NameList>
      </b:Author>
    </b:Author>
    <b:Title>Evaluasi Perilaku Belajar Mahasiswa : Analisis Pengaruh Perilaku Phubbing terhadap Prokrastinasi Akademik</b:Title>
    <b:Year>2024</b:Year>
    <b:JournalName>Konstruktivisme</b:JournalName>
    <b:Pages>90-99</b:Pages>
    <b:RefOrder>8</b:RefOrder>
  </b:Source>
  <b:Source>
    <b:Tag>Reh23</b:Tag>
    <b:SourceType>JournalArticle</b:SourceType>
    <b:Guid>{4F15C659-0C7B-43FD-A2DC-C5517F1E26E5}</b:Guid>
    <b:Author>
      <b:Author>
        <b:NameList>
          <b:Person>
            <b:Last>Rehalat</b:Last>
            <b:First>A.,</b:First>
            <b:Middle>&amp; Nurul ’ainy, Z</b:Middle>
          </b:Person>
        </b:NameList>
      </b:Author>
    </b:Author>
    <b:Title>Analisis Keterampilan Bertanya Guru Ekonomi Pada Kelas VII Di SMP Kartika Ambon </b:Title>
    <b:JournalName>Perspektif Pendidikan Dan Keguruan</b:JournalName>
    <b:Year>2023</b:Year>
    <b:Pages>37-44</b:Pages>
    <b:RefOrder>11</b:RefOrder>
  </b:Source>
  <b:Source>
    <b:Tag>Muh21</b:Tag>
    <b:SourceType>JournalArticle</b:SourceType>
    <b:Guid>{5C234112-0507-4DB2-BD67-F28026BD780F}</b:Guid>
    <b:Author>
      <b:Author>
        <b:NameList>
          <b:Person>
            <b:Last>Fadli</b:Last>
            <b:First>Muhammad</b:First>
            <b:Middle>Rijal</b:Middle>
          </b:Person>
        </b:NameList>
      </b:Author>
    </b:Author>
    <b:Title>Memahami desain metode penelitian kualitatif</b:Title>
    <b:Year>2021</b:Year>
    <b:JournalName>Humanika</b:JournalName>
    <b:Pages>33-54</b:Pages>
    <b:RefOrder>12</b:RefOrder>
  </b:Source>
  <b:Source>
    <b:Tag>Sar23</b:Tag>
    <b:SourceType>JournalArticle</b:SourceType>
    <b:Guid>{975B1D40-E05D-4B22-80D1-F0857496E162}</b:Guid>
    <b:Author>
      <b:Author>
        <b:NameList>
          <b:Person>
            <b:Last>Sarmini</b:Last>
            <b:First>Aminkun</b:First>
            <b:Middle>Imam, Rafii, Sukma Perdana Prasetya</b:Middle>
          </b:Person>
        </b:NameList>
      </b:Author>
    </b:Author>
    <b:Title>Local Cultural Wisdom of Natural Disaster-Prone Communities in Probolinggo, Indonesia (Socio-Religious Perspective)</b:Title>
    <b:Year>2023</b:Year>
    <b:JournalName> International Journal Ihya’ ‘Ulum al-Din </b:JournalName>
    <b:Pages>49-60</b:Pages>
    <b:RefOrder>9</b:RefOrder>
  </b:Source>
  <b:Source>
    <b:Tag>Nan22</b:Tag>
    <b:SourceType>JournalArticle</b:SourceType>
    <b:Guid>{6CC8147F-24F5-43CB-AF45-47567751D3D8}</b:Guid>
    <b:Author>
      <b:Author>
        <b:NameList>
          <b:Person>
            <b:Last>Nanda Tri Cahtia</b:Last>
            <b:First>Hastuti</b:First>
            <b:Middle>Marlina, Novita Rany</b:Middle>
          </b:Person>
        </b:NameList>
      </b:Author>
    </b:Author>
    <b:Title>The Effectiveness of Health Promotion Using Social Media on Adolescent Knowledge About Covid-19 in the Work Area of Health Center Batu Panjang, Rupat District, Bengkalis</b:Title>
    <b:Year>2022</b:Year>
    <b:JournalName>Science Midwifery</b:JournalName>
    <b:Pages>2901-2910</b:Pages>
    <b:RefOrder>10</b:RefOrder>
  </b:Source>
  <b:Source>
    <b:Tag>Cha14</b:Tag>
    <b:SourceType>Book</b:SourceType>
    <b:Guid>{B3FF7C0B-C716-400A-B909-3C937E9CBC6C}</b:Guid>
    <b:Author>
      <b:Author>
        <b:NameList>
          <b:Person>
            <b:Last>Chasombat</b:Last>
            <b:First>P</b:First>
          </b:Person>
        </b:NameList>
      </b:Author>
    </b:Author>
    <b:Title>Social Networking Sites Impacts On Interpersonal Communication Skills And Relationships.</b:Title>
    <b:Year>2014</b:Year>
    <b:Publisher>School of International College National of Development Administration.</b:Publisher>
    <b:RefOrder>1</b:RefOrder>
  </b:Source>
  <b:Source>
    <b:Tag>Hur24</b:Tag>
    <b:SourceType>Report</b:SourceType>
    <b:Guid>{ACC8403A-1127-416C-9DE1-38BF58C18EF9}</b:Guid>
    <b:Author>
      <b:Author>
        <b:NameList>
          <b:Person>
            <b:Last>Huri</b:Last>
            <b:First>D.</b:First>
          </b:Person>
        </b:NameList>
      </b:Author>
    </b:Author>
    <b:Title>Dampak Perilaku Phubbing Terhadap Perubahan Interaksi Sosial Remaja Di Desa Reukih Dayah Kecamatan Indrapuri Kabupaten Aceh Besar </b:Title>
    <b:Year>2024</b:Year>
    <b:Publisher>(Doctoral dissertation, UIN Ar-Raniry Fakultas Ushuluddin dan Filsafat).</b:Publisher>
    <b:RefOrder>14</b:RefOrder>
  </b:Source>
  <b:Source>
    <b:Tag>DeV19</b:Tag>
    <b:SourceType>JournalArticle</b:SourceType>
    <b:Guid>{6F53C8AF-D36C-474F-84DC-9CDA64ACAEC8}</b:Guid>
    <b:Author>
      <b:Author>
        <b:NameList>
          <b:Person>
            <b:Last>DeVito</b:Last>
            <b:First>J.</b:First>
            <b:Middle>A., &amp; DeVito, J</b:Middle>
          </b:Person>
        </b:NameList>
      </b:Author>
    </b:Author>
    <b:Title>The interpersonal communication book.</b:Title>
    <b:Year>2019</b:Year>
    <b:JournalName>Instructor</b:JournalName>
    <b:RefOrder>17</b:RefOrder>
  </b:Source>
  <b:Source>
    <b:Tag>Int18</b:Tag>
    <b:SourceType>JournalArticle</b:SourceType>
    <b:Guid>{DA63CA0D-056C-47B7-90CF-CCCB3C5AA880}</b:Guid>
    <b:Author>
      <b:Author>
        <b:NameList>
          <b:Person>
            <b:Last>Inta Elok Youarti</b:Last>
            <b:First>Nur</b:First>
            <b:Middle>Hidayah</b:Middle>
          </b:Person>
        </b:NameList>
      </b:Author>
    </b:Author>
    <b:Title>Perilaku phubbing sebagai karakter remaja generasi Z</b:Title>
    <b:JournalName>Jurnal Fokus Konseling</b:JournalName>
    <b:Year>2018</b:Year>
    <b:Pages>143-152</b:Pages>
    <b:RefOrder>13</b:RefOrder>
  </b:Source>
  <b:Source>
    <b:Tag>Kar15</b:Tag>
    <b:SourceType>JournalArticle</b:SourceType>
    <b:Guid>{9AEA2673-2549-4E32-A001-6C9E70F0EF35}</b:Guid>
    <b:Author>
      <b:Author>
        <b:NameList>
          <b:Person>
            <b:Last>Karadaǧ</b:Last>
            <b:First>E.,</b:First>
            <b:Middle>Tosuntaş, Ş. B., Erzen, E., Duru, P., Bostan, N., Şahin, B. M., Çulha, I., &amp; Babadaǧ, B.</b:Middle>
          </b:Person>
        </b:NameList>
      </b:Author>
    </b:Author>
    <b:Title>Determinants of phubbing, which is the sum of many virtual addictions: A structural equation model</b:Title>
    <b:JournalName> Journal of Behavioral Addictions</b:JournalName>
    <b:Year>2015</b:Year>
    <b:Pages>60-74</b:Pages>
    <b:RefOrder>18</b:RefOrder>
  </b:Source>
  <b:Source>
    <b:Tag>Cho18</b:Tag>
    <b:SourceType>JournalArticle</b:SourceType>
    <b:Guid>{7C3273D2-A793-414A-8F6C-8720522A9384}</b:Guid>
    <b:Author>
      <b:Author>
        <b:NameList>
          <b:Person>
            <b:Last>Chotpitayasunondh</b:Last>
            <b:First>V.,</b:First>
            <b:Middle>&amp; Douglas, K. M.</b:Middle>
          </b:Person>
        </b:NameList>
      </b:Author>
    </b:Author>
    <b:Title>The effects of “phubbing” on social interaction. </b:Title>
    <b:JournalName>Journal of Applied Social Psychology</b:JournalName>
    <b:Year>2018</b:Year>
    <b:Pages>304-316</b:Pages>
    <b:RefOrder>3</b:RefOrder>
  </b:Source>
  <b:Source>
    <b:Tag>Lac18</b:Tag>
    <b:SourceType>JournalArticle</b:SourceType>
    <b:Guid>{166BE4D2-D06B-4ADB-A3F2-34BF82832C12}</b:Guid>
    <b:Author>
      <b:Author>
        <b:NameList>
          <b:Person>
            <b:Last>Lachmann</b:Last>
            <b:First>B.,</b:First>
            <b:Middle>Sindermann, C., Sariyska, R. Y., Luo, R., Melchers, M. C., Becker, B, Montag</b:Middle>
          </b:Person>
        </b:NameList>
      </b:Author>
    </b:Author>
    <b:Title>The Role of Empathy and Life Satisfaction in internet and Smartphone Use Disorder. </b:Title>
    <b:Year>2018</b:Year>
    <b:JournalName>Frontiers in Psychology, </b:JournalName>
    <b:Pages>9</b:Pages>
    <b:RefOrder>2</b:RefOrder>
  </b:Source>
  <b:Source>
    <b:Tag>Pra17</b:Tag>
    <b:SourceType>Report</b:SourceType>
    <b:Guid>{0316C096-5F76-4991-99A8-BA08610BB7FF}</b:Guid>
    <b:Author>
      <b:Author>
        <b:NameList>
          <b:Person>
            <b:Last>Prasetyo</b:Last>
            <b:First>R.A</b:First>
          </b:Person>
        </b:NameList>
      </b:Author>
    </b:Author>
    <b:Title>Hubungan antara kecanduan Gadget dengan empati pada mahasiswa Fakultas Psikologi Muhammadyyah Surakarta</b:Title>
    <b:Year>2017</b:Year>
    <b:Publisher>Skripsi Universitas Muhammadyyah Surakarta </b:Publisher>
    <b:City>Surakarta</b:City>
    <b:RefOrder>5</b:RefOrder>
  </b:Source>
  <b:Source>
    <b:Tag>Zha14</b:Tag>
    <b:SourceType>Book</b:SourceType>
    <b:Guid>{B8FB6432-86FC-4697-9860-DDF1B4B5A505}</b:Guid>
    <b:Author>
      <b:Author>
        <b:NameList>
          <b:Person>
            <b:Last>Zhang</b:Last>
            <b:First>K.</b:First>
            <b:Middle>Z, Chen, C., Lee, M. K.,</b:Middle>
          </b:Person>
        </b:NameList>
      </b:Author>
    </b:Author>
    <b:Title>Understanding the role of motives in smartphone addiction</b:Title>
    <b:Year>2014</b:Year>
    <b:Publisher>Pacific Asia Conference on Information System (PACIS)</b:Publisher>
    <b:RefOrder>4</b:RefOrder>
  </b:Source>
  <b:Source>
    <b:Tag>Hoj17</b:Tag>
    <b:SourceType>Book</b:SourceType>
    <b:Guid>{D8C4D427-65DC-41D0-95B2-2FADBE4B72D6}</b:Guid>
    <b:Author>
      <b:Author>
        <b:NameList>
          <b:Person>
            <b:Last>Hojjad</b:Last>
            <b:First>M.,</b:First>
            <b:Middle>&amp; Moyer, A.</b:Middle>
          </b:Person>
        </b:NameList>
      </b:Author>
    </b:Author>
    <b:Title>the psychology of friendship</b:Title>
    <b:Year>2017</b:Year>
    <b:Publisher>Oxford University</b:Publisher>
    <b:RefOrder>15</b:RefOrder>
  </b:Source>
</b:Sources>
</file>

<file path=customXml/itemProps1.xml><?xml version="1.0" encoding="utf-8"?>
<ds:datastoreItem xmlns:ds="http://schemas.openxmlformats.org/officeDocument/2006/customXml" ds:itemID="{E6AB0AC4-3B38-4EA1-9E8A-487A9C99C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261</Words>
  <Characters>24293</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498</CharactersWithSpaces>
  <SharedDoc>false</SharedDoc>
  <HLinks>
    <vt:vector size="12" baseType="variant">
      <vt:variant>
        <vt:i4>2490409</vt:i4>
      </vt:variant>
      <vt:variant>
        <vt:i4>3</vt:i4>
      </vt:variant>
      <vt:variant>
        <vt:i4>0</vt:i4>
      </vt:variant>
      <vt:variant>
        <vt:i4>5</vt:i4>
      </vt:variant>
      <vt:variant>
        <vt:lpwstr>http://home.process.com/wp2.htp</vt:lpwstr>
      </vt:variant>
      <vt:variant>
        <vt:lpwstr/>
      </vt:variant>
      <vt:variant>
        <vt:i4>2490409</vt:i4>
      </vt:variant>
      <vt:variant>
        <vt:i4>0</vt:i4>
      </vt:variant>
      <vt:variant>
        <vt:i4>0</vt:i4>
      </vt:variant>
      <vt:variant>
        <vt:i4>5</vt:i4>
      </vt:variant>
      <vt:variant>
        <vt:lpwstr>http://home.process.com/wp2.ht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c:creator>
  <cp:lastModifiedBy>Akbar Utama Putra</cp:lastModifiedBy>
  <cp:revision>2</cp:revision>
  <cp:lastPrinted>2025-10-23T01:01:00Z</cp:lastPrinted>
  <dcterms:created xsi:type="dcterms:W3CDTF">2025-11-13T06:46:00Z</dcterms:created>
  <dcterms:modified xsi:type="dcterms:W3CDTF">2025-11-13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